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39E4B" w14:textId="3D7FBD47" w:rsidR="00DD0464" w:rsidRPr="00846C32" w:rsidRDefault="00AB3A51" w:rsidP="00C365FE">
      <w:pPr>
        <w:pStyle w:val="Heading1"/>
        <w:spacing w:line="480" w:lineRule="auto"/>
      </w:pPr>
      <w:r w:rsidRPr="00846C32">
        <w:t>CLINICAL</w:t>
      </w:r>
      <w:r w:rsidR="004E6F5E" w:rsidRPr="00846C32">
        <w:t xml:space="preserve"> likelihood ratios and balanced </w:t>
      </w:r>
      <w:r w:rsidR="004E6F5E" w:rsidRPr="00A05E10">
        <w:t>accuracy for 4</w:t>
      </w:r>
      <w:r w:rsidR="00802B2A" w:rsidRPr="00A05E10">
        <w:t>4</w:t>
      </w:r>
      <w:r w:rsidR="004E6F5E" w:rsidRPr="00846C32">
        <w:t xml:space="preserve"> </w:t>
      </w:r>
      <w:r w:rsidR="00AA5162" w:rsidRPr="00846C32">
        <w:t xml:space="preserve">in silico </w:t>
      </w:r>
      <w:r w:rsidR="006262E0" w:rsidRPr="00846C32">
        <w:t>tool</w:t>
      </w:r>
      <w:r w:rsidR="004E6F5E" w:rsidRPr="00846C32">
        <w:t>s</w:t>
      </w:r>
      <w:r w:rsidR="006262E0" w:rsidRPr="00846C32">
        <w:t xml:space="preserve"> </w:t>
      </w:r>
      <w:r w:rsidR="00534546" w:rsidRPr="00846C32">
        <w:t>AGAINST</w:t>
      </w:r>
      <w:r w:rsidR="00802B2A" w:rsidRPr="00846C32">
        <w:t xml:space="preserve"> multiple </w:t>
      </w:r>
      <w:r w:rsidR="006262E0" w:rsidRPr="00846C32">
        <w:t>large-scale functional assays of cancer susceptibility gene</w:t>
      </w:r>
      <w:r w:rsidR="004E6F5E" w:rsidRPr="00846C32">
        <w:t>s</w:t>
      </w:r>
    </w:p>
    <w:p w14:paraId="69AD3D23" w14:textId="135CE3AB" w:rsidR="0061738A" w:rsidRPr="00846C32" w:rsidRDefault="0061738A" w:rsidP="00C365FE">
      <w:pPr>
        <w:pStyle w:val="NCNormal"/>
        <w:spacing w:line="480" w:lineRule="auto"/>
      </w:pPr>
      <w:r w:rsidRPr="00846C32">
        <w:rPr>
          <w:rFonts w:cs="Arial"/>
        </w:rPr>
        <w:t>C. Cubuk</w:t>
      </w:r>
      <w:r w:rsidRPr="00846C32">
        <w:rPr>
          <w:vertAlign w:val="superscript"/>
        </w:rPr>
        <w:t>1</w:t>
      </w:r>
      <w:r w:rsidR="007357D6" w:rsidRPr="00846C32">
        <w:t xml:space="preserve">*,  A. </w:t>
      </w:r>
      <w:r w:rsidRPr="00846C32">
        <w:t>Garrett</w:t>
      </w:r>
      <w:r w:rsidRPr="00846C32">
        <w:rPr>
          <w:vertAlign w:val="superscript"/>
        </w:rPr>
        <w:t>1</w:t>
      </w:r>
      <w:r w:rsidRPr="00846C32">
        <w:t xml:space="preserve">*, </w:t>
      </w:r>
      <w:r w:rsidR="000427AC" w:rsidRPr="00846C32">
        <w:t>S. Choi*</w:t>
      </w:r>
      <w:r w:rsidR="000427AC" w:rsidRPr="00846C32">
        <w:rPr>
          <w:vertAlign w:val="superscript"/>
        </w:rPr>
        <w:t>1</w:t>
      </w:r>
      <w:r w:rsidR="000427AC" w:rsidRPr="00846C32">
        <w:t>, L</w:t>
      </w:r>
      <w:r w:rsidR="002B5F09" w:rsidRPr="00846C32">
        <w:t>. King</w:t>
      </w:r>
      <w:r w:rsidR="002B5F09" w:rsidRPr="00846C32">
        <w:rPr>
          <w:vertAlign w:val="superscript"/>
        </w:rPr>
        <w:t>1</w:t>
      </w:r>
      <w:r w:rsidR="002B5F09" w:rsidRPr="00846C32">
        <w:t xml:space="preserve">,  </w:t>
      </w:r>
      <w:r w:rsidR="00B6292C" w:rsidRPr="00846C32">
        <w:t>C. Loveday</w:t>
      </w:r>
      <w:r w:rsidR="00B6292C" w:rsidRPr="00846C32">
        <w:rPr>
          <w:vertAlign w:val="superscript"/>
        </w:rPr>
        <w:t>1</w:t>
      </w:r>
      <w:r w:rsidR="00B6292C" w:rsidRPr="00846C32">
        <w:t xml:space="preserve">,  </w:t>
      </w:r>
      <w:r w:rsidR="008D5F85" w:rsidRPr="00846C32">
        <w:t>B. Torr</w:t>
      </w:r>
      <w:r w:rsidR="008D5F85" w:rsidRPr="00846C32">
        <w:rPr>
          <w:vertAlign w:val="superscript"/>
        </w:rPr>
        <w:t>1</w:t>
      </w:r>
      <w:r w:rsidR="008D5F85" w:rsidRPr="00846C32">
        <w:t xml:space="preserve">, </w:t>
      </w:r>
      <w:r w:rsidR="00377915" w:rsidRPr="00846C32">
        <w:t>G.J. Burghel</w:t>
      </w:r>
      <w:r w:rsidR="00377915" w:rsidRPr="00846C32">
        <w:rPr>
          <w:vertAlign w:val="superscript"/>
        </w:rPr>
        <w:t xml:space="preserve">2 , </w:t>
      </w:r>
      <w:r w:rsidR="00377915" w:rsidRPr="00846C32">
        <w:t xml:space="preserve"> </w:t>
      </w:r>
      <w:r w:rsidRPr="00846C32">
        <w:t>M. Durkie</w:t>
      </w:r>
      <w:r w:rsidR="00377915" w:rsidRPr="00846C32">
        <w:rPr>
          <w:vertAlign w:val="superscript"/>
        </w:rPr>
        <w:t>3</w:t>
      </w:r>
      <w:r w:rsidRPr="00846C32">
        <w:t xml:space="preserve">, </w:t>
      </w:r>
      <w:r w:rsidR="00C57098" w:rsidRPr="00846C32">
        <w:t>A.</w:t>
      </w:r>
      <w:r w:rsidRPr="00846C32">
        <w:t xml:space="preserve"> Callaway</w:t>
      </w:r>
      <w:r w:rsidR="00377915" w:rsidRPr="00846C32">
        <w:rPr>
          <w:vertAlign w:val="superscript"/>
        </w:rPr>
        <w:t>4, 5</w:t>
      </w:r>
      <w:r w:rsidRPr="00846C32">
        <w:t xml:space="preserve">, </w:t>
      </w:r>
      <w:r w:rsidR="00C57098" w:rsidRPr="00846C32">
        <w:t>R</w:t>
      </w:r>
      <w:r w:rsidR="002B5F09" w:rsidRPr="00846C32">
        <w:t>. Robinson</w:t>
      </w:r>
      <w:r w:rsidR="002B5F09" w:rsidRPr="00846C32">
        <w:rPr>
          <w:vertAlign w:val="superscript"/>
        </w:rPr>
        <w:t>6</w:t>
      </w:r>
      <w:r w:rsidR="002B5F09" w:rsidRPr="00846C32">
        <w:t xml:space="preserve">, </w:t>
      </w:r>
      <w:r w:rsidRPr="00846C32">
        <w:t xml:space="preserve"> J. Drummond</w:t>
      </w:r>
      <w:r w:rsidRPr="00846C32">
        <w:rPr>
          <w:vertAlign w:val="superscript"/>
        </w:rPr>
        <w:t>7</w:t>
      </w:r>
      <w:r w:rsidRPr="00846C32">
        <w:t>, I. Berry</w:t>
      </w:r>
      <w:r w:rsidRPr="00846C32">
        <w:rPr>
          <w:vertAlign w:val="superscript"/>
        </w:rPr>
        <w:t>6</w:t>
      </w:r>
      <w:r w:rsidRPr="00846C32">
        <w:t>, A. Wallace</w:t>
      </w:r>
      <w:r w:rsidR="00576BAB" w:rsidRPr="00846C32">
        <w:rPr>
          <w:vertAlign w:val="superscript"/>
        </w:rPr>
        <w:t>2</w:t>
      </w:r>
      <w:r w:rsidRPr="00846C32">
        <w:t>,</w:t>
      </w:r>
      <w:r w:rsidR="001838EF" w:rsidRPr="00846C32">
        <w:t xml:space="preserve"> </w:t>
      </w:r>
      <w:r w:rsidR="00E854F5" w:rsidRPr="00846C32">
        <w:t>D. Eccles</w:t>
      </w:r>
      <w:r w:rsidR="00576BAB" w:rsidRPr="00846C32">
        <w:rPr>
          <w:vertAlign w:val="superscript"/>
        </w:rPr>
        <w:t xml:space="preserve"> </w:t>
      </w:r>
      <w:r w:rsidR="00B00626" w:rsidRPr="00846C32">
        <w:rPr>
          <w:vertAlign w:val="superscript"/>
        </w:rPr>
        <w:t>5,</w:t>
      </w:r>
      <w:r w:rsidR="002D5014" w:rsidRPr="00846C32">
        <w:rPr>
          <w:vertAlign w:val="superscript"/>
        </w:rPr>
        <w:t>8</w:t>
      </w:r>
      <w:r w:rsidR="00E854F5" w:rsidRPr="00846C32">
        <w:t xml:space="preserve">, </w:t>
      </w:r>
      <w:r w:rsidR="00BF7543" w:rsidRPr="00846C32">
        <w:t>M. Tischkowitz</w:t>
      </w:r>
      <w:r w:rsidR="00AE5218" w:rsidRPr="00846C32">
        <w:t xml:space="preserve"> </w:t>
      </w:r>
      <w:r w:rsidR="00B00626" w:rsidRPr="00846C32">
        <w:t>,</w:t>
      </w:r>
      <w:r w:rsidR="007B1194" w:rsidRPr="00846C32">
        <w:rPr>
          <w:vertAlign w:val="superscript"/>
        </w:rPr>
        <w:t>7,1</w:t>
      </w:r>
      <w:r w:rsidR="002D5014" w:rsidRPr="00846C32">
        <w:rPr>
          <w:vertAlign w:val="superscript"/>
        </w:rPr>
        <w:t>9</w:t>
      </w:r>
      <w:r w:rsidR="00BF7543" w:rsidRPr="00846C32">
        <w:t xml:space="preserve">, </w:t>
      </w:r>
      <w:r w:rsidR="00A162B3" w:rsidRPr="00846C32">
        <w:t>N. Whiffin</w:t>
      </w:r>
      <w:r w:rsidR="00BF7543" w:rsidRPr="00846C32">
        <w:t xml:space="preserve"> </w:t>
      </w:r>
      <w:r w:rsidR="00BF7543" w:rsidRPr="00846C32">
        <w:rPr>
          <w:vertAlign w:val="superscript"/>
        </w:rPr>
        <w:t>1</w:t>
      </w:r>
      <w:r w:rsidR="002D5014" w:rsidRPr="00846C32">
        <w:rPr>
          <w:vertAlign w:val="superscript"/>
        </w:rPr>
        <w:t>0</w:t>
      </w:r>
      <w:r w:rsidR="00BF7543" w:rsidRPr="00846C32">
        <w:rPr>
          <w:vertAlign w:val="superscript"/>
        </w:rPr>
        <w:t>,1</w:t>
      </w:r>
      <w:r w:rsidR="002D5014" w:rsidRPr="00846C32">
        <w:rPr>
          <w:vertAlign w:val="superscript"/>
        </w:rPr>
        <w:t>1</w:t>
      </w:r>
      <w:r w:rsidR="00BF7543" w:rsidRPr="00846C32">
        <w:rPr>
          <w:vertAlign w:val="superscript"/>
        </w:rPr>
        <w:t>,1</w:t>
      </w:r>
      <w:r w:rsidR="002D5014" w:rsidRPr="00846C32">
        <w:rPr>
          <w:vertAlign w:val="superscript"/>
        </w:rPr>
        <w:t>2</w:t>
      </w:r>
      <w:r w:rsidR="00A162B3" w:rsidRPr="00846C32">
        <w:t>, J.S. Ware</w:t>
      </w:r>
      <w:r w:rsidR="00BF7543" w:rsidRPr="00846C32">
        <w:t xml:space="preserve"> </w:t>
      </w:r>
      <w:r w:rsidR="00BF7543" w:rsidRPr="00846C32">
        <w:rPr>
          <w:vertAlign w:val="superscript"/>
        </w:rPr>
        <w:t>1</w:t>
      </w:r>
      <w:r w:rsidR="002D5014" w:rsidRPr="00846C32">
        <w:rPr>
          <w:vertAlign w:val="superscript"/>
        </w:rPr>
        <w:t>1,12</w:t>
      </w:r>
      <w:r w:rsidR="00BF7543" w:rsidRPr="00846C32">
        <w:rPr>
          <w:vertAlign w:val="superscript"/>
        </w:rPr>
        <w:t>,</w:t>
      </w:r>
      <w:r w:rsidRPr="00846C32">
        <w:t xml:space="preserve"> </w:t>
      </w:r>
      <w:r w:rsidR="008F5F79" w:rsidRPr="00846C32">
        <w:t>H. Hanson</w:t>
      </w:r>
      <w:r w:rsidR="008F5F79" w:rsidRPr="00846C32">
        <w:rPr>
          <w:vertAlign w:val="superscript"/>
        </w:rPr>
        <w:t>1, 1</w:t>
      </w:r>
      <w:r w:rsidR="002D5014" w:rsidRPr="00846C32">
        <w:rPr>
          <w:vertAlign w:val="superscript"/>
        </w:rPr>
        <w:t>3</w:t>
      </w:r>
      <w:r w:rsidR="00407864">
        <w:t xml:space="preserve">, </w:t>
      </w:r>
      <w:r w:rsidRPr="00846C32">
        <w:t>C. Turnbull</w:t>
      </w:r>
      <w:r w:rsidR="008F5F79" w:rsidRPr="00846C32">
        <w:rPr>
          <w:vertAlign w:val="superscript"/>
        </w:rPr>
        <w:t>1, 14</w:t>
      </w:r>
      <w:r w:rsidRPr="00846C32">
        <w:t xml:space="preserve"> </w:t>
      </w:r>
      <w:r w:rsidR="00407864">
        <w:t xml:space="preserve">and </w:t>
      </w:r>
      <w:r w:rsidRPr="00846C32">
        <w:t>CanVIG-UK</w:t>
      </w:r>
    </w:p>
    <w:p w14:paraId="34943C76" w14:textId="2850864A" w:rsidR="005E24B1" w:rsidRPr="00846C32" w:rsidRDefault="005E24B1" w:rsidP="00C365FE">
      <w:pPr>
        <w:pStyle w:val="NCNormal"/>
        <w:spacing w:line="480" w:lineRule="auto"/>
        <w:rPr>
          <w:rFonts w:cs="Arial"/>
        </w:rPr>
      </w:pPr>
      <w:r w:rsidRPr="00846C32">
        <w:rPr>
          <w:rFonts w:cs="Arial"/>
        </w:rPr>
        <w:t>*these authors contributed equally to the work</w:t>
      </w:r>
    </w:p>
    <w:p w14:paraId="07016055" w14:textId="7A2BA0C8" w:rsidR="0061738A" w:rsidRPr="00154839" w:rsidRDefault="0061738A" w:rsidP="00C365FE">
      <w:pPr>
        <w:pStyle w:val="NCNormal"/>
        <w:spacing w:line="480" w:lineRule="auto"/>
        <w:rPr>
          <w:shd w:val="clear" w:color="auto" w:fill="FFFFFF"/>
        </w:rPr>
      </w:pPr>
      <w:proofErr w:type="gramStart"/>
      <w:r w:rsidRPr="00154839">
        <w:rPr>
          <w:vertAlign w:val="superscript"/>
        </w:rPr>
        <w:t>1</w:t>
      </w:r>
      <w:proofErr w:type="gramEnd"/>
      <w:r w:rsidRPr="00154839">
        <w:rPr>
          <w:shd w:val="clear" w:color="auto" w:fill="FFFFFF"/>
        </w:rPr>
        <w:t xml:space="preserve"> </w:t>
      </w:r>
      <w:r w:rsidRPr="00154839">
        <w:rPr>
          <w:rStyle w:val="institution"/>
          <w:rFonts w:ascii="Helvetica" w:hAnsi="Helvetica" w:cs="Helvetica"/>
          <w:sz w:val="23"/>
          <w:szCs w:val="23"/>
          <w:shd w:val="clear" w:color="auto" w:fill="FFFFFF"/>
        </w:rPr>
        <w:t>Division of Genetics and Epidemiology</w:t>
      </w:r>
      <w:r w:rsidRPr="00154839">
        <w:rPr>
          <w:shd w:val="clear" w:color="auto" w:fill="FFFFFF"/>
        </w:rPr>
        <w:t>, </w:t>
      </w:r>
      <w:r w:rsidRPr="00154839">
        <w:rPr>
          <w:rStyle w:val="institution"/>
          <w:rFonts w:ascii="Helvetica" w:hAnsi="Helvetica" w:cs="Helvetica"/>
          <w:sz w:val="23"/>
          <w:szCs w:val="23"/>
          <w:shd w:val="clear" w:color="auto" w:fill="FFFFFF"/>
        </w:rPr>
        <w:t>Institute of Cancer Research</w:t>
      </w:r>
      <w:r w:rsidRPr="00154839">
        <w:rPr>
          <w:shd w:val="clear" w:color="auto" w:fill="FFFFFF"/>
        </w:rPr>
        <w:t>, </w:t>
      </w:r>
      <w:r w:rsidRPr="00154839">
        <w:rPr>
          <w:rStyle w:val="addr-line"/>
          <w:rFonts w:ascii="Helvetica" w:hAnsi="Helvetica" w:cs="Helvetica"/>
          <w:sz w:val="23"/>
          <w:szCs w:val="23"/>
          <w:shd w:val="clear" w:color="auto" w:fill="FFFFFF"/>
        </w:rPr>
        <w:t>Sutton</w:t>
      </w:r>
      <w:r w:rsidRPr="00154839">
        <w:rPr>
          <w:shd w:val="clear" w:color="auto" w:fill="FFFFFF"/>
        </w:rPr>
        <w:t>, UK</w:t>
      </w:r>
    </w:p>
    <w:p w14:paraId="585CEB4F" w14:textId="4130F396" w:rsidR="00377915" w:rsidRPr="00154839" w:rsidRDefault="00377915" w:rsidP="00C365FE">
      <w:pPr>
        <w:pStyle w:val="NCNormal"/>
        <w:spacing w:line="480" w:lineRule="auto"/>
        <w:rPr>
          <w:shd w:val="clear" w:color="auto" w:fill="FFFFFF"/>
        </w:rPr>
      </w:pPr>
      <w:r w:rsidRPr="00154839">
        <w:rPr>
          <w:rStyle w:val="institution"/>
          <w:rFonts w:ascii="Helvetica" w:hAnsi="Helvetica" w:cs="Helvetica"/>
          <w:sz w:val="23"/>
          <w:szCs w:val="23"/>
          <w:shd w:val="clear" w:color="auto" w:fill="FFFFFF"/>
          <w:vertAlign w:val="superscript"/>
        </w:rPr>
        <w:t xml:space="preserve">2 </w:t>
      </w:r>
      <w:r w:rsidRPr="00154839">
        <w:rPr>
          <w:rStyle w:val="institution"/>
          <w:rFonts w:ascii="Helvetica" w:hAnsi="Helvetica" w:cs="Helvetica"/>
          <w:sz w:val="23"/>
          <w:szCs w:val="23"/>
          <w:shd w:val="clear" w:color="auto" w:fill="FFFFFF"/>
        </w:rPr>
        <w:t>Manchester Centre for Genomic Medicine and NW Laboratory Genetics Hub</w:t>
      </w:r>
      <w:r w:rsidRPr="00154839">
        <w:rPr>
          <w:shd w:val="clear" w:color="auto" w:fill="FFFFFF"/>
        </w:rPr>
        <w:t>, </w:t>
      </w:r>
      <w:r w:rsidRPr="00154839">
        <w:rPr>
          <w:rStyle w:val="institution"/>
          <w:rFonts w:ascii="Helvetica" w:hAnsi="Helvetica" w:cs="Helvetica"/>
          <w:sz w:val="23"/>
          <w:szCs w:val="23"/>
          <w:shd w:val="clear" w:color="auto" w:fill="FFFFFF"/>
        </w:rPr>
        <w:t>Manchester University NHS Foundation Trust</w:t>
      </w:r>
      <w:r w:rsidRPr="00154839">
        <w:rPr>
          <w:shd w:val="clear" w:color="auto" w:fill="FFFFFF"/>
        </w:rPr>
        <w:t>, </w:t>
      </w:r>
      <w:r w:rsidRPr="00154839">
        <w:rPr>
          <w:rStyle w:val="addr-line"/>
          <w:rFonts w:ascii="Helvetica" w:hAnsi="Helvetica" w:cs="Helvetica"/>
          <w:sz w:val="23"/>
          <w:szCs w:val="23"/>
          <w:shd w:val="clear" w:color="auto" w:fill="FFFFFF"/>
        </w:rPr>
        <w:t>Manchester</w:t>
      </w:r>
      <w:r w:rsidRPr="00154839">
        <w:rPr>
          <w:shd w:val="clear" w:color="auto" w:fill="FFFFFF"/>
        </w:rPr>
        <w:t>, UK</w:t>
      </w:r>
    </w:p>
    <w:p w14:paraId="5AD957C5" w14:textId="0DBC072B" w:rsidR="0061738A" w:rsidRPr="00154839" w:rsidRDefault="00377915" w:rsidP="00C365FE">
      <w:pPr>
        <w:pStyle w:val="NCNormal"/>
        <w:spacing w:line="480" w:lineRule="auto"/>
        <w:rPr>
          <w:shd w:val="clear" w:color="auto" w:fill="FFFFFF"/>
        </w:rPr>
      </w:pPr>
      <w:proofErr w:type="gramStart"/>
      <w:r w:rsidRPr="00154839">
        <w:rPr>
          <w:shd w:val="clear" w:color="auto" w:fill="FFFFFF"/>
          <w:vertAlign w:val="superscript"/>
        </w:rPr>
        <w:t>3</w:t>
      </w:r>
      <w:proofErr w:type="gramEnd"/>
      <w:r w:rsidR="0061738A" w:rsidRPr="00154839">
        <w:rPr>
          <w:shd w:val="clear" w:color="auto" w:fill="FFFFFF"/>
        </w:rPr>
        <w:t xml:space="preserve"> </w:t>
      </w:r>
      <w:r w:rsidR="0061738A" w:rsidRPr="00154839">
        <w:rPr>
          <w:rStyle w:val="institution"/>
          <w:rFonts w:ascii="Helvetica" w:hAnsi="Helvetica" w:cs="Helvetica"/>
          <w:sz w:val="23"/>
          <w:szCs w:val="23"/>
          <w:shd w:val="clear" w:color="auto" w:fill="FFFFFF"/>
        </w:rPr>
        <w:t>Sheffield Diagnostic Genetics Service</w:t>
      </w:r>
      <w:r w:rsidR="0061738A" w:rsidRPr="00154839">
        <w:rPr>
          <w:shd w:val="clear" w:color="auto" w:fill="FFFFFF"/>
        </w:rPr>
        <w:t>, </w:t>
      </w:r>
      <w:r w:rsidR="0061738A" w:rsidRPr="00154839">
        <w:rPr>
          <w:rStyle w:val="institution"/>
          <w:rFonts w:ascii="Helvetica" w:hAnsi="Helvetica" w:cs="Helvetica"/>
          <w:sz w:val="23"/>
          <w:szCs w:val="23"/>
          <w:shd w:val="clear" w:color="auto" w:fill="FFFFFF"/>
        </w:rPr>
        <w:t>Sheffield Children's NHS Foundation Trust</w:t>
      </w:r>
      <w:r w:rsidR="0061738A" w:rsidRPr="00154839">
        <w:rPr>
          <w:shd w:val="clear" w:color="auto" w:fill="FFFFFF"/>
        </w:rPr>
        <w:t>, </w:t>
      </w:r>
      <w:r w:rsidR="0061738A" w:rsidRPr="00154839">
        <w:rPr>
          <w:rStyle w:val="addr-line"/>
          <w:rFonts w:ascii="Helvetica" w:hAnsi="Helvetica" w:cs="Helvetica"/>
          <w:sz w:val="23"/>
          <w:szCs w:val="23"/>
          <w:shd w:val="clear" w:color="auto" w:fill="FFFFFF"/>
        </w:rPr>
        <w:t>Sheffield</w:t>
      </w:r>
      <w:r w:rsidR="0061738A" w:rsidRPr="00154839">
        <w:rPr>
          <w:shd w:val="clear" w:color="auto" w:fill="FFFFFF"/>
        </w:rPr>
        <w:t>, UK</w:t>
      </w:r>
    </w:p>
    <w:p w14:paraId="5F0917ED" w14:textId="73535245" w:rsidR="0061738A" w:rsidRPr="00154839" w:rsidRDefault="00377915" w:rsidP="00C365FE">
      <w:pPr>
        <w:pStyle w:val="NCNormal"/>
        <w:spacing w:line="480" w:lineRule="auto"/>
        <w:rPr>
          <w:shd w:val="clear" w:color="auto" w:fill="FFFFFF"/>
        </w:rPr>
      </w:pPr>
      <w:proofErr w:type="gramStart"/>
      <w:r w:rsidRPr="00154839">
        <w:rPr>
          <w:shd w:val="clear" w:color="auto" w:fill="FFFFFF"/>
          <w:vertAlign w:val="superscript"/>
        </w:rPr>
        <w:t>4</w:t>
      </w:r>
      <w:proofErr w:type="gramEnd"/>
      <w:r w:rsidR="0061738A" w:rsidRPr="00154839">
        <w:rPr>
          <w:shd w:val="clear" w:color="auto" w:fill="FFFFFF"/>
        </w:rPr>
        <w:t xml:space="preserve"> </w:t>
      </w:r>
      <w:r w:rsidR="0061738A" w:rsidRPr="00154839">
        <w:rPr>
          <w:rStyle w:val="institution"/>
          <w:rFonts w:ascii="Helvetica" w:hAnsi="Helvetica" w:cs="Helvetica"/>
          <w:sz w:val="23"/>
          <w:szCs w:val="23"/>
          <w:shd w:val="clear" w:color="auto" w:fill="FFFFFF"/>
        </w:rPr>
        <w:t>Wessex Regional Genetics Laboratory</w:t>
      </w:r>
      <w:r w:rsidR="0061738A" w:rsidRPr="00154839">
        <w:rPr>
          <w:shd w:val="clear" w:color="auto" w:fill="FFFFFF"/>
        </w:rPr>
        <w:t>, </w:t>
      </w:r>
      <w:r w:rsidR="0061738A" w:rsidRPr="00154839">
        <w:rPr>
          <w:rStyle w:val="institution"/>
          <w:rFonts w:ascii="Helvetica" w:hAnsi="Helvetica" w:cs="Helvetica"/>
          <w:sz w:val="23"/>
          <w:szCs w:val="23"/>
          <w:shd w:val="clear" w:color="auto" w:fill="FFFFFF"/>
        </w:rPr>
        <w:t>Salisbury Hospital NHS Foundation Trust</w:t>
      </w:r>
      <w:r w:rsidR="0061738A" w:rsidRPr="00154839">
        <w:rPr>
          <w:shd w:val="clear" w:color="auto" w:fill="FFFFFF"/>
        </w:rPr>
        <w:t>, </w:t>
      </w:r>
      <w:r w:rsidR="0061738A" w:rsidRPr="00154839">
        <w:rPr>
          <w:rStyle w:val="addr-line"/>
          <w:rFonts w:ascii="Helvetica" w:hAnsi="Helvetica" w:cs="Helvetica"/>
          <w:sz w:val="23"/>
          <w:szCs w:val="23"/>
          <w:shd w:val="clear" w:color="auto" w:fill="FFFFFF"/>
        </w:rPr>
        <w:t>Salisbury</w:t>
      </w:r>
      <w:r w:rsidR="0061738A" w:rsidRPr="00154839">
        <w:rPr>
          <w:shd w:val="clear" w:color="auto" w:fill="FFFFFF"/>
        </w:rPr>
        <w:t>, UK</w:t>
      </w:r>
    </w:p>
    <w:p w14:paraId="7AE7C67F" w14:textId="24F0C5DA" w:rsidR="0061738A" w:rsidRPr="00154839" w:rsidRDefault="00377915" w:rsidP="00C365FE">
      <w:pPr>
        <w:pStyle w:val="NCNormal"/>
        <w:spacing w:line="480" w:lineRule="auto"/>
        <w:rPr>
          <w:shd w:val="clear" w:color="auto" w:fill="FFFFFF"/>
        </w:rPr>
      </w:pPr>
      <w:proofErr w:type="gramStart"/>
      <w:r w:rsidRPr="00154839">
        <w:rPr>
          <w:shd w:val="clear" w:color="auto" w:fill="FFFFFF"/>
          <w:vertAlign w:val="superscript"/>
        </w:rPr>
        <w:t>5</w:t>
      </w:r>
      <w:proofErr w:type="gramEnd"/>
      <w:r w:rsidR="0061738A" w:rsidRPr="00154839">
        <w:rPr>
          <w:shd w:val="clear" w:color="auto" w:fill="FFFFFF"/>
          <w:vertAlign w:val="superscript"/>
        </w:rPr>
        <w:t xml:space="preserve"> </w:t>
      </w:r>
      <w:r w:rsidR="0061738A" w:rsidRPr="00154839">
        <w:rPr>
          <w:rStyle w:val="institution"/>
          <w:rFonts w:ascii="Helvetica" w:hAnsi="Helvetica" w:cs="Helvetica"/>
          <w:sz w:val="23"/>
          <w:szCs w:val="23"/>
          <w:shd w:val="clear" w:color="auto" w:fill="FFFFFF"/>
        </w:rPr>
        <w:t>Human Genetics and Genomic Medicine, Faculty of Medicine</w:t>
      </w:r>
      <w:r w:rsidR="0061738A" w:rsidRPr="00154839">
        <w:rPr>
          <w:shd w:val="clear" w:color="auto" w:fill="FFFFFF"/>
        </w:rPr>
        <w:t>, </w:t>
      </w:r>
      <w:r w:rsidR="0061738A" w:rsidRPr="00154839">
        <w:rPr>
          <w:rStyle w:val="institution"/>
          <w:rFonts w:ascii="Helvetica" w:hAnsi="Helvetica" w:cs="Helvetica"/>
          <w:sz w:val="23"/>
          <w:szCs w:val="23"/>
          <w:shd w:val="clear" w:color="auto" w:fill="FFFFFF"/>
        </w:rPr>
        <w:t>University of Southampton</w:t>
      </w:r>
      <w:r w:rsidR="0061738A" w:rsidRPr="00154839">
        <w:rPr>
          <w:shd w:val="clear" w:color="auto" w:fill="FFFFFF"/>
        </w:rPr>
        <w:t>, </w:t>
      </w:r>
      <w:r w:rsidR="0061738A" w:rsidRPr="00154839">
        <w:rPr>
          <w:rStyle w:val="addr-line"/>
          <w:rFonts w:ascii="Helvetica" w:hAnsi="Helvetica" w:cs="Helvetica"/>
          <w:sz w:val="23"/>
          <w:szCs w:val="23"/>
          <w:shd w:val="clear" w:color="auto" w:fill="FFFFFF"/>
        </w:rPr>
        <w:t>Southampton</w:t>
      </w:r>
      <w:r w:rsidR="0061738A" w:rsidRPr="00154839">
        <w:rPr>
          <w:shd w:val="clear" w:color="auto" w:fill="FFFFFF"/>
        </w:rPr>
        <w:t>, UK</w:t>
      </w:r>
    </w:p>
    <w:p w14:paraId="0C26CF9A" w14:textId="1975DEE6" w:rsidR="0061738A" w:rsidRPr="00154839" w:rsidRDefault="0061738A" w:rsidP="00C365FE">
      <w:pPr>
        <w:pStyle w:val="NCNormal"/>
        <w:spacing w:line="480" w:lineRule="auto"/>
        <w:rPr>
          <w:shd w:val="clear" w:color="auto" w:fill="FFFFFF"/>
        </w:rPr>
      </w:pPr>
      <w:r w:rsidRPr="00154839">
        <w:rPr>
          <w:shd w:val="clear" w:color="auto" w:fill="FFFFFF"/>
          <w:vertAlign w:val="superscript"/>
        </w:rPr>
        <w:t>6</w:t>
      </w:r>
      <w:r w:rsidRPr="00154839">
        <w:rPr>
          <w:shd w:val="clear" w:color="auto" w:fill="FFFFFF"/>
        </w:rPr>
        <w:t xml:space="preserve"> </w:t>
      </w:r>
      <w:r w:rsidRPr="00154839">
        <w:rPr>
          <w:rStyle w:val="institution"/>
          <w:rFonts w:ascii="Helvetica" w:hAnsi="Helvetica" w:cs="Helvetica"/>
          <w:sz w:val="23"/>
          <w:szCs w:val="23"/>
          <w:shd w:val="clear" w:color="auto" w:fill="FFFFFF"/>
        </w:rPr>
        <w:t xml:space="preserve">Yorkshire </w:t>
      </w:r>
      <w:r w:rsidR="002E0569" w:rsidRPr="00154839">
        <w:rPr>
          <w:rStyle w:val="institution"/>
          <w:rFonts w:ascii="Helvetica" w:hAnsi="Helvetica" w:cs="Helvetica"/>
          <w:sz w:val="23"/>
          <w:szCs w:val="23"/>
          <w:shd w:val="clear" w:color="auto" w:fill="FFFFFF"/>
        </w:rPr>
        <w:t xml:space="preserve">and North East </w:t>
      </w:r>
      <w:r w:rsidR="002E0569" w:rsidRPr="00154839">
        <w:rPr>
          <w:shd w:val="clear" w:color="auto" w:fill="FFFFFF"/>
        </w:rPr>
        <w:t>Genomic Laboratory Hub</w:t>
      </w:r>
      <w:r w:rsidRPr="00154839">
        <w:rPr>
          <w:shd w:val="clear" w:color="auto" w:fill="FFFFFF"/>
        </w:rPr>
        <w:t>, </w:t>
      </w:r>
      <w:r w:rsidRPr="00154839">
        <w:rPr>
          <w:rStyle w:val="institution"/>
          <w:rFonts w:ascii="Helvetica" w:hAnsi="Helvetica" w:cs="Helvetica"/>
          <w:sz w:val="23"/>
          <w:szCs w:val="23"/>
          <w:shd w:val="clear" w:color="auto" w:fill="FFFFFF"/>
        </w:rPr>
        <w:t>Leeds Teaching Hospitals NHS Trust</w:t>
      </w:r>
      <w:r w:rsidRPr="00154839">
        <w:rPr>
          <w:shd w:val="clear" w:color="auto" w:fill="FFFFFF"/>
        </w:rPr>
        <w:t>, </w:t>
      </w:r>
      <w:r w:rsidRPr="00154839">
        <w:rPr>
          <w:rStyle w:val="addr-line"/>
          <w:rFonts w:ascii="Helvetica" w:hAnsi="Helvetica" w:cs="Helvetica"/>
          <w:sz w:val="23"/>
          <w:szCs w:val="23"/>
          <w:shd w:val="clear" w:color="auto" w:fill="FFFFFF"/>
        </w:rPr>
        <w:t>Leeds</w:t>
      </w:r>
      <w:r w:rsidRPr="00154839">
        <w:rPr>
          <w:shd w:val="clear" w:color="auto" w:fill="FFFFFF"/>
        </w:rPr>
        <w:t>, UK</w:t>
      </w:r>
    </w:p>
    <w:p w14:paraId="47F6ECDC" w14:textId="43F16EA1" w:rsidR="0061738A" w:rsidRPr="00154839" w:rsidRDefault="0061738A" w:rsidP="00C365FE">
      <w:pPr>
        <w:pStyle w:val="NCNormal"/>
        <w:spacing w:line="480" w:lineRule="auto"/>
        <w:rPr>
          <w:shd w:val="clear" w:color="auto" w:fill="FFFFFF"/>
        </w:rPr>
      </w:pPr>
      <w:r w:rsidRPr="00154839">
        <w:rPr>
          <w:shd w:val="clear" w:color="auto" w:fill="FFFFFF"/>
          <w:vertAlign w:val="superscript"/>
        </w:rPr>
        <w:t>7</w:t>
      </w:r>
      <w:r w:rsidRPr="00154839">
        <w:rPr>
          <w:shd w:val="clear" w:color="auto" w:fill="FFFFFF"/>
        </w:rPr>
        <w:t xml:space="preserve"> </w:t>
      </w:r>
      <w:r w:rsidR="002E0569" w:rsidRPr="00154839">
        <w:rPr>
          <w:shd w:val="clear" w:color="auto" w:fill="FFFFFF"/>
        </w:rPr>
        <w:t xml:space="preserve">East Genomic Laboratory Hub, </w:t>
      </w:r>
      <w:r w:rsidR="00E572FE" w:rsidRPr="00154839">
        <w:rPr>
          <w:shd w:val="clear" w:color="auto" w:fill="FFFFFF"/>
        </w:rPr>
        <w:t>Cambridge University Hospitals</w:t>
      </w:r>
      <w:r w:rsidR="002E0569" w:rsidRPr="00154839">
        <w:rPr>
          <w:shd w:val="clear" w:color="auto" w:fill="FFFFFF"/>
        </w:rPr>
        <w:t xml:space="preserve"> Genomic Laboratory, Cambridge University Hospitals, Cambridge, UK</w:t>
      </w:r>
    </w:p>
    <w:p w14:paraId="286C0976" w14:textId="7CDA2150" w:rsidR="0061738A" w:rsidRPr="00154839" w:rsidRDefault="008F5F79" w:rsidP="00C365FE">
      <w:pPr>
        <w:pStyle w:val="NCNormal"/>
        <w:spacing w:line="480" w:lineRule="auto"/>
        <w:rPr>
          <w:shd w:val="clear" w:color="auto" w:fill="FFFFFF"/>
        </w:rPr>
      </w:pPr>
      <w:proofErr w:type="gramStart"/>
      <w:r w:rsidRPr="00154839">
        <w:rPr>
          <w:rStyle w:val="institution"/>
          <w:rFonts w:ascii="Helvetica" w:hAnsi="Helvetica" w:cs="Helvetica"/>
          <w:sz w:val="23"/>
          <w:szCs w:val="23"/>
          <w:shd w:val="clear" w:color="auto" w:fill="FFFFFF"/>
          <w:vertAlign w:val="superscript"/>
        </w:rPr>
        <w:t>8</w:t>
      </w:r>
      <w:proofErr w:type="gramEnd"/>
      <w:r w:rsidR="0061738A" w:rsidRPr="00154839">
        <w:rPr>
          <w:rStyle w:val="institution"/>
          <w:rFonts w:ascii="Helvetica" w:hAnsi="Helvetica" w:cs="Helvetica"/>
          <w:sz w:val="23"/>
          <w:szCs w:val="23"/>
          <w:shd w:val="clear" w:color="auto" w:fill="FFFFFF"/>
          <w:vertAlign w:val="superscript"/>
        </w:rPr>
        <w:t xml:space="preserve"> </w:t>
      </w:r>
      <w:r w:rsidR="0061738A" w:rsidRPr="00154839">
        <w:rPr>
          <w:rStyle w:val="institution"/>
          <w:rFonts w:ascii="Helvetica" w:hAnsi="Helvetica" w:cs="Helvetica"/>
          <w:sz w:val="23"/>
          <w:szCs w:val="23"/>
          <w:shd w:val="clear" w:color="auto" w:fill="FFFFFF"/>
        </w:rPr>
        <w:t>Cancer Sciences, Faculty of Medicine</w:t>
      </w:r>
      <w:r w:rsidR="0061738A" w:rsidRPr="00154839">
        <w:rPr>
          <w:shd w:val="clear" w:color="auto" w:fill="FFFFFF"/>
        </w:rPr>
        <w:t>, </w:t>
      </w:r>
      <w:r w:rsidR="0061738A" w:rsidRPr="00154839">
        <w:rPr>
          <w:rStyle w:val="institution"/>
          <w:rFonts w:ascii="Helvetica" w:hAnsi="Helvetica" w:cs="Helvetica"/>
          <w:sz w:val="23"/>
          <w:szCs w:val="23"/>
          <w:shd w:val="clear" w:color="auto" w:fill="FFFFFF"/>
        </w:rPr>
        <w:t>University of Southampton</w:t>
      </w:r>
      <w:r w:rsidR="0061738A" w:rsidRPr="00154839">
        <w:rPr>
          <w:shd w:val="clear" w:color="auto" w:fill="FFFFFF"/>
        </w:rPr>
        <w:t>, </w:t>
      </w:r>
      <w:r w:rsidR="0061738A" w:rsidRPr="00154839">
        <w:rPr>
          <w:rStyle w:val="addr-line"/>
          <w:rFonts w:ascii="Helvetica" w:hAnsi="Helvetica" w:cs="Helvetica"/>
          <w:sz w:val="23"/>
          <w:szCs w:val="23"/>
          <w:shd w:val="clear" w:color="auto" w:fill="FFFFFF"/>
        </w:rPr>
        <w:t>Southampton</w:t>
      </w:r>
      <w:r w:rsidR="0061738A" w:rsidRPr="00154839">
        <w:rPr>
          <w:shd w:val="clear" w:color="auto" w:fill="FFFFFF"/>
        </w:rPr>
        <w:t>, UK</w:t>
      </w:r>
    </w:p>
    <w:p w14:paraId="53B3CB02" w14:textId="76677EB7" w:rsidR="0061738A" w:rsidRPr="00154839" w:rsidRDefault="008F5F79" w:rsidP="00C365FE">
      <w:pPr>
        <w:pStyle w:val="NCNormal"/>
        <w:spacing w:line="480" w:lineRule="auto"/>
        <w:rPr>
          <w:shd w:val="clear" w:color="auto" w:fill="FFFFFF"/>
        </w:rPr>
      </w:pPr>
      <w:r w:rsidRPr="00154839">
        <w:rPr>
          <w:rStyle w:val="institution"/>
          <w:rFonts w:ascii="Helvetica" w:hAnsi="Helvetica" w:cs="Helvetica"/>
          <w:sz w:val="23"/>
          <w:szCs w:val="23"/>
          <w:shd w:val="clear" w:color="auto" w:fill="FFFFFF"/>
          <w:vertAlign w:val="superscript"/>
        </w:rPr>
        <w:lastRenderedPageBreak/>
        <w:t>9</w:t>
      </w:r>
      <w:r w:rsidR="0061738A" w:rsidRPr="00154839">
        <w:rPr>
          <w:rStyle w:val="institution"/>
          <w:rFonts w:ascii="Helvetica" w:hAnsi="Helvetica" w:cs="Helvetica"/>
          <w:sz w:val="23"/>
          <w:szCs w:val="23"/>
          <w:shd w:val="clear" w:color="auto" w:fill="FFFFFF"/>
          <w:vertAlign w:val="superscript"/>
        </w:rPr>
        <w:t xml:space="preserve"> </w:t>
      </w:r>
      <w:r w:rsidR="0061738A" w:rsidRPr="00154839">
        <w:rPr>
          <w:rStyle w:val="institution"/>
          <w:rFonts w:ascii="Helvetica" w:hAnsi="Helvetica" w:cs="Helvetica"/>
          <w:sz w:val="23"/>
          <w:szCs w:val="23"/>
          <w:shd w:val="clear" w:color="auto" w:fill="FFFFFF"/>
        </w:rPr>
        <w:t>Department of Medical Genetics, National Institute for Health, Research Cambridge Biomedical Research Centre</w:t>
      </w:r>
      <w:r w:rsidR="0061738A" w:rsidRPr="00154839">
        <w:rPr>
          <w:shd w:val="clear" w:color="auto" w:fill="FFFFFF"/>
        </w:rPr>
        <w:t>, </w:t>
      </w:r>
      <w:r w:rsidR="0061738A" w:rsidRPr="00154839">
        <w:rPr>
          <w:rStyle w:val="institution"/>
          <w:rFonts w:ascii="Helvetica" w:hAnsi="Helvetica" w:cs="Helvetica"/>
          <w:sz w:val="23"/>
          <w:szCs w:val="23"/>
          <w:shd w:val="clear" w:color="auto" w:fill="FFFFFF"/>
        </w:rPr>
        <w:t>University of Cambridge</w:t>
      </w:r>
      <w:r w:rsidR="0061738A" w:rsidRPr="00154839">
        <w:rPr>
          <w:shd w:val="clear" w:color="auto" w:fill="FFFFFF"/>
        </w:rPr>
        <w:t>, </w:t>
      </w:r>
      <w:r w:rsidR="0061738A" w:rsidRPr="00154839">
        <w:rPr>
          <w:rStyle w:val="addr-line"/>
          <w:rFonts w:ascii="Helvetica" w:hAnsi="Helvetica" w:cs="Helvetica"/>
          <w:sz w:val="23"/>
          <w:szCs w:val="23"/>
          <w:shd w:val="clear" w:color="auto" w:fill="FFFFFF"/>
        </w:rPr>
        <w:t>Cambridge</w:t>
      </w:r>
      <w:r w:rsidR="0061738A" w:rsidRPr="00154839">
        <w:rPr>
          <w:shd w:val="clear" w:color="auto" w:fill="FFFFFF"/>
        </w:rPr>
        <w:t>, UK</w:t>
      </w:r>
    </w:p>
    <w:p w14:paraId="7D9DD2EF" w14:textId="13CBFA02" w:rsidR="00A162B3" w:rsidRPr="00154839" w:rsidRDefault="008F5F79" w:rsidP="00C365FE">
      <w:pPr>
        <w:pStyle w:val="NCNormal"/>
        <w:spacing w:line="480" w:lineRule="auto"/>
        <w:rPr>
          <w:shd w:val="clear" w:color="auto" w:fill="FFFFFF"/>
        </w:rPr>
      </w:pPr>
      <w:proofErr w:type="gramStart"/>
      <w:r w:rsidRPr="00154839">
        <w:rPr>
          <w:rStyle w:val="institution"/>
          <w:rFonts w:ascii="Helvetica" w:hAnsi="Helvetica" w:cs="Helvetica"/>
          <w:sz w:val="23"/>
          <w:szCs w:val="23"/>
          <w:shd w:val="clear" w:color="auto" w:fill="FFFFFF"/>
          <w:vertAlign w:val="superscript"/>
        </w:rPr>
        <w:t>10</w:t>
      </w:r>
      <w:proofErr w:type="gramEnd"/>
      <w:r w:rsidR="00A162B3" w:rsidRPr="00154839">
        <w:rPr>
          <w:rStyle w:val="institution"/>
          <w:rFonts w:ascii="Helvetica" w:hAnsi="Helvetica" w:cs="Helvetica"/>
          <w:sz w:val="23"/>
          <w:szCs w:val="23"/>
          <w:shd w:val="clear" w:color="auto" w:fill="FFFFFF"/>
          <w:vertAlign w:val="superscript"/>
        </w:rPr>
        <w:t xml:space="preserve"> </w:t>
      </w:r>
      <w:r w:rsidR="00A162B3" w:rsidRPr="00154839">
        <w:rPr>
          <w:shd w:val="clear" w:color="auto" w:fill="FFFFFF"/>
        </w:rPr>
        <w:t>Cardiovascular Genetics and Genomics, National Heart and Lung Institute, Imperial College London, London, UK</w:t>
      </w:r>
    </w:p>
    <w:p w14:paraId="71446F23" w14:textId="761420F2" w:rsidR="00A162B3" w:rsidRPr="00154839" w:rsidRDefault="008F5F79" w:rsidP="00C365FE">
      <w:pPr>
        <w:pStyle w:val="NCNormal"/>
        <w:spacing w:line="480" w:lineRule="auto"/>
        <w:rPr>
          <w:shd w:val="clear" w:color="auto" w:fill="FFFFFF"/>
        </w:rPr>
      </w:pPr>
      <w:proofErr w:type="gramStart"/>
      <w:r w:rsidRPr="00154839">
        <w:rPr>
          <w:rStyle w:val="institution"/>
          <w:rFonts w:ascii="Helvetica" w:hAnsi="Helvetica" w:cs="Helvetica"/>
          <w:sz w:val="23"/>
          <w:szCs w:val="23"/>
          <w:shd w:val="clear" w:color="auto" w:fill="FFFFFF"/>
          <w:vertAlign w:val="superscript"/>
        </w:rPr>
        <w:t>11</w:t>
      </w:r>
      <w:proofErr w:type="gramEnd"/>
      <w:r w:rsidR="00A162B3" w:rsidRPr="00154839">
        <w:rPr>
          <w:rStyle w:val="institution"/>
          <w:rFonts w:ascii="Helvetica" w:hAnsi="Helvetica" w:cs="Helvetica"/>
          <w:sz w:val="23"/>
          <w:szCs w:val="23"/>
          <w:shd w:val="clear" w:color="auto" w:fill="FFFFFF"/>
          <w:vertAlign w:val="superscript"/>
        </w:rPr>
        <w:t xml:space="preserve"> </w:t>
      </w:r>
      <w:r w:rsidR="00A162B3" w:rsidRPr="00154839">
        <w:rPr>
          <w:shd w:val="clear" w:color="auto" w:fill="FFFFFF"/>
        </w:rPr>
        <w:t xml:space="preserve">NIHR Royal Brompton Cardiovascular Biomedical Research Unit, Royal Brompton &amp; </w:t>
      </w:r>
      <w:proofErr w:type="spellStart"/>
      <w:r w:rsidR="00A162B3" w:rsidRPr="00154839">
        <w:rPr>
          <w:shd w:val="clear" w:color="auto" w:fill="FFFFFF"/>
        </w:rPr>
        <w:t>Harefield</w:t>
      </w:r>
      <w:proofErr w:type="spellEnd"/>
      <w:r w:rsidR="00A162B3" w:rsidRPr="00154839">
        <w:rPr>
          <w:shd w:val="clear" w:color="auto" w:fill="FFFFFF"/>
        </w:rPr>
        <w:t xml:space="preserve"> Hospitals &amp; Imperial College London, London, UK;</w:t>
      </w:r>
    </w:p>
    <w:p w14:paraId="7042336B" w14:textId="44C233B6" w:rsidR="00A162B3" w:rsidRPr="00154839" w:rsidRDefault="008F5F79" w:rsidP="00C365FE">
      <w:pPr>
        <w:pStyle w:val="NCNormal"/>
        <w:spacing w:line="480" w:lineRule="auto"/>
        <w:rPr>
          <w:shd w:val="clear" w:color="auto" w:fill="FFFFFF"/>
        </w:rPr>
      </w:pPr>
      <w:r w:rsidRPr="00154839">
        <w:rPr>
          <w:rStyle w:val="institution"/>
          <w:rFonts w:ascii="Helvetica" w:hAnsi="Helvetica" w:cs="Helvetica"/>
          <w:sz w:val="23"/>
          <w:szCs w:val="23"/>
          <w:shd w:val="clear" w:color="auto" w:fill="FFFFFF"/>
          <w:vertAlign w:val="superscript"/>
        </w:rPr>
        <w:t>12</w:t>
      </w:r>
      <w:r w:rsidR="00BF7543" w:rsidRPr="00154839">
        <w:rPr>
          <w:rStyle w:val="institution"/>
          <w:rFonts w:ascii="Helvetica" w:hAnsi="Helvetica" w:cs="Helvetica"/>
          <w:sz w:val="23"/>
          <w:szCs w:val="23"/>
          <w:shd w:val="clear" w:color="auto" w:fill="FFFFFF"/>
          <w:vertAlign w:val="superscript"/>
        </w:rPr>
        <w:t xml:space="preserve"> </w:t>
      </w:r>
      <w:r w:rsidR="00A162B3" w:rsidRPr="00154839">
        <w:rPr>
          <w:shd w:val="clear" w:color="auto" w:fill="FFFFFF"/>
        </w:rPr>
        <w:t xml:space="preserve">The </w:t>
      </w:r>
      <w:proofErr w:type="spellStart"/>
      <w:r w:rsidR="00A162B3" w:rsidRPr="00154839">
        <w:rPr>
          <w:shd w:val="clear" w:color="auto" w:fill="FFFFFF"/>
        </w:rPr>
        <w:t>Wellcome</w:t>
      </w:r>
      <w:proofErr w:type="spellEnd"/>
      <w:r w:rsidR="00A162B3" w:rsidRPr="00154839">
        <w:rPr>
          <w:shd w:val="clear" w:color="auto" w:fill="FFFFFF"/>
        </w:rPr>
        <w:t xml:space="preserve"> Centre for Human Genetics</w:t>
      </w:r>
      <w:r w:rsidR="00BF7543" w:rsidRPr="00154839">
        <w:rPr>
          <w:shd w:val="clear" w:color="auto" w:fill="FFFFFF"/>
        </w:rPr>
        <w:t xml:space="preserve">, </w:t>
      </w:r>
      <w:r w:rsidR="00A162B3" w:rsidRPr="00154839">
        <w:rPr>
          <w:shd w:val="clear" w:color="auto" w:fill="FFFFFF"/>
        </w:rPr>
        <w:t>Oxford</w:t>
      </w:r>
      <w:r w:rsidR="00BF7543" w:rsidRPr="00154839">
        <w:rPr>
          <w:shd w:val="clear" w:color="auto" w:fill="FFFFFF"/>
        </w:rPr>
        <w:t>, UK</w:t>
      </w:r>
    </w:p>
    <w:p w14:paraId="791C5F5B" w14:textId="3E621109" w:rsidR="008F5F79" w:rsidRPr="00154839" w:rsidRDefault="008F5F79" w:rsidP="00C365FE">
      <w:pPr>
        <w:pStyle w:val="NCNormal"/>
        <w:spacing w:line="480" w:lineRule="auto"/>
        <w:rPr>
          <w:shd w:val="clear" w:color="auto" w:fill="FFFFFF"/>
        </w:rPr>
      </w:pPr>
      <w:proofErr w:type="gramStart"/>
      <w:r w:rsidRPr="00154839">
        <w:rPr>
          <w:rStyle w:val="institution"/>
          <w:rFonts w:ascii="Helvetica" w:hAnsi="Helvetica" w:cs="Helvetica"/>
          <w:sz w:val="23"/>
          <w:szCs w:val="23"/>
          <w:shd w:val="clear" w:color="auto" w:fill="FFFFFF"/>
          <w:vertAlign w:val="superscript"/>
        </w:rPr>
        <w:t>13</w:t>
      </w:r>
      <w:proofErr w:type="gramEnd"/>
      <w:r w:rsidRPr="00154839">
        <w:rPr>
          <w:rStyle w:val="institution"/>
          <w:rFonts w:ascii="Helvetica" w:hAnsi="Helvetica" w:cs="Helvetica"/>
          <w:sz w:val="23"/>
          <w:szCs w:val="23"/>
          <w:shd w:val="clear" w:color="auto" w:fill="FFFFFF"/>
          <w:vertAlign w:val="superscript"/>
        </w:rPr>
        <w:t xml:space="preserve"> </w:t>
      </w:r>
      <w:r w:rsidRPr="00154839">
        <w:rPr>
          <w:rStyle w:val="institution"/>
          <w:rFonts w:ascii="Helvetica" w:hAnsi="Helvetica" w:cs="Helvetica"/>
          <w:sz w:val="23"/>
          <w:szCs w:val="23"/>
          <w:shd w:val="clear" w:color="auto" w:fill="FFFFFF"/>
        </w:rPr>
        <w:t>Department of Clinical Genetics, St. George's University Hospitals NHS Foundation Trust</w:t>
      </w:r>
      <w:r w:rsidRPr="00154839">
        <w:rPr>
          <w:shd w:val="clear" w:color="auto" w:fill="FFFFFF"/>
        </w:rPr>
        <w:t>, </w:t>
      </w:r>
      <w:r w:rsidRPr="00154839">
        <w:rPr>
          <w:rStyle w:val="addr-line"/>
          <w:rFonts w:ascii="Helvetica" w:hAnsi="Helvetica" w:cs="Helvetica"/>
          <w:sz w:val="23"/>
          <w:szCs w:val="23"/>
          <w:shd w:val="clear" w:color="auto" w:fill="FFFFFF"/>
        </w:rPr>
        <w:t>London</w:t>
      </w:r>
      <w:r w:rsidRPr="00154839">
        <w:rPr>
          <w:shd w:val="clear" w:color="auto" w:fill="FFFFFF"/>
        </w:rPr>
        <w:t>, UK</w:t>
      </w:r>
    </w:p>
    <w:p w14:paraId="4E03CCEC" w14:textId="5323BCFD" w:rsidR="0061738A" w:rsidRPr="00154839" w:rsidRDefault="0061738A" w:rsidP="00C365FE">
      <w:pPr>
        <w:pStyle w:val="NCNormal"/>
        <w:spacing w:line="480" w:lineRule="auto"/>
        <w:rPr>
          <w:shd w:val="clear" w:color="auto" w:fill="FFFFFF"/>
        </w:rPr>
      </w:pPr>
      <w:proofErr w:type="gramStart"/>
      <w:r w:rsidRPr="00154839">
        <w:rPr>
          <w:rStyle w:val="institution"/>
          <w:rFonts w:ascii="Helvetica" w:hAnsi="Helvetica" w:cs="Helvetica"/>
          <w:sz w:val="23"/>
          <w:szCs w:val="23"/>
          <w:shd w:val="clear" w:color="auto" w:fill="FFFFFF"/>
          <w:vertAlign w:val="superscript"/>
        </w:rPr>
        <w:t>1</w:t>
      </w:r>
      <w:r w:rsidR="008F5F79" w:rsidRPr="00154839">
        <w:rPr>
          <w:rStyle w:val="institution"/>
          <w:rFonts w:ascii="Helvetica" w:hAnsi="Helvetica" w:cs="Helvetica"/>
          <w:sz w:val="23"/>
          <w:szCs w:val="23"/>
          <w:shd w:val="clear" w:color="auto" w:fill="FFFFFF"/>
          <w:vertAlign w:val="superscript"/>
        </w:rPr>
        <w:t>4</w:t>
      </w:r>
      <w:r w:rsidR="00BF7543" w:rsidRPr="00154839">
        <w:rPr>
          <w:rStyle w:val="institution"/>
          <w:rFonts w:ascii="Helvetica" w:hAnsi="Helvetica" w:cs="Helvetica"/>
          <w:sz w:val="23"/>
          <w:szCs w:val="23"/>
          <w:shd w:val="clear" w:color="auto" w:fill="FFFFFF"/>
          <w:vertAlign w:val="superscript"/>
        </w:rPr>
        <w:t xml:space="preserve"> </w:t>
      </w:r>
      <w:r w:rsidRPr="00154839">
        <w:rPr>
          <w:rStyle w:val="institution"/>
          <w:rFonts w:ascii="Helvetica" w:hAnsi="Helvetica" w:cs="Helvetica"/>
          <w:sz w:val="23"/>
          <w:szCs w:val="23"/>
          <w:shd w:val="clear" w:color="auto" w:fill="FFFFFF"/>
          <w:vertAlign w:val="superscript"/>
        </w:rPr>
        <w:t xml:space="preserve"> </w:t>
      </w:r>
      <w:r w:rsidRPr="00154839">
        <w:rPr>
          <w:rStyle w:val="institution"/>
          <w:rFonts w:ascii="Helvetica" w:hAnsi="Helvetica" w:cs="Helvetica"/>
          <w:sz w:val="23"/>
          <w:szCs w:val="23"/>
          <w:shd w:val="clear" w:color="auto" w:fill="FFFFFF"/>
        </w:rPr>
        <w:t>Cancer</w:t>
      </w:r>
      <w:proofErr w:type="gramEnd"/>
      <w:r w:rsidRPr="00154839">
        <w:rPr>
          <w:rStyle w:val="institution"/>
          <w:rFonts w:ascii="Helvetica" w:hAnsi="Helvetica" w:cs="Helvetica"/>
          <w:sz w:val="23"/>
          <w:szCs w:val="23"/>
          <w:shd w:val="clear" w:color="auto" w:fill="FFFFFF"/>
        </w:rPr>
        <w:t xml:space="preserve"> Genetics Unit</w:t>
      </w:r>
      <w:r w:rsidRPr="00154839">
        <w:rPr>
          <w:shd w:val="clear" w:color="auto" w:fill="FFFFFF"/>
        </w:rPr>
        <w:t>, </w:t>
      </w:r>
      <w:r w:rsidRPr="00154839">
        <w:rPr>
          <w:rStyle w:val="institution"/>
          <w:rFonts w:ascii="Helvetica" w:hAnsi="Helvetica" w:cs="Helvetica"/>
          <w:sz w:val="23"/>
          <w:szCs w:val="23"/>
          <w:shd w:val="clear" w:color="auto" w:fill="FFFFFF"/>
        </w:rPr>
        <w:t>Royal Marsden NHS Foundation Trust</w:t>
      </w:r>
      <w:r w:rsidRPr="00154839">
        <w:rPr>
          <w:shd w:val="clear" w:color="auto" w:fill="FFFFFF"/>
        </w:rPr>
        <w:t>, </w:t>
      </w:r>
      <w:r w:rsidRPr="00154839">
        <w:rPr>
          <w:rStyle w:val="addr-line"/>
          <w:rFonts w:ascii="Helvetica" w:hAnsi="Helvetica" w:cs="Helvetica"/>
          <w:sz w:val="23"/>
          <w:szCs w:val="23"/>
          <w:shd w:val="clear" w:color="auto" w:fill="FFFFFF"/>
        </w:rPr>
        <w:t>London</w:t>
      </w:r>
      <w:r w:rsidRPr="00154839">
        <w:rPr>
          <w:shd w:val="clear" w:color="auto" w:fill="FFFFFF"/>
        </w:rPr>
        <w:t>, UK</w:t>
      </w:r>
    </w:p>
    <w:p w14:paraId="02D960D7" w14:textId="77777777" w:rsidR="0061738A" w:rsidRPr="00154839" w:rsidRDefault="0061738A" w:rsidP="00C365FE">
      <w:pPr>
        <w:pStyle w:val="NCNormal"/>
        <w:spacing w:line="480" w:lineRule="auto"/>
        <w:rPr>
          <w:rStyle w:val="corresp-label"/>
          <w:rFonts w:ascii="Helvetica" w:hAnsi="Helvetica" w:cs="Helvetica"/>
          <w:sz w:val="23"/>
          <w:szCs w:val="23"/>
          <w:shd w:val="clear" w:color="auto" w:fill="FFFFFF"/>
        </w:rPr>
      </w:pPr>
    </w:p>
    <w:p w14:paraId="10EC10AE" w14:textId="77777777" w:rsidR="001275EB" w:rsidRPr="00154839" w:rsidRDefault="0061738A" w:rsidP="00C365FE">
      <w:pPr>
        <w:pStyle w:val="NCNormal"/>
        <w:spacing w:line="480" w:lineRule="auto"/>
        <w:rPr>
          <w:rStyle w:val="Hyperlink"/>
          <w:rFonts w:ascii="Helvetica" w:hAnsi="Helvetica" w:cs="Helvetica"/>
          <w:color w:val="auto"/>
          <w:sz w:val="23"/>
          <w:szCs w:val="23"/>
          <w:bdr w:val="none" w:sz="0" w:space="0" w:color="auto" w:frame="1"/>
        </w:rPr>
      </w:pPr>
      <w:r w:rsidRPr="00154839">
        <w:rPr>
          <w:rStyle w:val="corresp-label"/>
          <w:rFonts w:ascii="Helvetica" w:hAnsi="Helvetica" w:cs="Helvetica"/>
          <w:sz w:val="23"/>
          <w:szCs w:val="23"/>
          <w:shd w:val="clear" w:color="auto" w:fill="FFFFFF"/>
        </w:rPr>
        <w:t>Correspondence to</w:t>
      </w:r>
      <w:r w:rsidRPr="00154839">
        <w:rPr>
          <w:shd w:val="clear" w:color="auto" w:fill="FFFFFF"/>
        </w:rPr>
        <w:t> </w:t>
      </w:r>
      <w:r w:rsidR="005E24B1" w:rsidRPr="00154839">
        <w:rPr>
          <w:shd w:val="clear" w:color="auto" w:fill="FFFFFF"/>
        </w:rPr>
        <w:t>Professor</w:t>
      </w:r>
      <w:r w:rsidRPr="00154839">
        <w:rPr>
          <w:shd w:val="clear" w:color="auto" w:fill="FFFFFF"/>
        </w:rPr>
        <w:t xml:space="preserve"> Clare Turnbull, Division of Genetics and Epidemiology, Institute of Cancer Research, Sutton SM2 5NG, UK; </w:t>
      </w:r>
      <w:hyperlink r:id="rId8" w:history="1">
        <w:r w:rsidRPr="00154839">
          <w:rPr>
            <w:rStyle w:val="Hyperlink"/>
            <w:rFonts w:ascii="Helvetica" w:hAnsi="Helvetica" w:cs="Helvetica"/>
            <w:color w:val="auto"/>
            <w:sz w:val="23"/>
            <w:szCs w:val="23"/>
            <w:bdr w:val="none" w:sz="0" w:space="0" w:color="auto" w:frame="1"/>
          </w:rPr>
          <w:t>clare.turnbull@icr.ac.uk</w:t>
        </w:r>
      </w:hyperlink>
    </w:p>
    <w:p w14:paraId="752BB114" w14:textId="77777777" w:rsidR="001275EB" w:rsidRPr="00154839" w:rsidRDefault="001275EB" w:rsidP="00C365FE">
      <w:pPr>
        <w:pStyle w:val="NCNormal"/>
        <w:spacing w:line="480" w:lineRule="auto"/>
        <w:rPr>
          <w:rStyle w:val="Hyperlink"/>
          <w:rFonts w:ascii="Helvetica" w:hAnsi="Helvetica" w:cs="Helvetica"/>
          <w:color w:val="auto"/>
          <w:sz w:val="23"/>
          <w:szCs w:val="23"/>
          <w:bdr w:val="none" w:sz="0" w:space="0" w:color="auto" w:frame="1"/>
        </w:rPr>
      </w:pPr>
    </w:p>
    <w:p w14:paraId="3A26397D" w14:textId="77777777" w:rsidR="001275EB" w:rsidRPr="00154839" w:rsidRDefault="001275EB" w:rsidP="001275EB">
      <w:pPr>
        <w:pStyle w:val="Heading2"/>
        <w:rPr>
          <w:rStyle w:val="Hyperlink"/>
          <w:rFonts w:ascii="Helvetica" w:hAnsi="Helvetica" w:cs="Helvetica"/>
          <w:color w:val="auto"/>
          <w:sz w:val="23"/>
          <w:szCs w:val="23"/>
          <w:u w:val="none"/>
          <w:bdr w:val="none" w:sz="0" w:space="0" w:color="auto" w:frame="1"/>
        </w:rPr>
      </w:pPr>
      <w:r w:rsidRPr="00154839">
        <w:rPr>
          <w:rStyle w:val="Hyperlink"/>
          <w:rFonts w:ascii="Helvetica" w:hAnsi="Helvetica" w:cs="Helvetica"/>
          <w:color w:val="auto"/>
          <w:sz w:val="23"/>
          <w:szCs w:val="23"/>
          <w:u w:val="none"/>
          <w:bdr w:val="none" w:sz="0" w:space="0" w:color="auto" w:frame="1"/>
        </w:rPr>
        <w:t xml:space="preserve">Word Count: </w:t>
      </w:r>
    </w:p>
    <w:p w14:paraId="1EAF18DE" w14:textId="6D96C7BF" w:rsidR="001275EB" w:rsidRPr="00886D20" w:rsidRDefault="001275EB" w:rsidP="001275EB">
      <w:pPr>
        <w:pStyle w:val="NCNormal"/>
        <w:spacing w:line="240" w:lineRule="auto"/>
        <w:rPr>
          <w:rStyle w:val="Hyperlink"/>
          <w:rFonts w:ascii="Helvetica" w:hAnsi="Helvetica" w:cs="Helvetica"/>
          <w:color w:val="auto"/>
          <w:sz w:val="23"/>
          <w:szCs w:val="23"/>
          <w:highlight w:val="yellow"/>
          <w:u w:val="none"/>
          <w:bdr w:val="none" w:sz="0" w:space="0" w:color="auto" w:frame="1"/>
        </w:rPr>
      </w:pPr>
      <w:r w:rsidRPr="00886D20">
        <w:rPr>
          <w:rStyle w:val="Hyperlink"/>
          <w:rFonts w:ascii="Helvetica" w:hAnsi="Helvetica" w:cs="Helvetica"/>
          <w:color w:val="auto"/>
          <w:sz w:val="23"/>
          <w:szCs w:val="23"/>
          <w:highlight w:val="yellow"/>
          <w:u w:val="none"/>
          <w:bdr w:val="none" w:sz="0" w:space="0" w:color="auto" w:frame="1"/>
        </w:rPr>
        <w:t>Abstract</w:t>
      </w:r>
      <w:proofErr w:type="gramStart"/>
      <w:r w:rsidRPr="00886D20">
        <w:rPr>
          <w:rStyle w:val="Hyperlink"/>
          <w:rFonts w:ascii="Helvetica" w:hAnsi="Helvetica" w:cs="Helvetica"/>
          <w:color w:val="auto"/>
          <w:sz w:val="23"/>
          <w:szCs w:val="23"/>
          <w:highlight w:val="yellow"/>
          <w:u w:val="none"/>
          <w:bdr w:val="none" w:sz="0" w:space="0" w:color="auto" w:frame="1"/>
        </w:rPr>
        <w:t>:</w:t>
      </w:r>
      <w:proofErr w:type="gramEnd"/>
      <w:r w:rsidR="00963A00">
        <w:rPr>
          <w:rStyle w:val="Hyperlink"/>
          <w:rFonts w:ascii="Helvetica" w:hAnsi="Helvetica" w:cs="Helvetica"/>
          <w:color w:val="auto"/>
          <w:sz w:val="23"/>
          <w:szCs w:val="23"/>
          <w:highlight w:val="yellow"/>
          <w:u w:val="none"/>
          <w:bdr w:val="none" w:sz="0" w:space="0" w:color="auto" w:frame="1"/>
        </w:rPr>
        <w:t>191</w:t>
      </w:r>
    </w:p>
    <w:p w14:paraId="5F6DDBE4" w14:textId="63606ED7" w:rsidR="001275EB" w:rsidRPr="00154839" w:rsidRDefault="001275EB" w:rsidP="001275EB">
      <w:pPr>
        <w:pStyle w:val="NCNormal"/>
        <w:spacing w:line="240" w:lineRule="auto"/>
        <w:rPr>
          <w:rStyle w:val="Hyperlink"/>
          <w:rFonts w:ascii="Helvetica" w:hAnsi="Helvetica" w:cs="Helvetica"/>
          <w:color w:val="auto"/>
          <w:sz w:val="23"/>
          <w:szCs w:val="23"/>
          <w:u w:val="none"/>
          <w:bdr w:val="none" w:sz="0" w:space="0" w:color="auto" w:frame="1"/>
        </w:rPr>
      </w:pPr>
      <w:r w:rsidRPr="00886D20">
        <w:rPr>
          <w:rStyle w:val="Hyperlink"/>
          <w:rFonts w:ascii="Helvetica" w:hAnsi="Helvetica" w:cs="Helvetica"/>
          <w:color w:val="auto"/>
          <w:sz w:val="23"/>
          <w:szCs w:val="23"/>
          <w:highlight w:val="yellow"/>
          <w:u w:val="none"/>
          <w:bdr w:val="none" w:sz="0" w:space="0" w:color="auto" w:frame="1"/>
        </w:rPr>
        <w:t>Manuscript: 3976</w:t>
      </w:r>
    </w:p>
    <w:p w14:paraId="55ED1541" w14:textId="45BDD55D" w:rsidR="00462B38" w:rsidRPr="00846C32" w:rsidRDefault="00462B38" w:rsidP="00C365FE">
      <w:pPr>
        <w:pStyle w:val="NCNormal"/>
        <w:spacing w:line="480" w:lineRule="auto"/>
        <w:rPr>
          <w:rFonts w:eastAsia="Arial" w:cs="Arial"/>
          <w:b/>
          <w:szCs w:val="20"/>
          <w:lang w:eastAsia="en-GB"/>
        </w:rPr>
      </w:pPr>
      <w:r w:rsidRPr="00846C32">
        <w:br w:type="page"/>
      </w:r>
    </w:p>
    <w:p w14:paraId="6F4F3C78" w14:textId="3437A621" w:rsidR="00DD0464" w:rsidRPr="00A05E10" w:rsidRDefault="00DD0464" w:rsidP="00C365FE">
      <w:pPr>
        <w:pStyle w:val="Heading2"/>
        <w:spacing w:line="480" w:lineRule="auto"/>
      </w:pPr>
      <w:r w:rsidRPr="00A05E10">
        <w:t>Abstract</w:t>
      </w:r>
    </w:p>
    <w:p w14:paraId="3B946C69" w14:textId="4C79E62B" w:rsidR="0097516A" w:rsidRPr="00846C32" w:rsidRDefault="00BC6D41" w:rsidP="00C365FE">
      <w:pPr>
        <w:pStyle w:val="Heading3"/>
        <w:spacing w:line="480" w:lineRule="auto"/>
      </w:pPr>
      <w:r>
        <w:t>Purpose</w:t>
      </w:r>
    </w:p>
    <w:p w14:paraId="62D67EAB" w14:textId="7DC62944" w:rsidR="00C220C2" w:rsidRPr="00846C32" w:rsidRDefault="00BC6D41" w:rsidP="00C365FE">
      <w:pPr>
        <w:pStyle w:val="NCNormal"/>
        <w:spacing w:line="480" w:lineRule="auto"/>
        <w:rPr>
          <w:rFonts w:cs="Arial"/>
        </w:rPr>
      </w:pPr>
      <w:r>
        <w:rPr>
          <w:rFonts w:cs="Arial"/>
        </w:rPr>
        <w:t>For</w:t>
      </w:r>
      <w:r w:rsidR="00AF1123" w:rsidRPr="00846C32">
        <w:rPr>
          <w:rFonts w:cs="Arial"/>
        </w:rPr>
        <w:t xml:space="preserve"> </w:t>
      </w:r>
      <w:proofErr w:type="spellStart"/>
      <w:r w:rsidR="00AF1123" w:rsidRPr="00846C32">
        <w:rPr>
          <w:rFonts w:cs="Arial"/>
        </w:rPr>
        <w:t>concordancy</w:t>
      </w:r>
      <w:proofErr w:type="spellEnd"/>
      <w:r w:rsidR="00AF1123" w:rsidRPr="00846C32">
        <w:rPr>
          <w:rFonts w:cs="Arial"/>
        </w:rPr>
        <w:t xml:space="preserve"> </w:t>
      </w:r>
      <w:r w:rsidR="00207055" w:rsidRPr="00846C32">
        <w:rPr>
          <w:rFonts w:cs="Arial"/>
        </w:rPr>
        <w:t>of</w:t>
      </w:r>
      <w:r w:rsidR="00AF1123" w:rsidRPr="00846C32">
        <w:rPr>
          <w:rFonts w:cs="Arial"/>
        </w:rPr>
        <w:t xml:space="preserve"> </w:t>
      </w:r>
      <w:r w:rsidR="00207055" w:rsidRPr="00846C32">
        <w:rPr>
          <w:rFonts w:cs="Arial"/>
        </w:rPr>
        <w:t>multiple</w:t>
      </w:r>
      <w:r w:rsidR="00AF1123" w:rsidRPr="00846C32">
        <w:rPr>
          <w:rFonts w:cs="Arial"/>
        </w:rPr>
        <w:t xml:space="preserve"> in </w:t>
      </w:r>
      <w:proofErr w:type="spellStart"/>
      <w:r w:rsidR="00AF1123" w:rsidRPr="00846C32">
        <w:rPr>
          <w:rFonts w:cs="Arial"/>
        </w:rPr>
        <w:t>silico</w:t>
      </w:r>
      <w:proofErr w:type="spellEnd"/>
      <w:r w:rsidR="00AF1123" w:rsidRPr="00846C32">
        <w:rPr>
          <w:rFonts w:cs="Arial"/>
        </w:rPr>
        <w:t xml:space="preserve"> tools, the</w:t>
      </w:r>
      <w:r w:rsidR="00D50C1D" w:rsidRPr="00846C32">
        <w:rPr>
          <w:rFonts w:cs="Arial"/>
        </w:rPr>
        <w:t xml:space="preserve"> </w:t>
      </w:r>
      <w:r w:rsidR="005E24B1" w:rsidRPr="00846C32">
        <w:rPr>
          <w:rFonts w:cs="Arial"/>
        </w:rPr>
        <w:t>American College of Medical Genetics (ACMG)</w:t>
      </w:r>
      <w:r w:rsidR="001F0668" w:rsidRPr="00846C32">
        <w:rPr>
          <w:rFonts w:cs="Arial"/>
        </w:rPr>
        <w:t>/</w:t>
      </w:r>
      <w:r w:rsidR="001F0668" w:rsidRPr="00846C32">
        <w:t xml:space="preserve"> AMP (Association of Molecular Pathology)</w:t>
      </w:r>
      <w:r w:rsidR="005E24B1" w:rsidRPr="00846C32">
        <w:rPr>
          <w:rFonts w:cs="Arial"/>
        </w:rPr>
        <w:t xml:space="preserve"> </w:t>
      </w:r>
      <w:r w:rsidR="00D50C1D" w:rsidRPr="00846C32">
        <w:rPr>
          <w:rFonts w:cs="Arial"/>
        </w:rPr>
        <w:t>framework</w:t>
      </w:r>
      <w:r w:rsidR="00443585" w:rsidRPr="00846C32">
        <w:rPr>
          <w:rFonts w:cs="Arial"/>
        </w:rPr>
        <w:t xml:space="preserve"> </w:t>
      </w:r>
      <w:r w:rsidR="00401725" w:rsidRPr="00846C32">
        <w:rPr>
          <w:rFonts w:cs="Arial"/>
        </w:rPr>
        <w:t>afford</w:t>
      </w:r>
      <w:r w:rsidR="00AF1123" w:rsidRPr="00846C32">
        <w:rPr>
          <w:rFonts w:cs="Arial"/>
        </w:rPr>
        <w:t>s</w:t>
      </w:r>
      <w:r w:rsidR="00401725" w:rsidRPr="00846C32">
        <w:rPr>
          <w:rFonts w:cs="Arial"/>
        </w:rPr>
        <w:t xml:space="preserve"> </w:t>
      </w:r>
      <w:r w:rsidR="00D50C1D" w:rsidRPr="00846C32">
        <w:rPr>
          <w:rFonts w:cs="Arial"/>
        </w:rPr>
        <w:t>‘supporting’ evidence</w:t>
      </w:r>
      <w:r w:rsidR="00AF1123" w:rsidRPr="00846C32">
        <w:rPr>
          <w:rFonts w:cs="Arial"/>
        </w:rPr>
        <w:t xml:space="preserve"> towards pathogenicity or benignity</w:t>
      </w:r>
      <w:r w:rsidR="00401725" w:rsidRPr="00846C32">
        <w:rPr>
          <w:rFonts w:cs="Arial"/>
        </w:rPr>
        <w:t xml:space="preserve">, equivalent to a </w:t>
      </w:r>
      <w:r w:rsidR="00D50C1D" w:rsidRPr="00846C32">
        <w:rPr>
          <w:rFonts w:cs="Arial"/>
        </w:rPr>
        <w:t xml:space="preserve">likelihood ratio </w:t>
      </w:r>
      <w:r w:rsidR="00401725" w:rsidRPr="00846C32">
        <w:rPr>
          <w:rFonts w:cs="Arial"/>
        </w:rPr>
        <w:t xml:space="preserve">of </w:t>
      </w:r>
      <w:r w:rsidR="00D50C1D" w:rsidRPr="00846C32">
        <w:rPr>
          <w:rFonts w:cs="Arial"/>
        </w:rPr>
        <w:t>~</w:t>
      </w:r>
      <w:r w:rsidR="00401725" w:rsidRPr="00846C32">
        <w:rPr>
          <w:rFonts w:cs="Arial"/>
        </w:rPr>
        <w:t>2</w:t>
      </w:r>
      <w:r w:rsidR="00D50C1D" w:rsidRPr="00846C32">
        <w:rPr>
          <w:rFonts w:cs="Arial"/>
        </w:rPr>
        <w:t>.</w:t>
      </w:r>
      <w:r w:rsidR="00FC7243" w:rsidRPr="00846C32">
        <w:rPr>
          <w:rFonts w:cs="Arial"/>
        </w:rPr>
        <w:t xml:space="preserve"> </w:t>
      </w:r>
      <w:r w:rsidR="006D09C0">
        <w:rPr>
          <w:rFonts w:cs="Arial"/>
        </w:rPr>
        <w:t xml:space="preserve">However, tool performance </w:t>
      </w:r>
      <w:proofErr w:type="gramStart"/>
      <w:r w:rsidR="006D09C0">
        <w:rPr>
          <w:rFonts w:cs="Arial"/>
        </w:rPr>
        <w:t>may be over-estimated</w:t>
      </w:r>
      <w:proofErr w:type="gramEnd"/>
      <w:r w:rsidR="006D09C0">
        <w:rPr>
          <w:rFonts w:cs="Arial"/>
        </w:rPr>
        <w:t xml:space="preserve"> using clinical truth-sets also utilised in training of tools.</w:t>
      </w:r>
    </w:p>
    <w:p w14:paraId="784BD233" w14:textId="026A357C" w:rsidR="00C220C2" w:rsidRPr="00846C32" w:rsidRDefault="00C220C2" w:rsidP="00C365FE">
      <w:pPr>
        <w:pStyle w:val="Heading3"/>
        <w:spacing w:line="480" w:lineRule="auto"/>
      </w:pPr>
      <w:r w:rsidRPr="00846C32">
        <w:t>Methods</w:t>
      </w:r>
      <w:r w:rsidR="00BB06F5" w:rsidRPr="00846C32">
        <w:t xml:space="preserve">  </w:t>
      </w:r>
    </w:p>
    <w:p w14:paraId="3393CF41" w14:textId="1DFDBB10" w:rsidR="00C220C2" w:rsidRPr="00846C32" w:rsidRDefault="00685C7E" w:rsidP="00C365FE">
      <w:pPr>
        <w:pStyle w:val="NCNormal"/>
        <w:spacing w:line="480" w:lineRule="auto"/>
        <w:rPr>
          <w:rFonts w:cs="Arial"/>
        </w:rPr>
      </w:pPr>
      <w:r w:rsidRPr="00846C32">
        <w:rPr>
          <w:rFonts w:cs="Arial"/>
        </w:rPr>
        <w:t xml:space="preserve">We </w:t>
      </w:r>
      <w:r w:rsidR="00963A00">
        <w:rPr>
          <w:rFonts w:cs="Arial"/>
        </w:rPr>
        <w:t>creat</w:t>
      </w:r>
      <w:r w:rsidRPr="00846C32">
        <w:rPr>
          <w:rFonts w:cs="Arial"/>
        </w:rPr>
        <w:t>ed</w:t>
      </w:r>
      <w:r w:rsidR="00E57745" w:rsidRPr="00A05E10">
        <w:rPr>
          <w:rFonts w:cs="Arial"/>
        </w:rPr>
        <w:t xml:space="preserve"> a truth-set of </w:t>
      </w:r>
      <w:r w:rsidR="0040532E" w:rsidRPr="00154839">
        <w:rPr>
          <w:rFonts w:cs="Arial"/>
        </w:rPr>
        <w:t>9436</w:t>
      </w:r>
      <w:r w:rsidR="00E57745" w:rsidRPr="00846C32">
        <w:rPr>
          <w:rFonts w:cs="Arial"/>
        </w:rPr>
        <w:t xml:space="preserve"> missense variants classifie</w:t>
      </w:r>
      <w:r w:rsidRPr="00A05E10">
        <w:rPr>
          <w:rFonts w:cs="Arial"/>
        </w:rPr>
        <w:t>d as deleterious or tolerated in</w:t>
      </w:r>
      <w:r w:rsidR="00E57745" w:rsidRPr="00846C32">
        <w:rPr>
          <w:rFonts w:cs="Arial"/>
        </w:rPr>
        <w:t xml:space="preserve"> </w:t>
      </w:r>
      <w:r w:rsidR="00207055" w:rsidRPr="00846C32">
        <w:rPr>
          <w:rFonts w:cs="Arial"/>
        </w:rPr>
        <w:t xml:space="preserve">clinically-validated </w:t>
      </w:r>
      <w:r w:rsidR="00E57745" w:rsidRPr="00846C32">
        <w:rPr>
          <w:rFonts w:cs="Arial"/>
        </w:rPr>
        <w:t>high-throughput</w:t>
      </w:r>
      <w:r w:rsidR="00BB06F5" w:rsidRPr="00846C32">
        <w:rPr>
          <w:rFonts w:cs="Arial"/>
        </w:rPr>
        <w:t xml:space="preserve"> </w:t>
      </w:r>
      <w:r w:rsidR="00E57745" w:rsidRPr="00846C32">
        <w:rPr>
          <w:rFonts w:cs="Arial"/>
        </w:rPr>
        <w:t xml:space="preserve">functional assays for </w:t>
      </w:r>
      <w:r w:rsidR="00E57745" w:rsidRPr="00846C32">
        <w:rPr>
          <w:rFonts w:cs="Arial"/>
          <w:i/>
        </w:rPr>
        <w:t>BRCA1</w:t>
      </w:r>
      <w:r w:rsidR="00E57745" w:rsidRPr="00846C32">
        <w:rPr>
          <w:rFonts w:cs="Arial"/>
        </w:rPr>
        <w:t xml:space="preserve">, </w:t>
      </w:r>
      <w:r w:rsidR="00E57745" w:rsidRPr="00846C32">
        <w:rPr>
          <w:rFonts w:cs="Arial"/>
          <w:i/>
        </w:rPr>
        <w:t>BRCA2</w:t>
      </w:r>
      <w:r w:rsidR="00306EC2" w:rsidRPr="00846C32">
        <w:rPr>
          <w:rFonts w:cs="Arial"/>
        </w:rPr>
        <w:t xml:space="preserve">, </w:t>
      </w:r>
      <w:r w:rsidR="00306EC2" w:rsidRPr="00846C32">
        <w:rPr>
          <w:rFonts w:cs="Arial"/>
          <w:i/>
        </w:rPr>
        <w:t>MSH2</w:t>
      </w:r>
      <w:r w:rsidR="004E21AF" w:rsidRPr="00846C32">
        <w:rPr>
          <w:rFonts w:cs="Arial"/>
        </w:rPr>
        <w:t xml:space="preserve">, </w:t>
      </w:r>
      <w:r w:rsidR="004E21AF" w:rsidRPr="00846C32">
        <w:rPr>
          <w:rFonts w:cs="Arial"/>
          <w:i/>
        </w:rPr>
        <w:t xml:space="preserve">PTEN </w:t>
      </w:r>
      <w:r w:rsidR="004E21AF" w:rsidRPr="00846C32">
        <w:rPr>
          <w:rFonts w:cs="Arial"/>
        </w:rPr>
        <w:t xml:space="preserve">and </w:t>
      </w:r>
      <w:r w:rsidR="004E21AF" w:rsidRPr="00846C32">
        <w:rPr>
          <w:rFonts w:cs="Arial"/>
          <w:i/>
        </w:rPr>
        <w:t>TP53</w:t>
      </w:r>
      <w:r w:rsidR="00D038BC">
        <w:rPr>
          <w:rFonts w:cs="Arial"/>
          <w:i/>
        </w:rPr>
        <w:t xml:space="preserve"> </w:t>
      </w:r>
      <w:r w:rsidR="00D038BC">
        <w:rPr>
          <w:rFonts w:cs="Arial"/>
        </w:rPr>
        <w:t xml:space="preserve">to </w:t>
      </w:r>
      <w:r w:rsidR="00D038BC" w:rsidRPr="00846C32">
        <w:rPr>
          <w:rFonts w:cs="Arial"/>
        </w:rPr>
        <w:t xml:space="preserve">evaluate predictive performance for </w:t>
      </w:r>
      <w:r w:rsidR="00D038BC">
        <w:rPr>
          <w:rFonts w:cs="Arial"/>
        </w:rPr>
        <w:t xml:space="preserve">44 </w:t>
      </w:r>
      <w:r w:rsidR="00D038BC" w:rsidRPr="00846C32">
        <w:rPr>
          <w:rFonts w:cs="Arial"/>
        </w:rPr>
        <w:t xml:space="preserve">recommended/commonly-used in </w:t>
      </w:r>
      <w:proofErr w:type="spellStart"/>
      <w:r w:rsidR="00D038BC" w:rsidRPr="00846C32">
        <w:rPr>
          <w:rFonts w:cs="Arial"/>
        </w:rPr>
        <w:t>silico</w:t>
      </w:r>
      <w:proofErr w:type="spellEnd"/>
      <w:r w:rsidR="00D038BC" w:rsidRPr="00846C32">
        <w:rPr>
          <w:rFonts w:cs="Arial"/>
        </w:rPr>
        <w:t xml:space="preserve"> tools.</w:t>
      </w:r>
    </w:p>
    <w:p w14:paraId="56D4B53F" w14:textId="77777777" w:rsidR="00C220C2" w:rsidRPr="00846C32" w:rsidRDefault="00C220C2" w:rsidP="00C365FE">
      <w:pPr>
        <w:pStyle w:val="Heading3"/>
        <w:spacing w:line="480" w:lineRule="auto"/>
      </w:pPr>
      <w:r w:rsidRPr="00846C32">
        <w:t>Results</w:t>
      </w:r>
    </w:p>
    <w:p w14:paraId="15D943DC" w14:textId="09CCEFD9" w:rsidR="00C220C2" w:rsidRPr="00846C32" w:rsidRDefault="00BF2270" w:rsidP="00C365FE">
      <w:pPr>
        <w:pStyle w:val="NCNormal"/>
        <w:spacing w:line="480" w:lineRule="auto"/>
        <w:rPr>
          <w:rFonts w:cs="Arial"/>
        </w:rPr>
      </w:pPr>
      <w:r w:rsidRPr="00846C32">
        <w:rPr>
          <w:rFonts w:cs="Arial"/>
        </w:rPr>
        <w:t>Over two thirds of</w:t>
      </w:r>
      <w:r w:rsidR="00685C7E" w:rsidRPr="00846C32">
        <w:rPr>
          <w:rFonts w:cs="Arial"/>
        </w:rPr>
        <w:t xml:space="preserve"> the</w:t>
      </w:r>
      <w:r w:rsidR="006A36B6" w:rsidRPr="00846C32">
        <w:rPr>
          <w:rFonts w:cs="Arial"/>
        </w:rPr>
        <w:t xml:space="preserve"> tool-</w:t>
      </w:r>
      <w:r w:rsidR="00745517" w:rsidRPr="00846C32">
        <w:rPr>
          <w:rFonts w:cs="Arial"/>
        </w:rPr>
        <w:t>threshold</w:t>
      </w:r>
      <w:r w:rsidR="005E24B1" w:rsidRPr="00846C32">
        <w:rPr>
          <w:rFonts w:cs="Arial"/>
        </w:rPr>
        <w:t>-</w:t>
      </w:r>
      <w:r w:rsidR="006A36B6" w:rsidRPr="00846C32">
        <w:rPr>
          <w:rFonts w:cs="Arial"/>
        </w:rPr>
        <w:t>combinations examined ha</w:t>
      </w:r>
      <w:r w:rsidR="00685C7E" w:rsidRPr="00846C32">
        <w:rPr>
          <w:rFonts w:cs="Arial"/>
        </w:rPr>
        <w:t>d</w:t>
      </w:r>
      <w:r w:rsidR="006A36B6" w:rsidRPr="00846C32">
        <w:rPr>
          <w:rFonts w:cs="Arial"/>
        </w:rPr>
        <w:t xml:space="preserve"> specificity of &lt;50%</w:t>
      </w:r>
      <w:r w:rsidR="00D35253" w:rsidRPr="00846C32">
        <w:rPr>
          <w:rFonts w:cs="Arial"/>
        </w:rPr>
        <w:t>, thus substantially over-calling deleteriousness</w:t>
      </w:r>
      <w:r w:rsidR="00207055" w:rsidRPr="00846C32">
        <w:rPr>
          <w:rFonts w:cs="Arial"/>
        </w:rPr>
        <w:t xml:space="preserve">. </w:t>
      </w:r>
      <w:r w:rsidR="008F0AF8" w:rsidRPr="00846C32">
        <w:rPr>
          <w:rFonts w:cs="Arial"/>
        </w:rPr>
        <w:t>Revel scores of 0.</w:t>
      </w:r>
      <w:r w:rsidR="00221456" w:rsidRPr="00A05E10">
        <w:rPr>
          <w:rFonts w:cs="Arial"/>
        </w:rPr>
        <w:t>8</w:t>
      </w:r>
      <w:r w:rsidR="008F0AF8" w:rsidRPr="00846C32">
        <w:rPr>
          <w:rFonts w:cs="Arial"/>
        </w:rPr>
        <w:t xml:space="preserve">-1.0 had a PLR of </w:t>
      </w:r>
      <w:r w:rsidR="00221456" w:rsidRPr="00846C32">
        <w:rPr>
          <w:rFonts w:cs="Arial"/>
        </w:rPr>
        <w:t>6.74 (5.24-8.82)</w:t>
      </w:r>
      <w:r w:rsidR="00221456" w:rsidRPr="00154839" w:rsidDel="0040532E">
        <w:rPr>
          <w:rFonts w:cs="Arial"/>
        </w:rPr>
        <w:t xml:space="preserve"> </w:t>
      </w:r>
      <w:r w:rsidR="008F0AF8" w:rsidRPr="00846C32">
        <w:rPr>
          <w:rFonts w:cs="Arial"/>
        </w:rPr>
        <w:t xml:space="preserve">compared to scores &lt;0.7 and </w:t>
      </w:r>
      <w:r w:rsidR="008F7842" w:rsidRPr="00A05E10">
        <w:rPr>
          <w:rFonts w:cs="Arial"/>
        </w:rPr>
        <w:t>score</w:t>
      </w:r>
      <w:r w:rsidR="005E24B1" w:rsidRPr="00A05E10">
        <w:rPr>
          <w:rFonts w:cs="Arial"/>
        </w:rPr>
        <w:t>s</w:t>
      </w:r>
      <w:r w:rsidR="00756D84" w:rsidRPr="00846C32">
        <w:rPr>
          <w:rFonts w:cs="Arial"/>
        </w:rPr>
        <w:t xml:space="preserve"> of 0-0.</w:t>
      </w:r>
      <w:r w:rsidR="00F424C7" w:rsidRPr="00846C32">
        <w:rPr>
          <w:rFonts w:cs="Arial"/>
        </w:rPr>
        <w:t>4</w:t>
      </w:r>
      <w:r w:rsidR="008F7842" w:rsidRPr="00846C32">
        <w:rPr>
          <w:rFonts w:cs="Arial"/>
        </w:rPr>
        <w:t xml:space="preserve"> had a NLR </w:t>
      </w:r>
      <w:r w:rsidR="00FA24C7" w:rsidRPr="00846C32">
        <w:rPr>
          <w:rFonts w:cs="Arial"/>
        </w:rPr>
        <w:t xml:space="preserve">of </w:t>
      </w:r>
      <w:r w:rsidR="00F424C7" w:rsidRPr="00846C32">
        <w:rPr>
          <w:rFonts w:cs="Arial"/>
        </w:rPr>
        <w:t xml:space="preserve">34.3 (31.5-37.3) </w:t>
      </w:r>
      <w:r w:rsidR="008F7842" w:rsidRPr="00846C32">
        <w:rPr>
          <w:rFonts w:cs="Arial"/>
        </w:rPr>
        <w:t>compared to</w:t>
      </w:r>
      <w:r w:rsidR="008F7842" w:rsidRPr="00A05E10">
        <w:rPr>
          <w:rFonts w:cs="Arial"/>
        </w:rPr>
        <w:t xml:space="preserve"> scores of &gt;0.7.</w:t>
      </w:r>
      <w:r w:rsidR="00136169" w:rsidRPr="00A05E10">
        <w:rPr>
          <w:rFonts w:cs="Arial"/>
        </w:rPr>
        <w:t xml:space="preserve"> For Meta-SNP, the equivalent PLR=</w:t>
      </w:r>
      <w:r w:rsidR="00241CBD" w:rsidRPr="00846C32">
        <w:rPr>
          <w:rFonts w:cs="Arial"/>
        </w:rPr>
        <w:t>42.9 (14.4-406) and NLR</w:t>
      </w:r>
      <w:r w:rsidR="00787B55" w:rsidRPr="00846C32">
        <w:rPr>
          <w:rFonts w:cs="Arial"/>
        </w:rPr>
        <w:t>=19.4 (15.6-24.9).</w:t>
      </w:r>
    </w:p>
    <w:p w14:paraId="153B16F1" w14:textId="77777777" w:rsidR="00C220C2" w:rsidRPr="00846C32" w:rsidRDefault="00C220C2" w:rsidP="00C365FE">
      <w:pPr>
        <w:pStyle w:val="Heading3"/>
        <w:spacing w:line="480" w:lineRule="auto"/>
      </w:pPr>
      <w:r w:rsidRPr="00846C32">
        <w:t>Conclusions</w:t>
      </w:r>
    </w:p>
    <w:p w14:paraId="54779099" w14:textId="01AEF62D" w:rsidR="00F927A7" w:rsidRPr="00846C32" w:rsidRDefault="00810E78" w:rsidP="00C365FE">
      <w:pPr>
        <w:pStyle w:val="NCNormal"/>
        <w:spacing w:line="480" w:lineRule="auto"/>
        <w:rPr>
          <w:rFonts w:cs="Arial"/>
        </w:rPr>
      </w:pPr>
      <w:r w:rsidRPr="00846C32">
        <w:rPr>
          <w:rFonts w:cs="Arial"/>
        </w:rPr>
        <w:t>Against this</w:t>
      </w:r>
      <w:r w:rsidR="00207055" w:rsidRPr="00846C32">
        <w:rPr>
          <w:rFonts w:cs="Arial"/>
        </w:rPr>
        <w:t xml:space="preserve"> </w:t>
      </w:r>
      <w:proofErr w:type="gramStart"/>
      <w:r w:rsidRPr="00846C32">
        <w:rPr>
          <w:rFonts w:cs="Arial"/>
        </w:rPr>
        <w:t>clinically-validated</w:t>
      </w:r>
      <w:proofErr w:type="gramEnd"/>
      <w:r w:rsidRPr="00846C32">
        <w:rPr>
          <w:rFonts w:cs="Arial"/>
        </w:rPr>
        <w:t xml:space="preserve"> truth-set</w:t>
      </w:r>
      <w:r w:rsidR="00CC5338" w:rsidRPr="00846C32">
        <w:rPr>
          <w:rFonts w:cs="Arial"/>
        </w:rPr>
        <w:t>,</w:t>
      </w:r>
      <w:r w:rsidRPr="00846C32">
        <w:rPr>
          <w:rFonts w:cs="Arial"/>
        </w:rPr>
        <w:t xml:space="preserve"> not </w:t>
      </w:r>
      <w:r w:rsidR="006034DF" w:rsidRPr="00846C32">
        <w:rPr>
          <w:rFonts w:cs="Arial"/>
        </w:rPr>
        <w:t xml:space="preserve">previously </w:t>
      </w:r>
      <w:r w:rsidRPr="00846C32">
        <w:rPr>
          <w:rFonts w:cs="Arial"/>
        </w:rPr>
        <w:t xml:space="preserve">used </w:t>
      </w:r>
      <w:r w:rsidR="00555682" w:rsidRPr="00846C32">
        <w:rPr>
          <w:rFonts w:cs="Arial"/>
        </w:rPr>
        <w:t>for</w:t>
      </w:r>
      <w:r w:rsidR="009B3D4E" w:rsidRPr="00846C32">
        <w:rPr>
          <w:rFonts w:cs="Arial"/>
        </w:rPr>
        <w:t xml:space="preserve"> </w:t>
      </w:r>
      <w:r w:rsidR="004D3249" w:rsidRPr="00846C32">
        <w:rPr>
          <w:rFonts w:cs="Arial"/>
        </w:rPr>
        <w:t xml:space="preserve">tool </w:t>
      </w:r>
      <w:r w:rsidRPr="00846C32">
        <w:rPr>
          <w:rFonts w:cs="Arial"/>
        </w:rPr>
        <w:t xml:space="preserve">training, there was </w:t>
      </w:r>
      <w:r w:rsidR="00252A12" w:rsidRPr="00846C32">
        <w:rPr>
          <w:rFonts w:cs="Arial"/>
        </w:rPr>
        <w:t xml:space="preserve">wide variation </w:t>
      </w:r>
      <w:r w:rsidR="003D4A84">
        <w:rPr>
          <w:rFonts w:cs="Arial"/>
        </w:rPr>
        <w:t>across</w:t>
      </w:r>
      <w:r w:rsidR="00252A12" w:rsidRPr="00846C32">
        <w:rPr>
          <w:rFonts w:cs="Arial"/>
        </w:rPr>
        <w:t xml:space="preserve"> </w:t>
      </w:r>
      <w:r w:rsidR="00D038BC">
        <w:rPr>
          <w:rFonts w:cs="Arial"/>
        </w:rPr>
        <w:t xml:space="preserve">between </w:t>
      </w:r>
      <w:r w:rsidR="00F928D8" w:rsidRPr="00846C32">
        <w:rPr>
          <w:rFonts w:cs="Arial"/>
        </w:rPr>
        <w:t>commonly-</w:t>
      </w:r>
      <w:r w:rsidR="00134FE2" w:rsidRPr="00846C32">
        <w:rPr>
          <w:rFonts w:cs="Arial"/>
        </w:rPr>
        <w:t>u</w:t>
      </w:r>
      <w:r w:rsidR="00F928D8" w:rsidRPr="00846C32">
        <w:rPr>
          <w:rFonts w:cs="Arial"/>
        </w:rPr>
        <w:t xml:space="preserve">sed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F928D8" w:rsidRPr="00846C32">
        <w:rPr>
          <w:rFonts w:cs="Arial"/>
        </w:rPr>
        <w:t>tools</w:t>
      </w:r>
      <w:r w:rsidR="006D09C0">
        <w:rPr>
          <w:rFonts w:cs="Arial"/>
        </w:rPr>
        <w:t xml:space="preserve"> in predictive </w:t>
      </w:r>
      <w:proofErr w:type="spellStart"/>
      <w:r w:rsidR="006D09C0">
        <w:rPr>
          <w:rFonts w:cs="Arial"/>
        </w:rPr>
        <w:t>perfromance</w:t>
      </w:r>
      <w:proofErr w:type="spellEnd"/>
      <w:r w:rsidR="000C2D21" w:rsidRPr="00846C32">
        <w:rPr>
          <w:rFonts w:cs="Arial"/>
        </w:rPr>
        <w:t xml:space="preserve">. </w:t>
      </w:r>
      <w:r w:rsidR="00FE6799" w:rsidRPr="00846C32">
        <w:rPr>
          <w:rFonts w:cs="Arial"/>
        </w:rPr>
        <w:t>Overall</w:t>
      </w:r>
      <w:r w:rsidR="006649CB" w:rsidRPr="00846C32">
        <w:rPr>
          <w:rFonts w:cs="Arial"/>
        </w:rPr>
        <w:t>,</w:t>
      </w:r>
      <w:r w:rsidR="00FE6799" w:rsidRPr="00846C32">
        <w:rPr>
          <w:rFonts w:cs="Arial"/>
        </w:rPr>
        <w:t xml:space="preserve"> R</w:t>
      </w:r>
      <w:r w:rsidR="000A12E4" w:rsidRPr="00846C32">
        <w:rPr>
          <w:rFonts w:cs="Arial"/>
        </w:rPr>
        <w:t xml:space="preserve">evel </w:t>
      </w:r>
      <w:r w:rsidR="00F424C7" w:rsidRPr="00846C32">
        <w:rPr>
          <w:rFonts w:cs="Arial"/>
        </w:rPr>
        <w:t xml:space="preserve">and Meta-SNP </w:t>
      </w:r>
      <w:r w:rsidR="009B3D4E" w:rsidRPr="00846C32">
        <w:rPr>
          <w:rFonts w:cs="Arial"/>
        </w:rPr>
        <w:t>had</w:t>
      </w:r>
      <w:r w:rsidR="00252A12" w:rsidRPr="00846C32">
        <w:rPr>
          <w:rFonts w:cs="Arial"/>
        </w:rPr>
        <w:t xml:space="preserve"> best balanced accuracy and </w:t>
      </w:r>
      <w:r w:rsidR="004D3249" w:rsidRPr="00846C32">
        <w:rPr>
          <w:rFonts w:cs="Arial"/>
        </w:rPr>
        <w:t xml:space="preserve">might </w:t>
      </w:r>
      <w:r w:rsidRPr="00846C32">
        <w:rPr>
          <w:rFonts w:cs="Arial"/>
        </w:rPr>
        <w:t>potentially be used</w:t>
      </w:r>
      <w:r w:rsidR="00252A12" w:rsidRPr="00846C32">
        <w:rPr>
          <w:rFonts w:cs="Arial"/>
        </w:rPr>
        <w:t xml:space="preserve"> at stron</w:t>
      </w:r>
      <w:r w:rsidR="004E0112" w:rsidRPr="00846C32">
        <w:rPr>
          <w:rFonts w:cs="Arial"/>
        </w:rPr>
        <w:t xml:space="preserve">ger </w:t>
      </w:r>
      <w:r w:rsidR="0097516A" w:rsidRPr="00846C32">
        <w:rPr>
          <w:rFonts w:cs="Arial"/>
        </w:rPr>
        <w:t xml:space="preserve">evidence </w:t>
      </w:r>
      <w:r w:rsidR="004E0112" w:rsidRPr="00846C32">
        <w:rPr>
          <w:rFonts w:cs="Arial"/>
        </w:rPr>
        <w:t>weighting</w:t>
      </w:r>
      <w:r w:rsidR="00252A12" w:rsidRPr="00846C32">
        <w:rPr>
          <w:rFonts w:cs="Arial"/>
        </w:rPr>
        <w:t xml:space="preserve"> than current </w:t>
      </w:r>
      <w:r w:rsidR="001F0668" w:rsidRPr="00846C32">
        <w:rPr>
          <w:rFonts w:cs="Arial"/>
        </w:rPr>
        <w:t>ACMG/AMP</w:t>
      </w:r>
      <w:r w:rsidR="00340313" w:rsidRPr="00846C32">
        <w:rPr>
          <w:rFonts w:cs="Arial"/>
        </w:rPr>
        <w:t xml:space="preserve"> </w:t>
      </w:r>
      <w:r w:rsidR="00252A12" w:rsidRPr="00846C32">
        <w:rPr>
          <w:rFonts w:cs="Arial"/>
        </w:rPr>
        <w:t>prescri</w:t>
      </w:r>
      <w:r w:rsidR="00340313" w:rsidRPr="00846C32">
        <w:rPr>
          <w:rFonts w:cs="Arial"/>
        </w:rPr>
        <w:t>ption</w:t>
      </w:r>
      <w:r w:rsidR="004E0112" w:rsidRPr="00846C32">
        <w:rPr>
          <w:rFonts w:cs="Arial"/>
        </w:rPr>
        <w:t xml:space="preserve">, in particular </w:t>
      </w:r>
      <w:r w:rsidR="00574C70" w:rsidRPr="00846C32">
        <w:rPr>
          <w:rFonts w:cs="Arial"/>
        </w:rPr>
        <w:t>for prediction</w:t>
      </w:r>
      <w:r w:rsidR="00340313" w:rsidRPr="00846C32">
        <w:rPr>
          <w:rFonts w:cs="Arial"/>
        </w:rPr>
        <w:t>s</w:t>
      </w:r>
      <w:r w:rsidR="00574C70" w:rsidRPr="00846C32">
        <w:rPr>
          <w:rFonts w:cs="Arial"/>
        </w:rPr>
        <w:t xml:space="preserve"> of benignity</w:t>
      </w:r>
      <w:r w:rsidR="00252A12" w:rsidRPr="00846C32">
        <w:rPr>
          <w:rFonts w:cs="Arial"/>
        </w:rPr>
        <w:t>.</w:t>
      </w:r>
    </w:p>
    <w:p w14:paraId="63A6D113" w14:textId="77777777" w:rsidR="008D3D43" w:rsidRPr="00846C32" w:rsidRDefault="008D3D43" w:rsidP="00C365FE">
      <w:pPr>
        <w:spacing w:line="480" w:lineRule="auto"/>
        <w:rPr>
          <w:rFonts w:eastAsia="Arial" w:cs="Arial"/>
          <w:b/>
          <w:szCs w:val="20"/>
          <w:lang w:eastAsia="en-GB"/>
        </w:rPr>
      </w:pPr>
      <w:r w:rsidRPr="00846C32">
        <w:br w:type="page"/>
      </w:r>
    </w:p>
    <w:p w14:paraId="0BEC2DFF" w14:textId="648529F0" w:rsidR="00F7295D" w:rsidRPr="00846C32" w:rsidRDefault="00F7295D" w:rsidP="00C365FE">
      <w:pPr>
        <w:pStyle w:val="Heading2"/>
        <w:spacing w:line="480" w:lineRule="auto"/>
      </w:pPr>
      <w:r w:rsidRPr="00846C32">
        <w:t>Introduction</w:t>
      </w:r>
    </w:p>
    <w:p w14:paraId="5D0D881B" w14:textId="77777777" w:rsidR="005E0835" w:rsidRPr="00846C32" w:rsidRDefault="005E0835" w:rsidP="00C365FE">
      <w:pPr>
        <w:pStyle w:val="Heading3"/>
        <w:spacing w:line="480" w:lineRule="auto"/>
        <w:jc w:val="both"/>
        <w:rPr>
          <w:rFonts w:ascii="Arial" w:hAnsi="Arial" w:cs="Arial"/>
        </w:rPr>
      </w:pPr>
      <w:r w:rsidRPr="00846C32">
        <w:rPr>
          <w:rFonts w:ascii="Arial" w:hAnsi="Arial" w:cs="Arial"/>
        </w:rPr>
        <w:t>Variant Interpretation</w:t>
      </w:r>
    </w:p>
    <w:p w14:paraId="6B2B5BE2" w14:textId="32BF13AA" w:rsidR="00E718B6" w:rsidRPr="00A05E10" w:rsidRDefault="00163746" w:rsidP="00C365FE">
      <w:pPr>
        <w:spacing w:line="480" w:lineRule="auto"/>
        <w:jc w:val="both"/>
        <w:rPr>
          <w:rFonts w:cs="Arial"/>
        </w:rPr>
      </w:pPr>
      <w:r w:rsidRPr="00846C32">
        <w:rPr>
          <w:rFonts w:cs="Arial"/>
        </w:rPr>
        <w:t xml:space="preserve">For </w:t>
      </w:r>
      <w:r w:rsidR="005E66EE" w:rsidRPr="00846C32">
        <w:rPr>
          <w:rFonts w:cs="Arial"/>
        </w:rPr>
        <w:t>more than three decades</w:t>
      </w:r>
      <w:r w:rsidRPr="00846C32">
        <w:rPr>
          <w:rFonts w:cs="Arial"/>
        </w:rPr>
        <w:t xml:space="preserve">, sequence analysis of constitutional DNA has </w:t>
      </w:r>
      <w:r w:rsidR="0082455B" w:rsidRPr="00846C32">
        <w:rPr>
          <w:rFonts w:cs="Arial"/>
        </w:rPr>
        <w:t>informed</w:t>
      </w:r>
      <w:r w:rsidR="005E66EE" w:rsidRPr="00846C32">
        <w:rPr>
          <w:rFonts w:cs="Arial"/>
        </w:rPr>
        <w:t xml:space="preserve"> </w:t>
      </w:r>
      <w:r w:rsidRPr="00846C32">
        <w:rPr>
          <w:rFonts w:cs="Arial"/>
        </w:rPr>
        <w:t xml:space="preserve">diagnosis and prediction of </w:t>
      </w:r>
      <w:r w:rsidR="00CC3156" w:rsidRPr="00846C32">
        <w:rPr>
          <w:rFonts w:cs="Arial"/>
        </w:rPr>
        <w:t xml:space="preserve">human </w:t>
      </w:r>
      <w:r w:rsidR="0082455B" w:rsidRPr="00846C32">
        <w:rPr>
          <w:rFonts w:cs="Arial"/>
        </w:rPr>
        <w:t xml:space="preserve">Mendelian </w:t>
      </w:r>
      <w:r w:rsidRPr="00846C32">
        <w:rPr>
          <w:rFonts w:cs="Arial"/>
        </w:rPr>
        <w:t>diseases.</w:t>
      </w:r>
      <w:r w:rsidR="001C48C3" w:rsidRPr="00846C32">
        <w:rPr>
          <w:rFonts w:cs="Arial"/>
        </w:rPr>
        <w:t xml:space="preserve"> </w:t>
      </w:r>
      <w:r w:rsidR="009A22B2" w:rsidRPr="00846C32">
        <w:rPr>
          <w:rFonts w:cs="Arial"/>
        </w:rPr>
        <w:t>Robust i</w:t>
      </w:r>
      <w:r w:rsidRPr="00846C32">
        <w:rPr>
          <w:rFonts w:cs="Arial"/>
        </w:rPr>
        <w:t xml:space="preserve">dentification of the </w:t>
      </w:r>
      <w:r w:rsidR="009A22B2" w:rsidRPr="00846C32">
        <w:rPr>
          <w:rFonts w:cs="Arial"/>
        </w:rPr>
        <w:t xml:space="preserve">causative </w:t>
      </w:r>
      <w:r w:rsidRPr="00846C32">
        <w:rPr>
          <w:rFonts w:cs="Arial"/>
        </w:rPr>
        <w:t xml:space="preserve">pathogenic variant </w:t>
      </w:r>
      <w:r w:rsidR="009A22B2" w:rsidRPr="00846C32">
        <w:rPr>
          <w:rFonts w:cs="Arial"/>
        </w:rPr>
        <w:t xml:space="preserve">enables accurate prediction of the clinical course of disease and implementation of measures for prevention and early detection. </w:t>
      </w:r>
      <w:r w:rsidR="00D91C0C" w:rsidRPr="00846C32">
        <w:rPr>
          <w:rFonts w:cs="Arial"/>
        </w:rPr>
        <w:t>T</w:t>
      </w:r>
      <w:r w:rsidR="002E07E6" w:rsidRPr="00846C32">
        <w:rPr>
          <w:rFonts w:cs="Arial"/>
        </w:rPr>
        <w:t>hrough t</w:t>
      </w:r>
      <w:r w:rsidR="00D91C0C" w:rsidRPr="00846C32">
        <w:rPr>
          <w:rFonts w:cs="Arial"/>
        </w:rPr>
        <w:t>echnological advances</w:t>
      </w:r>
      <w:r w:rsidR="004138D4" w:rsidRPr="00846C32">
        <w:rPr>
          <w:rFonts w:cs="Arial"/>
        </w:rPr>
        <w:t>,</w:t>
      </w:r>
      <w:r w:rsidR="00D91C0C" w:rsidRPr="00846C32">
        <w:rPr>
          <w:rFonts w:cs="Arial"/>
        </w:rPr>
        <w:t xml:space="preserve"> </w:t>
      </w:r>
      <w:r w:rsidR="000238A3" w:rsidRPr="00846C32">
        <w:rPr>
          <w:rFonts w:cs="Arial"/>
        </w:rPr>
        <w:t xml:space="preserve">clinical </w:t>
      </w:r>
      <w:r w:rsidR="00380AF0" w:rsidRPr="00846C32">
        <w:rPr>
          <w:rFonts w:cs="Arial"/>
        </w:rPr>
        <w:t>genome</w:t>
      </w:r>
      <w:r w:rsidR="002E07E6" w:rsidRPr="00846C32">
        <w:rPr>
          <w:rFonts w:cs="Arial"/>
        </w:rPr>
        <w:t xml:space="preserve"> sequencing is now routine</w:t>
      </w:r>
      <w:r w:rsidR="00D91C0C" w:rsidRPr="00846C32">
        <w:rPr>
          <w:rFonts w:cs="Arial"/>
        </w:rPr>
        <w:t xml:space="preserve">, </w:t>
      </w:r>
      <w:r w:rsidR="000238A3" w:rsidRPr="00846C32">
        <w:rPr>
          <w:rFonts w:cs="Arial"/>
        </w:rPr>
        <w:t xml:space="preserve">typically </w:t>
      </w:r>
      <w:r w:rsidR="00D91C0C" w:rsidRPr="00846C32">
        <w:rPr>
          <w:rFonts w:cs="Arial"/>
        </w:rPr>
        <w:t xml:space="preserve">revealing </w:t>
      </w:r>
      <w:r w:rsidR="000238A3" w:rsidRPr="00846C32">
        <w:rPr>
          <w:rFonts w:cs="Arial"/>
        </w:rPr>
        <w:t xml:space="preserve">in comparison to a reference genome </w:t>
      </w:r>
      <w:r w:rsidR="00D91C0C" w:rsidRPr="00846C32">
        <w:rPr>
          <w:rFonts w:cs="Arial"/>
        </w:rPr>
        <w:t xml:space="preserve">in excess of </w:t>
      </w:r>
      <w:r w:rsidR="000238A3" w:rsidRPr="00846C32">
        <w:rPr>
          <w:rFonts w:cs="Arial"/>
        </w:rPr>
        <w:t>4</w:t>
      </w:r>
      <w:r w:rsidR="009F16C1" w:rsidRPr="00846C32">
        <w:rPr>
          <w:rFonts w:cs="Arial"/>
        </w:rPr>
        <w:t xml:space="preserve"> million variants in </w:t>
      </w:r>
      <w:r w:rsidR="003323A4" w:rsidRPr="00846C32">
        <w:rPr>
          <w:rFonts w:cs="Arial"/>
        </w:rPr>
        <w:t>the average human</w:t>
      </w:r>
      <w:r w:rsidR="00160F87" w:rsidRPr="00846C32">
        <w:rPr>
          <w:rFonts w:cs="Arial"/>
        </w:rPr>
        <w:fldChar w:fldCharType="begin"/>
      </w:r>
      <w:r w:rsidR="00160F87" w:rsidRPr="00846C32">
        <w:rPr>
          <w:rFonts w:cs="Arial"/>
        </w:rPr>
        <w:instrText xml:space="preserve"> ADDIN EN.CITE &lt;EndNote&gt;&lt;Cite&gt;&lt;Author&gt;Firth&lt;/Author&gt;&lt;Year&gt;2017&lt;/Year&gt;&lt;RecNum&gt;139&lt;/RecNum&gt;&lt;DisplayText&gt;&lt;style face="superscript"&gt;1&lt;/style&gt;&lt;/DisplayText&gt;&lt;record&gt;&lt;rec-number&gt;139&lt;/rec-number&gt;&lt;foreign-keys&gt;&lt;key app="EN" db-id="p5a5wv5dbx59wvet5x7pf20qaapsarfdr50t" timestamp="1584796532"&gt;139&lt;/key&gt;&lt;/foreign-keys&gt;&lt;ref-type name="Book"&gt;6&lt;/ref-type&gt;&lt;contributors&gt;&lt;authors&gt;&lt;author&gt;Firth, Helen V&lt;/author&gt;&lt;author&gt;Hurst, Jane A&lt;/author&gt;&lt;/authors&gt;&lt;/contributors&gt;&lt;titles&gt;&lt;title&gt;Oxford Desk Reference: Clinical Genetics and Genomics&lt;/title&gt;&lt;/titles&gt;&lt;dates&gt;&lt;year&gt;2017&lt;/year&gt;&lt;/dates&gt;&lt;publisher&gt;Oxford University Press&lt;/publisher&gt;&lt;isbn&gt;0199557500&lt;/isbn&gt;&lt;urls&gt;&lt;/urls&gt;&lt;/record&gt;&lt;/Cite&gt;&lt;/EndNote&gt;</w:instrText>
      </w:r>
      <w:r w:rsidR="00160F87" w:rsidRPr="00846C32">
        <w:rPr>
          <w:rFonts w:cs="Arial"/>
        </w:rPr>
        <w:fldChar w:fldCharType="separate"/>
      </w:r>
      <w:r w:rsidR="00160F87" w:rsidRPr="00846C32">
        <w:rPr>
          <w:rFonts w:cs="Arial"/>
          <w:noProof/>
          <w:vertAlign w:val="superscript"/>
        </w:rPr>
        <w:t>1</w:t>
      </w:r>
      <w:r w:rsidR="00160F87" w:rsidRPr="00846C32">
        <w:rPr>
          <w:rFonts w:cs="Arial"/>
        </w:rPr>
        <w:fldChar w:fldCharType="end"/>
      </w:r>
      <w:r w:rsidR="009F16C1" w:rsidRPr="00846C32">
        <w:rPr>
          <w:rFonts w:cs="Arial"/>
        </w:rPr>
        <w:t xml:space="preserve">. </w:t>
      </w:r>
      <w:r w:rsidR="00CC3156" w:rsidRPr="00846C32">
        <w:rPr>
          <w:rFonts w:cs="Arial"/>
        </w:rPr>
        <w:t>Through c</w:t>
      </w:r>
      <w:r w:rsidR="003B494A" w:rsidRPr="00A05E10">
        <w:rPr>
          <w:rFonts w:cs="Arial"/>
        </w:rPr>
        <w:t>oncerted</w:t>
      </w:r>
      <w:r w:rsidR="009F16C1" w:rsidRPr="00A05E10">
        <w:rPr>
          <w:rFonts w:cs="Arial"/>
        </w:rPr>
        <w:t xml:space="preserve"> efforts within the clinical community to </w:t>
      </w:r>
      <w:r w:rsidR="00E718B6" w:rsidRPr="00846C32">
        <w:rPr>
          <w:rFonts w:cs="Arial"/>
        </w:rPr>
        <w:t xml:space="preserve">reduce </w:t>
      </w:r>
      <w:r w:rsidR="003B494A" w:rsidRPr="00846C32">
        <w:rPr>
          <w:rFonts w:cs="Arial"/>
        </w:rPr>
        <w:t>erroneous assignation of variants as pathogenic</w:t>
      </w:r>
      <w:r w:rsidR="005D08C8" w:rsidRPr="00846C32">
        <w:rPr>
          <w:rFonts w:cs="Arial"/>
        </w:rPr>
        <w:t>,</w:t>
      </w:r>
      <w:r w:rsidR="009F16C1" w:rsidRPr="00846C32">
        <w:rPr>
          <w:rFonts w:cs="Arial"/>
        </w:rPr>
        <w:t xml:space="preserve"> </w:t>
      </w:r>
      <w:r w:rsidR="00CC3156" w:rsidRPr="00846C32">
        <w:rPr>
          <w:rFonts w:cs="Arial"/>
        </w:rPr>
        <w:t>common</w:t>
      </w:r>
      <w:r w:rsidR="002E07E6" w:rsidRPr="00846C32">
        <w:rPr>
          <w:rFonts w:cs="Arial"/>
        </w:rPr>
        <w:t xml:space="preserve"> </w:t>
      </w:r>
      <w:r w:rsidR="003B494A" w:rsidRPr="00846C32">
        <w:rPr>
          <w:rFonts w:cs="Arial"/>
        </w:rPr>
        <w:t>framework</w:t>
      </w:r>
      <w:r w:rsidR="002E07E6" w:rsidRPr="00846C32">
        <w:rPr>
          <w:rFonts w:cs="Arial"/>
        </w:rPr>
        <w:t>s</w:t>
      </w:r>
      <w:r w:rsidR="003B494A" w:rsidRPr="00846C32">
        <w:rPr>
          <w:rFonts w:cs="Arial"/>
        </w:rPr>
        <w:t xml:space="preserve"> </w:t>
      </w:r>
      <w:r w:rsidR="00631946" w:rsidRPr="00846C32">
        <w:rPr>
          <w:rFonts w:cs="Arial"/>
        </w:rPr>
        <w:t>for variant interpretation</w:t>
      </w:r>
      <w:r w:rsidR="00CC3156" w:rsidRPr="00846C32">
        <w:rPr>
          <w:rFonts w:cs="Arial"/>
        </w:rPr>
        <w:t xml:space="preserve"> </w:t>
      </w:r>
      <w:proofErr w:type="gramStart"/>
      <w:r w:rsidR="00CC3156" w:rsidRPr="00846C32">
        <w:rPr>
          <w:rFonts w:cs="Arial"/>
        </w:rPr>
        <w:t>have been evolved</w:t>
      </w:r>
      <w:proofErr w:type="gramEnd"/>
      <w:r w:rsidR="002E07E6" w:rsidRPr="00846C32">
        <w:rPr>
          <w:rFonts w:cs="Arial"/>
        </w:rPr>
        <w:t xml:space="preserve">, such as that </w:t>
      </w:r>
      <w:r w:rsidR="00631946" w:rsidRPr="00846C32">
        <w:rPr>
          <w:rFonts w:cs="Arial"/>
        </w:rPr>
        <w:t xml:space="preserve">of the </w:t>
      </w:r>
      <w:r w:rsidR="009F16C1" w:rsidRPr="00846C32">
        <w:rPr>
          <w:rFonts w:cs="Arial"/>
        </w:rPr>
        <w:t>American College of Medical Genetics</w:t>
      </w:r>
      <w:r w:rsidR="00BF2270" w:rsidRPr="00846C32">
        <w:rPr>
          <w:rFonts w:cs="Arial"/>
        </w:rPr>
        <w:t>/</w:t>
      </w:r>
      <w:r w:rsidR="001F0668" w:rsidRPr="00846C32">
        <w:t>Association of Molecular Pathology</w:t>
      </w:r>
      <w:r w:rsidR="00BF2270" w:rsidRPr="00846C32">
        <w:t xml:space="preserve"> </w:t>
      </w:r>
      <w:r w:rsidR="00BF2270" w:rsidRPr="00846C32">
        <w:rPr>
          <w:rFonts w:cs="Arial"/>
        </w:rPr>
        <w:t>(ACMG/</w:t>
      </w:r>
      <w:r w:rsidR="00BF2270" w:rsidRPr="00846C32">
        <w:t>AMP)</w:t>
      </w:r>
      <w:r w:rsidR="007B7C7E" w:rsidRPr="00846C32">
        <w:rPr>
          <w:rFonts w:cs="Arial"/>
        </w:rPr>
        <w:t>.  W</w:t>
      </w:r>
      <w:r w:rsidR="00E718B6" w:rsidRPr="00846C32">
        <w:rPr>
          <w:rFonts w:cs="Arial"/>
        </w:rPr>
        <w:t>ithin</w:t>
      </w:r>
      <w:r w:rsidR="006C2A82" w:rsidRPr="00846C32">
        <w:rPr>
          <w:rFonts w:cs="Arial"/>
        </w:rPr>
        <w:t xml:space="preserve"> </w:t>
      </w:r>
      <w:r w:rsidR="007B7C7E" w:rsidRPr="00846C32">
        <w:rPr>
          <w:rFonts w:cs="Arial"/>
        </w:rPr>
        <w:t xml:space="preserve">this system, </w:t>
      </w:r>
      <w:r w:rsidR="00F253A4" w:rsidRPr="00846C32">
        <w:rPr>
          <w:rFonts w:cs="Arial"/>
        </w:rPr>
        <w:t xml:space="preserve">points </w:t>
      </w:r>
      <w:r w:rsidR="00E718B6" w:rsidRPr="00846C32">
        <w:rPr>
          <w:rFonts w:cs="Arial"/>
        </w:rPr>
        <w:t xml:space="preserve">are tallied </w:t>
      </w:r>
      <w:r w:rsidR="00CC3156" w:rsidRPr="00846C32">
        <w:rPr>
          <w:rFonts w:cs="Arial"/>
        </w:rPr>
        <w:t xml:space="preserve">up </w:t>
      </w:r>
      <w:r w:rsidR="00E718B6" w:rsidRPr="00846C32">
        <w:rPr>
          <w:rFonts w:cs="Arial"/>
        </w:rPr>
        <w:t>from</w:t>
      </w:r>
      <w:r w:rsidR="006C2A82" w:rsidRPr="00846C32">
        <w:rPr>
          <w:rFonts w:cs="Arial"/>
        </w:rPr>
        <w:t xml:space="preserve"> </w:t>
      </w:r>
      <w:r w:rsidR="0082455B" w:rsidRPr="00846C32">
        <w:rPr>
          <w:rFonts w:cs="Arial"/>
        </w:rPr>
        <w:t>quasi-orthogonal</w:t>
      </w:r>
      <w:r w:rsidR="006C2A82" w:rsidRPr="00846C32">
        <w:rPr>
          <w:rFonts w:cs="Arial"/>
        </w:rPr>
        <w:t xml:space="preserve"> lines of evidence</w:t>
      </w:r>
      <w:r w:rsidR="002454A8" w:rsidRPr="00846C32">
        <w:rPr>
          <w:rFonts w:cs="Arial"/>
        </w:rPr>
        <w:t>,</w:t>
      </w:r>
      <w:r w:rsidR="006C2A82" w:rsidRPr="00846C32">
        <w:rPr>
          <w:rFonts w:cs="Arial"/>
        </w:rPr>
        <w:t xml:space="preserve"> such as </w:t>
      </w:r>
      <w:r w:rsidR="00091EDA" w:rsidRPr="00846C32">
        <w:rPr>
          <w:rFonts w:cs="Arial"/>
        </w:rPr>
        <w:t xml:space="preserve">clinical </w:t>
      </w:r>
      <w:r w:rsidR="006C2A82" w:rsidRPr="00846C32">
        <w:rPr>
          <w:rFonts w:cs="Arial"/>
        </w:rPr>
        <w:t xml:space="preserve">case series, segregation data, </w:t>
      </w:r>
      <w:proofErr w:type="gramStart"/>
      <w:r w:rsidR="006C2A82" w:rsidRPr="00846C32">
        <w:rPr>
          <w:rFonts w:cs="Arial"/>
        </w:rPr>
        <w:t>phenotypic specificity and laboratory assays</w:t>
      </w:r>
      <w:r w:rsidR="00470ADC" w:rsidRPr="00846C32">
        <w:rPr>
          <w:rFonts w:cs="Arial"/>
        </w:rPr>
        <w:fldChar w:fldCharType="begin">
          <w:fldData xml:space="preserve">PEVuZE5vdGU+PENpdGU+PEF1dGhvcj5SaWNoYXJkczwvQXV0aG9yPjxZZWFyPjIwMTU8L1llYXI+
PFJlY051bT40NzY8L1JlY051bT48RGlzcGxheVRleHQ+PHN0eWxlIGZhY2U9InN1cGVyc2NyaXB0
Ij4yPC9zdHlsZT48L0Rpc3BsYXlUZXh0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SaWNoYXJkczwvQXV0aG9yPjxZZWFyPjIwMTU8L1llYXI+
PFJlY051bT40NzY8L1JlY051bT48RGlzcGxheVRleHQ+PHN0eWxlIGZhY2U9InN1cGVyc2NyaXB0
Ij4yPC9zdHlsZT48L0Rpc3BsYXlUZXh0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470ADC" w:rsidRPr="00846C32">
        <w:rPr>
          <w:rFonts w:cs="Arial"/>
        </w:rPr>
      </w:r>
      <w:r w:rsidR="00470ADC" w:rsidRPr="00846C32">
        <w:rPr>
          <w:rFonts w:cs="Arial"/>
        </w:rPr>
        <w:fldChar w:fldCharType="separate"/>
      </w:r>
      <w:r w:rsidR="00160F87" w:rsidRPr="00846C32">
        <w:rPr>
          <w:rFonts w:cs="Arial"/>
          <w:noProof/>
          <w:vertAlign w:val="superscript"/>
        </w:rPr>
        <w:t>2</w:t>
      </w:r>
      <w:proofErr w:type="gramEnd"/>
      <w:r w:rsidR="00470ADC" w:rsidRPr="00846C32">
        <w:rPr>
          <w:rFonts w:cs="Arial"/>
        </w:rPr>
        <w:fldChar w:fldCharType="end"/>
      </w:r>
      <w:r w:rsidR="006C2A82" w:rsidRPr="00846C32">
        <w:rPr>
          <w:rFonts w:cs="Arial"/>
        </w:rPr>
        <w:t>.</w:t>
      </w:r>
      <w:r w:rsidR="002F064A" w:rsidRPr="00846C32">
        <w:rPr>
          <w:rFonts w:cs="Arial"/>
        </w:rPr>
        <w:t xml:space="preserve"> </w:t>
      </w:r>
    </w:p>
    <w:p w14:paraId="7970D267" w14:textId="21B8C7FC" w:rsidR="0095664E" w:rsidRPr="00846C32" w:rsidRDefault="0095664E" w:rsidP="00C365FE">
      <w:pPr>
        <w:pStyle w:val="Heading3"/>
        <w:spacing w:line="480" w:lineRule="auto"/>
        <w:jc w:val="both"/>
        <w:rPr>
          <w:rFonts w:ascii="Arial" w:hAnsi="Arial" w:cs="Arial"/>
        </w:rPr>
      </w:pPr>
      <w:r w:rsidRPr="00846C32">
        <w:rPr>
          <w:rFonts w:ascii="Arial" w:hAnsi="Arial" w:cs="Arial"/>
        </w:rPr>
        <w:t xml:space="preserve">Emergence of </w:t>
      </w:r>
      <w:r w:rsidR="00AA5162" w:rsidRPr="00846C32">
        <w:rPr>
          <w:rFonts w:ascii="Arial" w:hAnsi="Arial" w:cs="Arial"/>
        </w:rPr>
        <w:t xml:space="preserve">in </w:t>
      </w:r>
      <w:proofErr w:type="spellStart"/>
      <w:r w:rsidR="00AA5162" w:rsidRPr="00846C32">
        <w:rPr>
          <w:rFonts w:ascii="Arial" w:hAnsi="Arial" w:cs="Arial"/>
        </w:rPr>
        <w:t>silico</w:t>
      </w:r>
      <w:proofErr w:type="spellEnd"/>
      <w:r w:rsidR="00AA5162" w:rsidRPr="00846C32">
        <w:rPr>
          <w:rFonts w:ascii="Arial" w:hAnsi="Arial" w:cs="Arial"/>
        </w:rPr>
        <w:t xml:space="preserve"> </w:t>
      </w:r>
      <w:r w:rsidRPr="00846C32">
        <w:rPr>
          <w:rFonts w:ascii="Arial" w:hAnsi="Arial" w:cs="Arial"/>
        </w:rPr>
        <w:t>tools</w:t>
      </w:r>
    </w:p>
    <w:p w14:paraId="7844A96F" w14:textId="4661EB6A" w:rsidR="00E339E1" w:rsidRPr="00846C32" w:rsidRDefault="00FA3E1D" w:rsidP="00C365FE">
      <w:pPr>
        <w:spacing w:line="480" w:lineRule="auto"/>
        <w:jc w:val="both"/>
        <w:rPr>
          <w:rFonts w:cs="Arial"/>
        </w:rPr>
      </w:pPr>
      <w:r w:rsidRPr="00846C32">
        <w:rPr>
          <w:rFonts w:cs="Arial"/>
        </w:rPr>
        <w:t>However</w:t>
      </w:r>
      <w:r w:rsidR="006F305E" w:rsidRPr="00846C32">
        <w:rPr>
          <w:rFonts w:cs="Arial"/>
        </w:rPr>
        <w:t>,</w:t>
      </w:r>
      <w:r w:rsidRPr="00846C32">
        <w:rPr>
          <w:rFonts w:cs="Arial"/>
        </w:rPr>
        <w:t xml:space="preserve"> </w:t>
      </w:r>
      <w:r w:rsidR="000A3211" w:rsidRPr="00846C32">
        <w:rPr>
          <w:rFonts w:cs="Arial"/>
        </w:rPr>
        <w:t xml:space="preserve">rare </w:t>
      </w:r>
      <w:r w:rsidR="002E0569" w:rsidRPr="00846C32">
        <w:rPr>
          <w:rFonts w:cs="Arial"/>
        </w:rPr>
        <w:t xml:space="preserve">missense </w:t>
      </w:r>
      <w:r w:rsidR="000A3211" w:rsidRPr="00846C32">
        <w:rPr>
          <w:rFonts w:cs="Arial"/>
        </w:rPr>
        <w:t>variant</w:t>
      </w:r>
      <w:r w:rsidRPr="00846C32">
        <w:rPr>
          <w:rFonts w:cs="Arial"/>
        </w:rPr>
        <w:t xml:space="preserve">s </w:t>
      </w:r>
      <w:proofErr w:type="gramStart"/>
      <w:r w:rsidRPr="00846C32">
        <w:rPr>
          <w:rFonts w:cs="Arial"/>
        </w:rPr>
        <w:t>are frequently</w:t>
      </w:r>
      <w:r w:rsidR="000A3211" w:rsidRPr="00846C32">
        <w:rPr>
          <w:rFonts w:cs="Arial"/>
        </w:rPr>
        <w:t xml:space="preserve"> </w:t>
      </w:r>
      <w:r w:rsidR="00906F34" w:rsidRPr="00846C32">
        <w:rPr>
          <w:rFonts w:cs="Arial"/>
        </w:rPr>
        <w:t>identified</w:t>
      </w:r>
      <w:proofErr w:type="gramEnd"/>
      <w:r w:rsidR="000E520C" w:rsidRPr="00846C32">
        <w:rPr>
          <w:rFonts w:cs="Arial"/>
        </w:rPr>
        <w:t xml:space="preserve"> on clinical genetic testing</w:t>
      </w:r>
      <w:r w:rsidR="00985EDB" w:rsidRPr="00846C32">
        <w:rPr>
          <w:rFonts w:cs="Arial"/>
        </w:rPr>
        <w:t xml:space="preserve"> that have</w:t>
      </w:r>
      <w:r w:rsidR="00B32557" w:rsidRPr="00846C32">
        <w:rPr>
          <w:rFonts w:cs="Arial"/>
        </w:rPr>
        <w:t xml:space="preserve"> not previously been reported</w:t>
      </w:r>
      <w:r w:rsidR="000A3211" w:rsidRPr="00846C32">
        <w:rPr>
          <w:rFonts w:cs="Arial"/>
        </w:rPr>
        <w:t xml:space="preserve"> or for which</w:t>
      </w:r>
      <w:r w:rsidR="00B32557" w:rsidRPr="00846C32">
        <w:rPr>
          <w:rFonts w:cs="Arial"/>
        </w:rPr>
        <w:t xml:space="preserve"> </w:t>
      </w:r>
      <w:r w:rsidR="00091EDA" w:rsidRPr="00846C32">
        <w:rPr>
          <w:rFonts w:cs="Arial"/>
        </w:rPr>
        <w:t xml:space="preserve">existing clinical and </w:t>
      </w:r>
      <w:r w:rsidR="00BA095B" w:rsidRPr="00846C32">
        <w:rPr>
          <w:rFonts w:cs="Arial"/>
        </w:rPr>
        <w:t xml:space="preserve">laboratory data </w:t>
      </w:r>
      <w:r w:rsidR="002C354F" w:rsidRPr="00846C32">
        <w:rPr>
          <w:rFonts w:cs="Arial"/>
        </w:rPr>
        <w:t>are</w:t>
      </w:r>
      <w:r w:rsidR="00B32557" w:rsidRPr="00846C32">
        <w:rPr>
          <w:rFonts w:cs="Arial"/>
        </w:rPr>
        <w:t xml:space="preserve"> sparse</w:t>
      </w:r>
      <w:r w:rsidR="008D04F1" w:rsidRPr="00846C32">
        <w:rPr>
          <w:rFonts w:cs="Arial"/>
        </w:rPr>
        <w:t xml:space="preserve">. </w:t>
      </w:r>
      <w:r w:rsidR="00470C1B" w:rsidRPr="00846C32">
        <w:rPr>
          <w:rFonts w:cs="Arial"/>
        </w:rPr>
        <w:t>In</w:t>
      </w:r>
      <w:r w:rsidR="00FA3784" w:rsidRPr="00846C32">
        <w:rPr>
          <w:rFonts w:cs="Arial"/>
        </w:rPr>
        <w:t xml:space="preserve"> these scenarios, </w:t>
      </w:r>
      <w:r w:rsidR="000A7EF9" w:rsidRPr="00846C32">
        <w:rPr>
          <w:rFonts w:cs="Arial"/>
        </w:rPr>
        <w:t xml:space="preserve">evaluation </w:t>
      </w:r>
      <w:r w:rsidR="00FD6126" w:rsidRPr="00846C32">
        <w:rPr>
          <w:rFonts w:cs="Arial"/>
        </w:rPr>
        <w:t xml:space="preserve">of </w:t>
      </w:r>
      <w:r w:rsidR="000A7EF9" w:rsidRPr="00846C32">
        <w:rPr>
          <w:rFonts w:cs="Arial"/>
        </w:rPr>
        <w:t xml:space="preserve">variant </w:t>
      </w:r>
      <w:r w:rsidR="00FD6126" w:rsidRPr="00846C32">
        <w:rPr>
          <w:rFonts w:cs="Arial"/>
        </w:rPr>
        <w:t>pathogenicity</w:t>
      </w:r>
      <w:r w:rsidR="00267618" w:rsidRPr="00846C32">
        <w:rPr>
          <w:rFonts w:cs="Arial"/>
        </w:rPr>
        <w:t xml:space="preserve">/benignity </w:t>
      </w:r>
      <w:r w:rsidR="00FD6126" w:rsidRPr="00846C32">
        <w:rPr>
          <w:rFonts w:cs="Arial"/>
        </w:rPr>
        <w:t xml:space="preserve">is </w:t>
      </w:r>
      <w:r w:rsidR="000A7EF9" w:rsidRPr="00846C32">
        <w:rPr>
          <w:rFonts w:cs="Arial"/>
        </w:rPr>
        <w:t>largely</w:t>
      </w:r>
      <w:r w:rsidR="00267618" w:rsidRPr="00846C32">
        <w:rPr>
          <w:rFonts w:cs="Arial"/>
        </w:rPr>
        <w:t xml:space="preserve"> reliant </w:t>
      </w:r>
      <w:r w:rsidR="005E24B1" w:rsidRPr="00846C32">
        <w:rPr>
          <w:rFonts w:cs="Arial"/>
        </w:rPr>
        <w:t xml:space="preserve">on </w:t>
      </w:r>
      <w:r w:rsidR="000A7EF9" w:rsidRPr="00846C32">
        <w:rPr>
          <w:rFonts w:cs="Arial"/>
        </w:rPr>
        <w:t xml:space="preserve">predicted alteration of </w:t>
      </w:r>
      <w:r w:rsidR="00AB65E7" w:rsidRPr="00846C32">
        <w:rPr>
          <w:rFonts w:cs="Arial"/>
        </w:rPr>
        <w:t>protein function</w:t>
      </w:r>
      <w:r w:rsidR="001E0BA9" w:rsidRPr="00846C32">
        <w:rPr>
          <w:rFonts w:cs="Arial"/>
        </w:rPr>
        <w:t xml:space="preserve"> </w:t>
      </w:r>
      <w:r w:rsidR="000A7EF9" w:rsidRPr="00846C32">
        <w:rPr>
          <w:rFonts w:cs="Arial"/>
        </w:rPr>
        <w:t>using features such as</w:t>
      </w:r>
      <w:r w:rsidR="00227849" w:rsidRPr="00846C32">
        <w:rPr>
          <w:rFonts w:cs="Arial"/>
        </w:rPr>
        <w:t>:</w:t>
      </w:r>
    </w:p>
    <w:p w14:paraId="0E0F3548" w14:textId="67622B62" w:rsidR="00E339E1" w:rsidRPr="00846C32" w:rsidRDefault="008E61FC" w:rsidP="00C365FE">
      <w:pPr>
        <w:spacing w:line="480" w:lineRule="auto"/>
        <w:jc w:val="both"/>
        <w:rPr>
          <w:b/>
        </w:rPr>
      </w:pPr>
      <w:r w:rsidRPr="00846C32">
        <w:rPr>
          <w:b/>
        </w:rPr>
        <w:t>H</w:t>
      </w:r>
      <w:r w:rsidR="00E339E1" w:rsidRPr="00846C32">
        <w:rPr>
          <w:b/>
        </w:rPr>
        <w:t>omology</w:t>
      </w:r>
      <w:r w:rsidR="004475E9" w:rsidRPr="00846C32">
        <w:rPr>
          <w:b/>
        </w:rPr>
        <w:t xml:space="preserve"> </w:t>
      </w:r>
      <w:r w:rsidR="001E24FF" w:rsidRPr="00846C32">
        <w:rPr>
          <w:b/>
        </w:rPr>
        <w:t xml:space="preserve">in sequence alignment </w:t>
      </w:r>
      <w:r w:rsidR="009146AE" w:rsidRPr="00846C32">
        <w:rPr>
          <w:b/>
        </w:rPr>
        <w:t>between divergent</w:t>
      </w:r>
      <w:r w:rsidR="001E24FF" w:rsidRPr="00846C32">
        <w:rPr>
          <w:b/>
        </w:rPr>
        <w:t xml:space="preserve"> species</w:t>
      </w:r>
      <w:r w:rsidR="009146AE" w:rsidRPr="00846C32">
        <w:rPr>
          <w:b/>
        </w:rPr>
        <w:t xml:space="preserve">. </w:t>
      </w:r>
      <w:proofErr w:type="spellStart"/>
      <w:r w:rsidR="00BA5951" w:rsidRPr="00846C32">
        <w:t>O</w:t>
      </w:r>
      <w:r w:rsidR="009146AE" w:rsidRPr="00846C32">
        <w:t>rthologs</w:t>
      </w:r>
      <w:proofErr w:type="spellEnd"/>
      <w:r w:rsidR="009146AE" w:rsidRPr="00846C32">
        <w:t xml:space="preserve"> </w:t>
      </w:r>
      <w:r w:rsidR="00BA5951" w:rsidRPr="00846C32">
        <w:t xml:space="preserve">are </w:t>
      </w:r>
      <w:r w:rsidR="009146AE" w:rsidRPr="00846C32">
        <w:t>gene sequences derived from the same ancestral gene present in two species' last common ancestor</w:t>
      </w:r>
      <w:r w:rsidR="00BA5951" w:rsidRPr="00846C32">
        <w:t xml:space="preserve">. Where an amino acid is highly conserved across multiple </w:t>
      </w:r>
      <w:proofErr w:type="spellStart"/>
      <w:r w:rsidR="00BA5951" w:rsidRPr="00846C32">
        <w:t>orthologs</w:t>
      </w:r>
      <w:proofErr w:type="spellEnd"/>
      <w:r w:rsidR="00BA5951" w:rsidRPr="00846C32">
        <w:t xml:space="preserve">, this indicates that </w:t>
      </w:r>
      <w:r w:rsidR="003D47EA" w:rsidRPr="00846C32">
        <w:t>a change in</w:t>
      </w:r>
      <w:r w:rsidR="00D41AC6" w:rsidRPr="00846C32">
        <w:t xml:space="preserve"> </w:t>
      </w:r>
      <w:r w:rsidR="00BA5951" w:rsidRPr="00846C32">
        <w:t xml:space="preserve">that amino acid will be of deleterious consequence </w:t>
      </w:r>
      <w:r w:rsidR="00602F1E" w:rsidRPr="00846C32">
        <w:t>for</w:t>
      </w:r>
      <w:r w:rsidR="00BA5951" w:rsidRPr="00846C32">
        <w:t xml:space="preserve"> protein function.</w:t>
      </w:r>
    </w:p>
    <w:p w14:paraId="3CDCA991" w14:textId="3C274B82" w:rsidR="005F6C64" w:rsidRPr="00846C32" w:rsidRDefault="008E61FC" w:rsidP="00C365FE">
      <w:pPr>
        <w:spacing w:line="480" w:lineRule="auto"/>
        <w:jc w:val="both"/>
        <w:rPr>
          <w:b/>
        </w:rPr>
      </w:pPr>
      <w:r w:rsidRPr="00846C32">
        <w:rPr>
          <w:b/>
        </w:rPr>
        <w:t>P</w:t>
      </w:r>
      <w:r w:rsidR="005F6C64" w:rsidRPr="00846C32">
        <w:rPr>
          <w:b/>
        </w:rPr>
        <w:t xml:space="preserve">hysiochemical differences between amino acids. </w:t>
      </w:r>
      <w:r w:rsidR="005F6C64" w:rsidRPr="00846C32">
        <w:t>Amino acids are characterised by their composition, polarity, and molecular volume.</w:t>
      </w:r>
      <w:r w:rsidR="001C48C3" w:rsidRPr="00846C32">
        <w:t xml:space="preserve"> </w:t>
      </w:r>
      <w:r w:rsidR="005F6C64" w:rsidRPr="00846C32">
        <w:t xml:space="preserve">A </w:t>
      </w:r>
      <w:r w:rsidR="00AB3A51" w:rsidRPr="00846C32">
        <w:t>large</w:t>
      </w:r>
      <w:r w:rsidR="005F6C64" w:rsidRPr="00846C32">
        <w:t xml:space="preserve"> ‘physiochemical distance’ for a substitution would be predicted to</w:t>
      </w:r>
      <w:r w:rsidR="00AB3A51" w:rsidRPr="00846C32">
        <w:t xml:space="preserve"> </w:t>
      </w:r>
      <w:r w:rsidR="003E7731" w:rsidRPr="00846C32">
        <w:t>have</w:t>
      </w:r>
      <w:r w:rsidR="00AB3A51" w:rsidRPr="00846C32">
        <w:t xml:space="preserve"> </w:t>
      </w:r>
      <w:r w:rsidR="00602F1E" w:rsidRPr="00846C32">
        <w:t xml:space="preserve">a </w:t>
      </w:r>
      <w:r w:rsidR="00AB3A51" w:rsidRPr="00846C32">
        <w:t>great</w:t>
      </w:r>
      <w:r w:rsidR="00055BC7" w:rsidRPr="00846C32">
        <w:t>er</w:t>
      </w:r>
      <w:r w:rsidR="005F6C64" w:rsidRPr="00846C32">
        <w:t xml:space="preserve"> impact on protein function</w:t>
      </w:r>
      <w:r w:rsidR="00AC4A01" w:rsidRPr="00846C32">
        <w:fldChar w:fldCharType="begin"/>
      </w:r>
      <w:r w:rsidR="00160F87" w:rsidRPr="00846C32">
        <w:instrText xml:space="preserve"> ADDIN EN.CITE &lt;EndNote&gt;&lt;Cite&gt;&lt;Author&gt;Grantham&lt;/Author&gt;&lt;Year&gt;1974&lt;/Year&gt;&lt;RecNum&gt;2377&lt;/RecNum&gt;&lt;DisplayText&gt;&lt;style face="superscript"&gt;3&lt;/style&gt;&lt;/DisplayText&gt;&lt;record&gt;&lt;rec-number&gt;2377&lt;/rec-number&gt;&lt;foreign-keys&gt;&lt;key app="EN" db-id="2vdweaz2qr0xthe5rtrvfr55w9at55tdztw5" timestamp="1608194011"&gt;2377&lt;/key&gt;&lt;/foreign-keys&gt;&lt;ref-type name="Journal Article"&gt;17&lt;/ref-type&gt;&lt;contributors&gt;&lt;authors&gt;&lt;author&gt;Grantham, R.&lt;/author&gt;&lt;/authors&gt;&lt;/contributors&gt;&lt;titles&gt;&lt;title&gt;Amino acid difference formula to help explain protein evolutio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862-4&lt;/pages&gt;&lt;volume&gt;185&lt;/volume&gt;&lt;number&gt;4154&lt;/number&gt;&lt;edition&gt;1974/09/06&lt;/edition&gt;&lt;keywords&gt;&lt;keyword&gt;*Amino Acids&lt;/keyword&gt;&lt;keyword&gt;Biological Evolution&lt;/keyword&gt;&lt;keyword&gt;*Genetic Code&lt;/keyword&gt;&lt;keyword&gt;Mathematics&lt;/keyword&gt;&lt;keyword&gt;*Models, Biological&lt;/keyword&gt;&lt;keyword&gt;*Mutation&lt;/keyword&gt;&lt;keyword&gt;*Protein Biosynthesis&lt;/keyword&gt;&lt;keyword&gt;Protein Conformation&lt;/keyword&gt;&lt;keyword&gt;RNA, Messenger&lt;/keyword&gt;&lt;/keywords&gt;&lt;dates&gt;&lt;year&gt;1974&lt;/year&gt;&lt;pub-dates&gt;&lt;date&gt;Sep 6&lt;/date&gt;&lt;/pub-dates&gt;&lt;/dates&gt;&lt;isbn&gt;0036-8075 (Print)&amp;#xD;0036-8075&lt;/isbn&gt;&lt;accession-num&gt;4843792&lt;/accession-num&gt;&lt;urls&gt;&lt;/urls&gt;&lt;electronic-resource-num&gt;10.1126/science.185.4154.862&lt;/electronic-resource-num&gt;&lt;remote-database-provider&gt;NLM&lt;/remote-database-provider&gt;&lt;language&gt;eng&lt;/language&gt;&lt;/record&gt;&lt;/Cite&gt;&lt;/EndNote&gt;</w:instrText>
      </w:r>
      <w:r w:rsidR="00AC4A01" w:rsidRPr="00846C32">
        <w:fldChar w:fldCharType="separate"/>
      </w:r>
      <w:r w:rsidR="00160F87" w:rsidRPr="00846C32">
        <w:rPr>
          <w:noProof/>
          <w:vertAlign w:val="superscript"/>
        </w:rPr>
        <w:t>3</w:t>
      </w:r>
      <w:r w:rsidR="00AC4A01" w:rsidRPr="00846C32">
        <w:fldChar w:fldCharType="end"/>
      </w:r>
      <w:r w:rsidR="00AC4A01" w:rsidRPr="00846C32">
        <w:t>.</w:t>
      </w:r>
    </w:p>
    <w:p w14:paraId="787BB1BE" w14:textId="3026C45C" w:rsidR="00E339E1" w:rsidRPr="00846C32" w:rsidRDefault="008E61FC" w:rsidP="00C365FE">
      <w:pPr>
        <w:spacing w:line="480" w:lineRule="auto"/>
        <w:jc w:val="both"/>
        <w:rPr>
          <w:b/>
        </w:rPr>
      </w:pPr>
      <w:r w:rsidRPr="00A05E10">
        <w:rPr>
          <w:b/>
        </w:rPr>
        <w:t>D</w:t>
      </w:r>
      <w:r w:rsidR="008757CB" w:rsidRPr="00A05E10">
        <w:rPr>
          <w:b/>
        </w:rPr>
        <w:t>is</w:t>
      </w:r>
      <w:r w:rsidR="00B767B6" w:rsidRPr="00846C32">
        <w:rPr>
          <w:b/>
        </w:rPr>
        <w:t xml:space="preserve">ruption to 3D protein structure. </w:t>
      </w:r>
      <w:r w:rsidR="00B767B6" w:rsidRPr="00846C32">
        <w:t xml:space="preserve">Amino acid substitutions </w:t>
      </w:r>
      <w:r w:rsidR="006E5F5A" w:rsidRPr="00846C32">
        <w:t>are more likely to be deleterious if they alter</w:t>
      </w:r>
      <w:r w:rsidR="00FB0EA6" w:rsidRPr="00846C32">
        <w:t xml:space="preserve"> </w:t>
      </w:r>
      <w:r w:rsidR="00B767B6" w:rsidRPr="00846C32">
        <w:t>tertiary protein structure</w:t>
      </w:r>
      <w:r w:rsidR="00FB0EA6" w:rsidRPr="00846C32">
        <w:t>, including folding, bonds and binding site shapes</w:t>
      </w:r>
      <w:r w:rsidR="00470ADC" w:rsidRPr="00846C32">
        <w:fldChar w:fldCharType="begin"/>
      </w:r>
      <w:r w:rsidR="008E7832" w:rsidRPr="00846C32">
        <w:instrText xml:space="preserve"> ADDIN EN.CITE &lt;EndNote&gt;&lt;Cite&gt;&lt;Author&gt;Adzhubei&lt;/Author&gt;&lt;Year&gt;2010&lt;/Year&gt;&lt;RecNum&gt;2380&lt;/RecNum&gt;&lt;DisplayText&gt;&lt;style face="superscript"&gt;4&lt;/style&gt;&lt;/DisplayText&gt;&lt;record&gt;&lt;rec-number&gt;2380&lt;/rec-number&gt;&lt;foreign-keys&gt;&lt;key app="EN" db-id="2vdweaz2qr0xthe5rtrvfr55w9at55tdztw5" timestamp="1608194161"&gt;2380&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091 (Print)&amp;#xD;1548-7091&lt;/isbn&gt;&lt;accession-num&gt;20354512&lt;/accession-num&gt;&lt;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470ADC" w:rsidRPr="00846C32">
        <w:fldChar w:fldCharType="separate"/>
      </w:r>
      <w:r w:rsidR="00160F87" w:rsidRPr="00846C32">
        <w:rPr>
          <w:noProof/>
          <w:vertAlign w:val="superscript"/>
        </w:rPr>
        <w:t>4</w:t>
      </w:r>
      <w:r w:rsidR="00470ADC" w:rsidRPr="00846C32">
        <w:fldChar w:fldCharType="end"/>
      </w:r>
      <w:r w:rsidR="00FB0EA6" w:rsidRPr="00846C32">
        <w:t xml:space="preserve">. Whilst protein structure can be visualised directly using X-ray crystallography and nuclear magnetic resonance (NMR), </w:t>
      </w:r>
      <w:r w:rsidR="00AC792F">
        <w:t xml:space="preserve">most </w:t>
      </w:r>
      <w:r w:rsidR="00512E98" w:rsidRPr="00A05E10">
        <w:t xml:space="preserve">predictions </w:t>
      </w:r>
      <w:r w:rsidR="001623ED" w:rsidRPr="00A05E10">
        <w:t xml:space="preserve">are largely </w:t>
      </w:r>
      <w:r w:rsidR="00512E98" w:rsidRPr="00846C32">
        <w:t xml:space="preserve">on modelling. </w:t>
      </w:r>
    </w:p>
    <w:p w14:paraId="67CCEADF" w14:textId="68933280" w:rsidR="005E24B1" w:rsidRPr="00846C32" w:rsidRDefault="00BE2799" w:rsidP="00C365FE">
      <w:pPr>
        <w:spacing w:line="480" w:lineRule="auto"/>
        <w:jc w:val="both"/>
        <w:rPr>
          <w:rFonts w:cs="Arial"/>
        </w:rPr>
      </w:pPr>
      <w:r w:rsidRPr="00846C32">
        <w:rPr>
          <w:rFonts w:cs="Arial"/>
        </w:rPr>
        <w:t xml:space="preserve">Over the last </w:t>
      </w:r>
      <w:r w:rsidR="00A67807" w:rsidRPr="00846C32">
        <w:rPr>
          <w:rFonts w:cs="Arial"/>
        </w:rPr>
        <w:t xml:space="preserve">twenty years, </w:t>
      </w:r>
      <w:r w:rsidR="00FD6126" w:rsidRPr="00846C32">
        <w:rPr>
          <w:rFonts w:cs="Arial"/>
        </w:rPr>
        <w:t xml:space="preserve">computational biologists have developed </w:t>
      </w:r>
      <w:r w:rsidR="000F59B9" w:rsidRPr="00846C32">
        <w:rPr>
          <w:rFonts w:cs="Arial"/>
        </w:rPr>
        <w:t xml:space="preserve">a </w:t>
      </w:r>
      <w:r w:rsidR="00A67807" w:rsidRPr="00846C32">
        <w:rPr>
          <w:rFonts w:cs="Arial"/>
        </w:rPr>
        <w:t>num</w:t>
      </w:r>
      <w:r w:rsidR="000F59B9" w:rsidRPr="00846C32">
        <w:rPr>
          <w:rFonts w:cs="Arial"/>
        </w:rPr>
        <w:t xml:space="preserve">ber of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A67807" w:rsidRPr="00846C32">
        <w:rPr>
          <w:rFonts w:cs="Arial"/>
        </w:rPr>
        <w:t xml:space="preserve">prediction </w:t>
      </w:r>
      <w:r w:rsidR="000072E9" w:rsidRPr="00846C32">
        <w:rPr>
          <w:rFonts w:cs="Arial"/>
        </w:rPr>
        <w:t>algorithms</w:t>
      </w:r>
      <w:r w:rsidR="00A67807" w:rsidRPr="00846C32">
        <w:rPr>
          <w:rFonts w:cs="Arial"/>
        </w:rPr>
        <w:t xml:space="preserve"> </w:t>
      </w:r>
      <w:r w:rsidR="000072E9" w:rsidRPr="00846C32">
        <w:rPr>
          <w:rFonts w:cs="Arial"/>
        </w:rPr>
        <w:t xml:space="preserve">or “tools” variously </w:t>
      </w:r>
      <w:r w:rsidR="00181871" w:rsidRPr="00846C32">
        <w:rPr>
          <w:rFonts w:cs="Arial"/>
        </w:rPr>
        <w:t xml:space="preserve">leveraging </w:t>
      </w:r>
      <w:r w:rsidR="00AC792F">
        <w:rPr>
          <w:rFonts w:cs="Arial"/>
        </w:rPr>
        <w:t>these</w:t>
      </w:r>
      <w:r w:rsidR="00AC792F" w:rsidRPr="00846C32">
        <w:rPr>
          <w:rFonts w:cs="Arial"/>
        </w:rPr>
        <w:t xml:space="preserve"> </w:t>
      </w:r>
      <w:r w:rsidR="00340C45" w:rsidRPr="00846C32">
        <w:rPr>
          <w:rFonts w:cs="Arial"/>
        </w:rPr>
        <w:t>feature</w:t>
      </w:r>
      <w:r w:rsidR="005C2DB2" w:rsidRPr="00846C32">
        <w:rPr>
          <w:rFonts w:cs="Arial"/>
        </w:rPr>
        <w:t>s</w:t>
      </w:r>
      <w:r w:rsidR="000072E9" w:rsidRPr="00846C32">
        <w:rPr>
          <w:rFonts w:cs="Arial"/>
        </w:rPr>
        <w:t>.</w:t>
      </w:r>
      <w:r w:rsidR="000F59B9" w:rsidRPr="00846C32">
        <w:rPr>
          <w:rFonts w:cs="Arial"/>
        </w:rPr>
        <w:t xml:space="preserve"> </w:t>
      </w:r>
      <w:r w:rsidR="0071094F" w:rsidRPr="00846C32">
        <w:rPr>
          <w:rFonts w:cs="Arial"/>
        </w:rPr>
        <w:t>In addition to knowledge of biological principles,</w:t>
      </w:r>
      <w:r w:rsidR="00181871" w:rsidRPr="00846C32">
        <w:rPr>
          <w:rFonts w:cs="Arial"/>
        </w:rPr>
        <w:t xml:space="preserve">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0072E9" w:rsidRPr="00846C32">
        <w:rPr>
          <w:rFonts w:cs="Arial"/>
        </w:rPr>
        <w:t>tool</w:t>
      </w:r>
      <w:r w:rsidR="0071094F" w:rsidRPr="00846C32">
        <w:rPr>
          <w:rFonts w:cs="Arial"/>
        </w:rPr>
        <w:t>s</w:t>
      </w:r>
      <w:r w:rsidR="000072E9" w:rsidRPr="00846C32">
        <w:rPr>
          <w:rFonts w:cs="Arial"/>
        </w:rPr>
        <w:t xml:space="preserve"> </w:t>
      </w:r>
      <w:r w:rsidR="0071094F" w:rsidRPr="00846C32">
        <w:rPr>
          <w:rFonts w:cs="Arial"/>
        </w:rPr>
        <w:t xml:space="preserve">may </w:t>
      </w:r>
      <w:r w:rsidR="000072E9" w:rsidRPr="00846C32">
        <w:rPr>
          <w:rFonts w:cs="Arial"/>
        </w:rPr>
        <w:t xml:space="preserve">be trained </w:t>
      </w:r>
      <w:r w:rsidR="00A67807" w:rsidRPr="00846C32">
        <w:rPr>
          <w:rFonts w:cs="Arial"/>
        </w:rPr>
        <w:t>against</w:t>
      </w:r>
      <w:r w:rsidR="00295959" w:rsidRPr="00846C32">
        <w:rPr>
          <w:rFonts w:cs="Arial"/>
        </w:rPr>
        <w:t xml:space="preserve"> </w:t>
      </w:r>
      <w:r w:rsidR="00181871" w:rsidRPr="00846C32">
        <w:rPr>
          <w:rFonts w:cs="Arial"/>
        </w:rPr>
        <w:t xml:space="preserve">a </w:t>
      </w:r>
      <w:r w:rsidR="000423BC" w:rsidRPr="00846C32">
        <w:rPr>
          <w:rFonts w:cs="Arial"/>
        </w:rPr>
        <w:t>“</w:t>
      </w:r>
      <w:r w:rsidR="006034DF" w:rsidRPr="00846C32">
        <w:rPr>
          <w:rFonts w:cs="Arial"/>
        </w:rPr>
        <w:t>t</w:t>
      </w:r>
      <w:r w:rsidR="00295959" w:rsidRPr="00846C32">
        <w:rPr>
          <w:rFonts w:cs="Arial"/>
        </w:rPr>
        <w:t>ruth-</w:t>
      </w:r>
      <w:r w:rsidR="000072E9" w:rsidRPr="00846C32">
        <w:rPr>
          <w:rFonts w:cs="Arial"/>
        </w:rPr>
        <w:t>set</w:t>
      </w:r>
      <w:r w:rsidR="000423BC" w:rsidRPr="00846C32">
        <w:rPr>
          <w:rFonts w:cs="Arial"/>
        </w:rPr>
        <w:t>”</w:t>
      </w:r>
      <w:r w:rsidR="00295959" w:rsidRPr="00846C32">
        <w:rPr>
          <w:rFonts w:cs="Arial"/>
        </w:rPr>
        <w:t xml:space="preserve"> </w:t>
      </w:r>
      <w:r w:rsidR="00E55D07" w:rsidRPr="00846C32">
        <w:rPr>
          <w:rFonts w:cs="Arial"/>
        </w:rPr>
        <w:t>in which</w:t>
      </w:r>
      <w:r w:rsidR="000072E9" w:rsidRPr="00846C32">
        <w:rPr>
          <w:rFonts w:cs="Arial"/>
        </w:rPr>
        <w:t xml:space="preserve"> impact </w:t>
      </w:r>
      <w:r w:rsidR="00E55D07" w:rsidRPr="00846C32">
        <w:rPr>
          <w:rFonts w:cs="Arial"/>
        </w:rPr>
        <w:t xml:space="preserve">of variants </w:t>
      </w:r>
      <w:r w:rsidR="000072E9" w:rsidRPr="00846C32">
        <w:rPr>
          <w:rFonts w:cs="Arial"/>
        </w:rPr>
        <w:t>on protein function</w:t>
      </w:r>
      <w:r w:rsidR="00E55D07" w:rsidRPr="00846C32">
        <w:rPr>
          <w:rFonts w:cs="Arial"/>
        </w:rPr>
        <w:t xml:space="preserve"> is </w:t>
      </w:r>
      <w:r w:rsidR="00340C45" w:rsidRPr="00846C32">
        <w:rPr>
          <w:rFonts w:cs="Arial"/>
        </w:rPr>
        <w:t xml:space="preserve">already </w:t>
      </w:r>
      <w:r w:rsidR="00E55D07" w:rsidRPr="00846C32">
        <w:rPr>
          <w:rFonts w:cs="Arial"/>
        </w:rPr>
        <w:t>quantified</w:t>
      </w:r>
      <w:r w:rsidR="003078D4" w:rsidRPr="00846C32">
        <w:rPr>
          <w:rFonts w:cs="Arial"/>
        </w:rPr>
        <w:fldChar w:fldCharType="begin"/>
      </w:r>
      <w:r w:rsidR="008E7832" w:rsidRPr="00846C32">
        <w:rPr>
          <w:rFonts w:cs="Arial"/>
        </w:rPr>
        <w:instrText xml:space="preserve"> ADDIN EN.CITE &lt;EndNote&gt;&lt;Cite&gt;&lt;Author&gt;Carter&lt;/Author&gt;&lt;Year&gt;2013&lt;/Year&gt;&lt;RecNum&gt;2375&lt;/RecNum&gt;&lt;DisplayText&gt;&lt;style face="superscript"&gt;5&lt;/style&gt;&lt;/DisplayText&gt;&lt;record&gt;&lt;rec-number&gt;2375&lt;/rec-number&gt;&lt;foreign-keys&gt;&lt;key app="EN" db-id="2vdweaz2qr0xthe5rtrvfr55w9at55tdztw5" timestamp="1608155706"&gt;2375&lt;/key&gt;&lt;/foreign-keys&gt;&lt;ref-type name="Journal Article"&gt;17&lt;/ref-type&gt;&lt;contributors&gt;&lt;authors&gt;&lt;author&gt;Carter, H.&lt;/author&gt;&lt;author&gt;Douville, C.&lt;/author&gt;&lt;author&gt;Stenson, P. D.&lt;/author&gt;&lt;author&gt;Cooper, D. N.&lt;/author&gt;&lt;author&gt;Karchin, R.&lt;/author&gt;&lt;/authors&gt;&lt;/contributors&gt;&lt;auth-address&gt;Department of Biomedical Engineering and Institute for Computational Medicine, Johns Hopkins University, 3400 N, Charles St, Baltimore, Maryland USA.&lt;/auth-address&gt;&lt;titles&gt;&lt;title&gt;Identifying Mendelian disease genes with the variant effect scoring tool&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3&lt;/pages&gt;&lt;volume&gt;14 Suppl 3&lt;/volume&gt;&lt;number&gt;Suppl 3&lt;/number&gt;&lt;edition&gt;2013/07/17&lt;/edition&gt;&lt;keywords&gt;&lt;keyword&gt;*Algorithms&lt;/keyword&gt;&lt;keyword&gt;Area Under Curve&lt;/keyword&gt;&lt;keyword&gt;Artificial Intelligence&lt;/keyword&gt;&lt;keyword&gt;Computational Biology/*methods&lt;/keyword&gt;&lt;keyword&gt;Databases, Genetic&lt;/keyword&gt;&lt;keyword&gt;Exome/genetics&lt;/keyword&gt;&lt;keyword&gt;Genetic Diseases, Inborn/*genetics&lt;/keyword&gt;&lt;keyword&gt;Humans&lt;/keyword&gt;&lt;keyword&gt;Mutation, Missense/*genetics&lt;/keyword&gt;&lt;keyword&gt;ROC Curve&lt;/keyword&gt;&lt;/keywords&gt;&lt;dates&gt;&lt;year&gt;2013&lt;/year&gt;&lt;/dates&gt;&lt;isbn&gt;1471-2164&lt;/isbn&gt;&lt;accession-num&gt;23819870&lt;/accession-num&gt;&lt;urls&gt;&lt;/urls&gt;&lt;custom2&gt;PMC3665549&lt;/custom2&gt;&lt;electronic-resource-num&gt;10.1186/1471-2164-14-s3-s3&lt;/electronic-resource-num&gt;&lt;remote-database-provider&gt;NLM&lt;/remote-database-provider&gt;&lt;language&gt;eng&lt;/language&gt;&lt;/record&gt;&lt;/Cite&gt;&lt;/EndNote&gt;</w:instrText>
      </w:r>
      <w:r w:rsidR="003078D4" w:rsidRPr="00846C32">
        <w:rPr>
          <w:rFonts w:cs="Arial"/>
        </w:rPr>
        <w:fldChar w:fldCharType="separate"/>
      </w:r>
      <w:r w:rsidR="00160F87" w:rsidRPr="00846C32">
        <w:rPr>
          <w:rFonts w:cs="Arial"/>
          <w:noProof/>
          <w:vertAlign w:val="superscript"/>
        </w:rPr>
        <w:t>5</w:t>
      </w:r>
      <w:r w:rsidR="003078D4" w:rsidRPr="00846C32">
        <w:rPr>
          <w:rFonts w:cs="Arial"/>
        </w:rPr>
        <w:fldChar w:fldCharType="end"/>
      </w:r>
      <w:r w:rsidR="000072E9" w:rsidRPr="00846C32">
        <w:rPr>
          <w:rFonts w:cs="Arial"/>
        </w:rPr>
        <w:t xml:space="preserve">. </w:t>
      </w:r>
      <w:r w:rsidR="00181871" w:rsidRPr="00846C32">
        <w:rPr>
          <w:rFonts w:cs="Arial"/>
        </w:rPr>
        <w:t xml:space="preserve">The performance of the tool may then be </w:t>
      </w:r>
      <w:r w:rsidR="00BF5A63">
        <w:rPr>
          <w:rFonts w:cs="Arial"/>
        </w:rPr>
        <w:t>“</w:t>
      </w:r>
      <w:r w:rsidR="00E55D07" w:rsidRPr="00A05E10">
        <w:rPr>
          <w:rFonts w:cs="Arial"/>
        </w:rPr>
        <w:t>validated</w:t>
      </w:r>
      <w:r w:rsidR="00BF5A63">
        <w:rPr>
          <w:rFonts w:cs="Arial"/>
        </w:rPr>
        <w:t>”</w:t>
      </w:r>
      <w:r w:rsidR="00E55D07" w:rsidRPr="00A05E10">
        <w:rPr>
          <w:rFonts w:cs="Arial"/>
        </w:rPr>
        <w:t xml:space="preserve"> or </w:t>
      </w:r>
      <w:r w:rsidR="00BF5A63">
        <w:rPr>
          <w:rFonts w:cs="Arial"/>
        </w:rPr>
        <w:t>“</w:t>
      </w:r>
      <w:r w:rsidR="00E55D07" w:rsidRPr="00A05E10">
        <w:rPr>
          <w:rFonts w:cs="Arial"/>
        </w:rPr>
        <w:t>tested</w:t>
      </w:r>
      <w:r w:rsidR="00BF5A63">
        <w:rPr>
          <w:rFonts w:cs="Arial"/>
        </w:rPr>
        <w:t>”</w:t>
      </w:r>
      <w:r w:rsidR="00181871" w:rsidRPr="00A05E10">
        <w:rPr>
          <w:rFonts w:cs="Arial"/>
        </w:rPr>
        <w:t xml:space="preserve"> against </w:t>
      </w:r>
      <w:r w:rsidR="00BE2637" w:rsidRPr="00846C32">
        <w:rPr>
          <w:rFonts w:cs="Arial"/>
        </w:rPr>
        <w:t>other</w:t>
      </w:r>
      <w:r w:rsidR="000F59B9" w:rsidRPr="00846C32">
        <w:rPr>
          <w:rFonts w:cs="Arial"/>
        </w:rPr>
        <w:t xml:space="preserve"> independent</w:t>
      </w:r>
      <w:r w:rsidR="002C33CA" w:rsidRPr="00846C32">
        <w:rPr>
          <w:rFonts w:cs="Arial"/>
        </w:rPr>
        <w:t xml:space="preserve"> “</w:t>
      </w:r>
      <w:r w:rsidR="00181871" w:rsidRPr="00846C32">
        <w:rPr>
          <w:rFonts w:cs="Arial"/>
        </w:rPr>
        <w:t>truth-set</w:t>
      </w:r>
      <w:r w:rsidR="00BE2637" w:rsidRPr="00846C32">
        <w:rPr>
          <w:rFonts w:cs="Arial"/>
        </w:rPr>
        <w:t>s</w:t>
      </w:r>
      <w:r w:rsidR="00181871" w:rsidRPr="00846C32">
        <w:rPr>
          <w:rFonts w:cs="Arial"/>
        </w:rPr>
        <w:t xml:space="preserve">”. </w:t>
      </w:r>
      <w:r w:rsidR="00D4648C" w:rsidRPr="00846C32">
        <w:rPr>
          <w:rFonts w:cs="Arial"/>
        </w:rPr>
        <w:t>Early training</w:t>
      </w:r>
      <w:r w:rsidR="0057522E" w:rsidRPr="00846C32">
        <w:rPr>
          <w:rFonts w:cs="Arial"/>
        </w:rPr>
        <w:t xml:space="preserve"> </w:t>
      </w:r>
      <w:r w:rsidR="002C33CA" w:rsidRPr="00846C32">
        <w:rPr>
          <w:rFonts w:cs="Arial"/>
        </w:rPr>
        <w:t>truth-</w:t>
      </w:r>
      <w:r w:rsidR="0057522E" w:rsidRPr="00846C32">
        <w:rPr>
          <w:rFonts w:cs="Arial"/>
        </w:rPr>
        <w:t xml:space="preserve">sets </w:t>
      </w:r>
      <w:r w:rsidR="00D4648C" w:rsidRPr="00846C32">
        <w:rPr>
          <w:rFonts w:cs="Arial"/>
        </w:rPr>
        <w:t xml:space="preserve">typically </w:t>
      </w:r>
      <w:r w:rsidR="0057522E" w:rsidRPr="00846C32">
        <w:rPr>
          <w:rFonts w:cs="Arial"/>
        </w:rPr>
        <w:t>include</w:t>
      </w:r>
      <w:r w:rsidR="00D4648C" w:rsidRPr="00846C32">
        <w:rPr>
          <w:rFonts w:cs="Arial"/>
        </w:rPr>
        <w:t>d</w:t>
      </w:r>
      <w:r w:rsidR="0057522E" w:rsidRPr="00846C32">
        <w:rPr>
          <w:rFonts w:cs="Arial"/>
        </w:rPr>
        <w:t xml:space="preserve"> </w:t>
      </w:r>
      <w:r w:rsidR="007B7C7E" w:rsidRPr="00846C32">
        <w:rPr>
          <w:rFonts w:cs="Arial"/>
        </w:rPr>
        <w:t xml:space="preserve">prokaryote </w:t>
      </w:r>
      <w:r w:rsidR="001F0C99" w:rsidRPr="00846C32">
        <w:rPr>
          <w:rFonts w:cs="Arial"/>
        </w:rPr>
        <w:t xml:space="preserve">assays of </w:t>
      </w:r>
      <w:r w:rsidR="007B7C7E" w:rsidRPr="00846C32">
        <w:rPr>
          <w:rFonts w:cs="Arial"/>
        </w:rPr>
        <w:t xml:space="preserve">broad </w:t>
      </w:r>
      <w:r w:rsidR="001F0C99" w:rsidRPr="00846C32">
        <w:rPr>
          <w:rFonts w:cs="Arial"/>
        </w:rPr>
        <w:t xml:space="preserve">cell </w:t>
      </w:r>
      <w:r w:rsidR="003354EB" w:rsidRPr="00846C32">
        <w:rPr>
          <w:rFonts w:cs="Arial"/>
        </w:rPr>
        <w:t>function</w:t>
      </w:r>
      <w:r w:rsidR="00295959" w:rsidRPr="00846C32">
        <w:rPr>
          <w:rFonts w:cs="Arial"/>
        </w:rPr>
        <w:t>: g</w:t>
      </w:r>
      <w:r w:rsidR="00904F94" w:rsidRPr="00846C32">
        <w:rPr>
          <w:rFonts w:cs="Arial"/>
        </w:rPr>
        <w:t>iven the</w:t>
      </w:r>
      <w:r w:rsidR="00DC23F9" w:rsidRPr="00846C32">
        <w:rPr>
          <w:rFonts w:cs="Arial"/>
        </w:rPr>
        <w:t xml:space="preserve"> divergence between humans and yeast and the</w:t>
      </w:r>
      <w:r w:rsidR="00904F94" w:rsidRPr="00846C32">
        <w:rPr>
          <w:rFonts w:cs="Arial"/>
        </w:rPr>
        <w:t xml:space="preserve"> </w:t>
      </w:r>
      <w:r w:rsidR="003354EB" w:rsidRPr="00846C32">
        <w:rPr>
          <w:rFonts w:cs="Arial"/>
        </w:rPr>
        <w:t>complex</w:t>
      </w:r>
      <w:r w:rsidR="00904F94" w:rsidRPr="00846C32">
        <w:rPr>
          <w:rFonts w:cs="Arial"/>
        </w:rPr>
        <w:t xml:space="preserve"> cellular functions of many </w:t>
      </w:r>
      <w:r w:rsidR="00DC23F9" w:rsidRPr="00846C32">
        <w:rPr>
          <w:rFonts w:cs="Arial"/>
        </w:rPr>
        <w:t xml:space="preserve">human </w:t>
      </w:r>
      <w:r w:rsidR="00904F94" w:rsidRPr="00846C32">
        <w:rPr>
          <w:rFonts w:cs="Arial"/>
        </w:rPr>
        <w:t xml:space="preserve">disease-associated genes, such predictions are likely to relate </w:t>
      </w:r>
      <w:r w:rsidR="003354EB" w:rsidRPr="00846C32">
        <w:rPr>
          <w:rFonts w:cs="Arial"/>
        </w:rPr>
        <w:t>only</w:t>
      </w:r>
      <w:r w:rsidR="000C2463" w:rsidRPr="00846C32">
        <w:rPr>
          <w:rFonts w:cs="Arial"/>
        </w:rPr>
        <w:t xml:space="preserve"> </w:t>
      </w:r>
      <w:r w:rsidR="00904F94" w:rsidRPr="00846C32">
        <w:rPr>
          <w:rFonts w:cs="Arial"/>
        </w:rPr>
        <w:t>loosely to clinical pathogenicity</w:t>
      </w:r>
      <w:r w:rsidR="00DC23F9" w:rsidRPr="00846C32">
        <w:rPr>
          <w:rFonts w:cs="Arial"/>
        </w:rPr>
        <w:t xml:space="preserve"> of human disease genes</w:t>
      </w:r>
      <w:r w:rsidR="00BC352A" w:rsidRPr="00846C32">
        <w:rPr>
          <w:rFonts w:cs="Arial"/>
        </w:rPr>
        <w:fldChar w:fldCharType="begin"/>
      </w:r>
      <w:r w:rsidR="00160F87" w:rsidRPr="00846C32">
        <w:rPr>
          <w:rFonts w:cs="Arial"/>
        </w:rPr>
        <w:instrText xml:space="preserve"> ADDIN EN.CITE &lt;EndNote&gt;&lt;Cite&gt;&lt;Author&gt;Sim&lt;/Author&gt;&lt;Year&gt;2012&lt;/Year&gt;&lt;RecNum&gt;2364&lt;/RecNum&gt;&lt;DisplayText&gt;&lt;style face="superscript"&gt;6&lt;/style&gt;&lt;/DisplayText&gt;&lt;record&gt;&lt;rec-number&gt;2364&lt;/rec-number&gt;&lt;foreign-keys&gt;&lt;key app="EN" db-id="2vdweaz2qr0xthe5rtrvfr55w9at55tdztw5" timestamp="1608155706"&gt;2364&lt;/key&gt;&lt;/foreign-keys&gt;&lt;ref-type name="Journal Article"&gt;17&lt;/ref-type&gt;&lt;contributors&gt;&lt;authors&gt;&lt;author&gt;Sim, N. L.&lt;/author&gt;&lt;author&gt;Kumar, P.&lt;/author&gt;&lt;author&gt;Hu, J.&lt;/author&gt;&lt;author&gt;Henikoff, S.&lt;/author&gt;&lt;author&gt;Schneider, G.&lt;/author&gt;&lt;author&gt;Ng, P. C.&lt;/author&gt;&lt;/authors&gt;&lt;/contributors&gt;&lt;auth-address&gt;Computational and Systems Biology, Genome Institute of Singapore, Singapore.&lt;/auth-address&gt;&lt;titles&gt;&lt;title&gt;SIFT web server: predicting effects of amino acid substitutions on protei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452-7&lt;/pages&gt;&lt;volume&gt;40&lt;/volume&gt;&lt;number&gt;Web Server issue&lt;/number&gt;&lt;edition&gt;2012/06/13&lt;/edition&gt;&lt;keywords&gt;&lt;keyword&gt;Algorithms&lt;/keyword&gt;&lt;keyword&gt;*Amino Acid Substitution&lt;/keyword&gt;&lt;keyword&gt;Genetic Variation&lt;/keyword&gt;&lt;keyword&gt;Humans&lt;/keyword&gt;&lt;keyword&gt;INDEL Mutation&lt;/keyword&gt;&lt;keyword&gt;Internet&lt;/keyword&gt;&lt;keyword&gt;Proteins/*chemistry/genetics/metabolism&lt;/keyword&gt;&lt;keyword&gt;Sequence Analysis, Protein&lt;/keyword&gt;&lt;keyword&gt;*Software&lt;/keyword&gt;&lt;/keywords&gt;&lt;dates&gt;&lt;year&gt;2012&lt;/year&gt;&lt;pub-dates&gt;&lt;date&gt;Jul&lt;/date&gt;&lt;/pub-dates&gt;&lt;/dates&gt;&lt;isbn&gt;0305-1048 (Print)&amp;#xD;0305-1048&lt;/isbn&gt;&lt;accession-num&gt;22689647&lt;/accession-num&gt;&lt;urls&gt;&lt;/urls&gt;&lt;custom2&gt;PMC3394338&lt;/custom2&gt;&lt;electronic-resource-num&gt;10.1093/nar/gks539&lt;/electronic-resource-num&gt;&lt;remote-database-provider&gt;NLM&lt;/remote-database-provider&gt;&lt;language&gt;eng&lt;/language&gt;&lt;/record&gt;&lt;/Cite&gt;&lt;/EndNote&gt;</w:instrText>
      </w:r>
      <w:r w:rsidR="00BC352A" w:rsidRPr="00846C32">
        <w:rPr>
          <w:rFonts w:cs="Arial"/>
        </w:rPr>
        <w:fldChar w:fldCharType="separate"/>
      </w:r>
      <w:r w:rsidR="00160F87" w:rsidRPr="00846C32">
        <w:rPr>
          <w:rFonts w:cs="Arial"/>
          <w:noProof/>
          <w:vertAlign w:val="superscript"/>
        </w:rPr>
        <w:t>6</w:t>
      </w:r>
      <w:r w:rsidR="00BC352A" w:rsidRPr="00846C32">
        <w:rPr>
          <w:rFonts w:cs="Arial"/>
        </w:rPr>
        <w:fldChar w:fldCharType="end"/>
      </w:r>
      <w:r w:rsidR="00904F94" w:rsidRPr="00846C32">
        <w:rPr>
          <w:rFonts w:cs="Arial"/>
        </w:rPr>
        <w:t xml:space="preserve">.  </w:t>
      </w:r>
      <w:r w:rsidR="0057522E" w:rsidRPr="00A05E10">
        <w:rPr>
          <w:rFonts w:cs="Arial"/>
        </w:rPr>
        <w:t xml:space="preserve">However, </w:t>
      </w:r>
      <w:r w:rsidR="002C33CA" w:rsidRPr="00A05E10">
        <w:rPr>
          <w:rFonts w:cs="Arial"/>
        </w:rPr>
        <w:t xml:space="preserve">more </w:t>
      </w:r>
      <w:r w:rsidR="006A4CBD" w:rsidRPr="00846C32">
        <w:rPr>
          <w:rFonts w:cs="Arial"/>
        </w:rPr>
        <w:t>recently</w:t>
      </w:r>
      <w:r w:rsidR="000F548D" w:rsidRPr="00846C32">
        <w:rPr>
          <w:rFonts w:cs="Arial"/>
        </w:rPr>
        <w:t>,</w:t>
      </w:r>
      <w:r w:rsidR="001623ED" w:rsidRPr="00846C32">
        <w:rPr>
          <w:rFonts w:cs="Arial"/>
        </w:rPr>
        <w:t xml:space="preserve"> large-</w:t>
      </w:r>
      <w:r w:rsidR="006A4CBD" w:rsidRPr="00846C32">
        <w:rPr>
          <w:rFonts w:cs="Arial"/>
        </w:rPr>
        <w:t>scale databases</w:t>
      </w:r>
      <w:r w:rsidR="00656E63" w:rsidRPr="00846C32">
        <w:rPr>
          <w:rFonts w:cs="Arial"/>
        </w:rPr>
        <w:t xml:space="preserve"> of</w:t>
      </w:r>
      <w:r w:rsidR="001623ED" w:rsidRPr="00846C32">
        <w:rPr>
          <w:rFonts w:cs="Arial"/>
        </w:rPr>
        <w:t xml:space="preserve"> </w:t>
      </w:r>
      <w:r w:rsidR="006A4CBD" w:rsidRPr="00846C32">
        <w:rPr>
          <w:rFonts w:cs="Arial"/>
        </w:rPr>
        <w:t xml:space="preserve">clinical and neutral </w:t>
      </w:r>
      <w:r w:rsidR="001623ED" w:rsidRPr="00846C32">
        <w:rPr>
          <w:rFonts w:cs="Arial"/>
        </w:rPr>
        <w:t xml:space="preserve">population </w:t>
      </w:r>
      <w:r w:rsidR="006A4CBD" w:rsidRPr="00846C32">
        <w:rPr>
          <w:rFonts w:cs="Arial"/>
        </w:rPr>
        <w:t>variation</w:t>
      </w:r>
      <w:r w:rsidR="00656E63" w:rsidRPr="00846C32">
        <w:rPr>
          <w:rFonts w:cs="Arial"/>
        </w:rPr>
        <w:t xml:space="preserve"> </w:t>
      </w:r>
      <w:proofErr w:type="gramStart"/>
      <w:r w:rsidR="00656E63" w:rsidRPr="00846C32">
        <w:rPr>
          <w:rFonts w:cs="Arial"/>
        </w:rPr>
        <w:t>have been made</w:t>
      </w:r>
      <w:proofErr w:type="gramEnd"/>
      <w:r w:rsidR="00656E63" w:rsidRPr="00846C32">
        <w:rPr>
          <w:rFonts w:cs="Arial"/>
        </w:rPr>
        <w:t xml:space="preserve"> publicly available,</w:t>
      </w:r>
      <w:r w:rsidR="006A4CBD" w:rsidRPr="00846C32">
        <w:rPr>
          <w:rFonts w:cs="Arial"/>
        </w:rPr>
        <w:t xml:space="preserve"> such </w:t>
      </w:r>
      <w:r w:rsidR="00BB4AF9" w:rsidRPr="00846C32">
        <w:rPr>
          <w:rFonts w:cs="Arial"/>
        </w:rPr>
        <w:t xml:space="preserve">as </w:t>
      </w:r>
      <w:proofErr w:type="spellStart"/>
      <w:r w:rsidR="00BB4AF9" w:rsidRPr="00846C32">
        <w:rPr>
          <w:rFonts w:cs="Arial"/>
        </w:rPr>
        <w:t>ClinVar</w:t>
      </w:r>
      <w:proofErr w:type="spellEnd"/>
      <w:r w:rsidR="00BB4AF9" w:rsidRPr="00846C32">
        <w:rPr>
          <w:rFonts w:cs="Arial"/>
        </w:rPr>
        <w:t xml:space="preserve">, </w:t>
      </w:r>
      <w:r w:rsidR="00D06543" w:rsidRPr="00846C32">
        <w:rPr>
          <w:rFonts w:cs="Arial"/>
        </w:rPr>
        <w:t>Human Gene Mutation Database (</w:t>
      </w:r>
      <w:r w:rsidR="00BB4AF9" w:rsidRPr="00846C32">
        <w:rPr>
          <w:rFonts w:cs="Arial"/>
        </w:rPr>
        <w:t>HGMD</w:t>
      </w:r>
      <w:r w:rsidR="00D06543" w:rsidRPr="00846C32">
        <w:rPr>
          <w:rFonts w:cs="Arial"/>
        </w:rPr>
        <w:t>)</w:t>
      </w:r>
      <w:r w:rsidR="00BB4AF9" w:rsidRPr="00846C32">
        <w:rPr>
          <w:rFonts w:cs="Arial"/>
        </w:rPr>
        <w:t xml:space="preserve">, </w:t>
      </w:r>
      <w:proofErr w:type="spellStart"/>
      <w:r w:rsidR="00BB4AF9" w:rsidRPr="00846C32">
        <w:rPr>
          <w:rFonts w:cs="Arial"/>
        </w:rPr>
        <w:t>SwissProt</w:t>
      </w:r>
      <w:proofErr w:type="spellEnd"/>
      <w:r w:rsidR="00BB4AF9" w:rsidRPr="00846C32">
        <w:rPr>
          <w:rFonts w:cs="Arial"/>
        </w:rPr>
        <w:t xml:space="preserve"> and </w:t>
      </w:r>
      <w:proofErr w:type="spellStart"/>
      <w:r w:rsidR="004C0AB8" w:rsidRPr="00846C32">
        <w:rPr>
          <w:rFonts w:cs="Arial"/>
        </w:rPr>
        <w:t>ExAC</w:t>
      </w:r>
      <w:proofErr w:type="spellEnd"/>
      <w:r w:rsidR="004C0AB8" w:rsidRPr="00846C32">
        <w:rPr>
          <w:rFonts w:cs="Arial"/>
        </w:rPr>
        <w:t>/g</w:t>
      </w:r>
      <w:r w:rsidR="002C33CA" w:rsidRPr="00846C32">
        <w:rPr>
          <w:rFonts w:cs="Arial"/>
        </w:rPr>
        <w:t>no</w:t>
      </w:r>
      <w:r w:rsidR="004C0AB8" w:rsidRPr="00846C32">
        <w:rPr>
          <w:rFonts w:cs="Arial"/>
        </w:rPr>
        <w:t>m</w:t>
      </w:r>
      <w:r w:rsidR="006A4CBD" w:rsidRPr="00846C32">
        <w:rPr>
          <w:rFonts w:cs="Arial"/>
        </w:rPr>
        <w:t>AD</w:t>
      </w:r>
      <w:r w:rsidR="00BC352A" w:rsidRPr="00846C32">
        <w:rPr>
          <w:rFonts w:cs="Arial"/>
        </w:rPr>
        <w:fldChar w:fldCharType="begin">
          <w:fldData xml:space="preserve">PEVuZE5vdGU+PENpdGU+PFllYXI+MjAxOTwvWWVhcj48UmVjTnVtPjIzNzA8L1JlY051bT48RGlz
cGxheVRleHQ+PHN0eWxlIGZhY2U9InN1cGVyc2NyaXB0Ij43LTEwPC9zdHlsZT48L0Rpc3BsYXlU
ZXh0PjxyZWNvcmQ+PHJlYy1udW1iZXI+MjM3MDwvcmVjLW51bWJlcj48Zm9yZWlnbi1rZXlzPjxr
ZXkgYXBwPSJFTiIgZGItaWQ9IjJ2ZHdlYXoycXIweHRoZTVydHJ2ZnI1NXc5YXQ1NXRkenR3NSIg
dGltZXN0YW1wPSIxNjA4MTU1NzA2Ij4yMzcwPC9rZXk+PC9mb3JlaWduLWtleXM+PHJlZi10eXBl
IG5hbWU9IkpvdXJuYWwgQXJ0aWNsZSI+MTc8L3JlZi10eXBlPjxjb250cmlidXRvcnM+PC9jb250
cmlidXRvcnM+PHRpdGxlcz48dGl0bGU+VW5pUHJvdDogYSB3b3JsZHdpZGUgaHViIG9mIHByb3Rl
aW4ga25vd2xlZGdl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NTA2LWQ1MTU8L3BhZ2VzPjx2b2x1bWU+NDc8L3ZvbHVtZT48bnVtYmVyPkQx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sO2bGRpLCBKLjwvYXV0aG9yPjxhdXRob3I+V2FuZywgUS48L2F1dGhvcj48YXV0aG9y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AwMjgtMDgzNiAoUHJpbnQpJiN4RDswMDI4LTA4MzY8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xMDYyLWQxMDY3PC9w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</w:fldData>
        </w:fldChar>
      </w:r>
      <w:r w:rsidR="00CE6FB2">
        <w:rPr>
          <w:rFonts w:cs="Arial"/>
        </w:rPr>
        <w:instrText xml:space="preserve"> ADDIN EN.CITE </w:instrText>
      </w:r>
      <w:r w:rsidR="00CE6FB2">
        <w:rPr>
          <w:rFonts w:cs="Arial"/>
        </w:rPr>
        <w:fldChar w:fldCharType="begin">
          <w:fldData xml:space="preserve">PEVuZE5vdGU+PENpdGU+PFllYXI+MjAxOTwvWWVhcj48UmVjTnVtPjIzNzA8L1JlY051bT48RGlz
cGxheVRleHQ+PHN0eWxlIGZhY2U9InN1cGVyc2NyaXB0Ij43LTEwPC9zdHlsZT48L0Rpc3BsYXlU
ZXh0PjxyZWNvcmQ+PHJlYy1udW1iZXI+MjM3MDwvcmVjLW51bWJlcj48Zm9yZWlnbi1rZXlzPjxr
ZXkgYXBwPSJFTiIgZGItaWQ9IjJ2ZHdlYXoycXIweHRoZTVydHJ2ZnI1NXc5YXQ1NXRkenR3NSIg
dGltZXN0YW1wPSIxNjA4MTU1NzA2Ij4yMzcwPC9rZXk+PC9mb3JlaWduLWtleXM+PHJlZi10eXBl
IG5hbWU9IkpvdXJuYWwgQXJ0aWNsZSI+MTc8L3JlZi10eXBlPjxjb250cmlidXRvcnM+PC9jb250
cmlidXRvcnM+PHRpdGxlcz48dGl0bGU+VW5pUHJvdDogYSB3b3JsZHdpZGUgaHViIG9mIHByb3Rl
aW4ga25vd2xlZGdl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NTA2LWQ1MTU8L3BhZ2VzPjx2b2x1bWU+NDc8L3ZvbHVtZT48bnVtYmVyPkQx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sO2bGRpLCBKLjwvYXV0aG9yPjxhdXRob3I+V2FuZywgUS48L2F1dGhvcj48YXV0aG9y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AwMjgtMDgzNiAoUHJpbnQpJiN4RDswMDI4LTA4MzY8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xMDYyLWQxMDY3PC9w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</w:fldData>
        </w:fldChar>
      </w:r>
      <w:r w:rsidR="00CE6FB2">
        <w:rPr>
          <w:rFonts w:cs="Arial"/>
        </w:rPr>
        <w:instrText xml:space="preserve"> ADDIN EN.CITE.DATA </w:instrText>
      </w:r>
      <w:r w:rsidR="00CE6FB2">
        <w:rPr>
          <w:rFonts w:cs="Arial"/>
        </w:rPr>
      </w:r>
      <w:r w:rsidR="00CE6FB2">
        <w:rPr>
          <w:rFonts w:cs="Arial"/>
        </w:rPr>
        <w:fldChar w:fldCharType="end"/>
      </w:r>
      <w:r w:rsidR="00BC352A" w:rsidRPr="00846C32">
        <w:rPr>
          <w:rFonts w:cs="Arial"/>
        </w:rPr>
      </w:r>
      <w:r w:rsidR="00BC352A" w:rsidRPr="00846C32">
        <w:rPr>
          <w:rFonts w:cs="Arial"/>
        </w:rPr>
        <w:fldChar w:fldCharType="separate"/>
      </w:r>
      <w:r w:rsidR="00160F87" w:rsidRPr="00846C32">
        <w:rPr>
          <w:rFonts w:cs="Arial"/>
          <w:noProof/>
          <w:vertAlign w:val="superscript"/>
        </w:rPr>
        <w:t>7-10</w:t>
      </w:r>
      <w:r w:rsidR="00BC352A" w:rsidRPr="00846C32">
        <w:rPr>
          <w:rFonts w:cs="Arial"/>
        </w:rPr>
        <w:fldChar w:fldCharType="end"/>
      </w:r>
      <w:r w:rsidR="002C33CA" w:rsidRPr="00846C32">
        <w:rPr>
          <w:rFonts w:cs="Arial"/>
        </w:rPr>
        <w:t xml:space="preserve">. </w:t>
      </w:r>
    </w:p>
    <w:p w14:paraId="3D73E8E9" w14:textId="7A3B82A3" w:rsidR="005E24B1" w:rsidRPr="00846C32" w:rsidRDefault="002C33CA" w:rsidP="00C365FE">
      <w:pPr>
        <w:spacing w:line="480" w:lineRule="auto"/>
        <w:jc w:val="both"/>
        <w:rPr>
          <w:rFonts w:cs="Arial"/>
        </w:rPr>
      </w:pPr>
      <w:r w:rsidRPr="00A05E10">
        <w:rPr>
          <w:rFonts w:cs="Arial"/>
        </w:rPr>
        <w:t>T</w:t>
      </w:r>
      <w:r w:rsidR="006A4CBD" w:rsidRPr="00A05E10">
        <w:rPr>
          <w:rFonts w:cs="Arial"/>
        </w:rPr>
        <w:t xml:space="preserve">here has been a surge </w:t>
      </w:r>
      <w:r w:rsidR="004C0AB8" w:rsidRPr="00846C32">
        <w:rPr>
          <w:rFonts w:cs="Arial"/>
        </w:rPr>
        <w:t xml:space="preserve">in </w:t>
      </w:r>
      <w:r w:rsidR="006A4CBD" w:rsidRPr="00846C32">
        <w:rPr>
          <w:rFonts w:cs="Arial"/>
        </w:rPr>
        <w:t xml:space="preserve">release of new tools </w:t>
      </w:r>
      <w:r w:rsidR="007E4CCB" w:rsidRPr="00846C32">
        <w:rPr>
          <w:rFonts w:cs="Arial"/>
        </w:rPr>
        <w:t xml:space="preserve">and ‘meta-predictors’ </w:t>
      </w:r>
      <w:r w:rsidR="00BC352A" w:rsidRPr="00846C32">
        <w:rPr>
          <w:rFonts w:cs="Arial"/>
        </w:rPr>
        <w:t>(tool</w:t>
      </w:r>
      <w:r w:rsidR="00585448" w:rsidRPr="00A05E10">
        <w:rPr>
          <w:rFonts w:cs="Arial"/>
        </w:rPr>
        <w:t xml:space="preserve"> combinations</w:t>
      </w:r>
      <w:r w:rsidR="00BC352A" w:rsidRPr="00846C32">
        <w:rPr>
          <w:rFonts w:cs="Arial"/>
        </w:rPr>
        <w:t xml:space="preserve">) </w:t>
      </w:r>
      <w:r w:rsidR="004C0AB8" w:rsidRPr="00846C32">
        <w:rPr>
          <w:rFonts w:cs="Arial"/>
        </w:rPr>
        <w:t xml:space="preserve">largely </w:t>
      </w:r>
      <w:r w:rsidR="006A4CBD" w:rsidRPr="00846C32">
        <w:rPr>
          <w:rFonts w:cs="Arial"/>
        </w:rPr>
        <w:t>trained on these same datasets</w:t>
      </w:r>
      <w:r w:rsidR="00851093" w:rsidRPr="00846C32">
        <w:rPr>
          <w:rFonts w:cs="Arial"/>
        </w:rPr>
        <w:t xml:space="preserve">. </w:t>
      </w:r>
      <w:r w:rsidR="00725277" w:rsidRPr="00846C32">
        <w:rPr>
          <w:rFonts w:cs="Arial"/>
        </w:rPr>
        <w:t>With multipl</w:t>
      </w:r>
      <w:r w:rsidR="004C0AB8" w:rsidRPr="00846C32">
        <w:rPr>
          <w:rFonts w:cs="Arial"/>
        </w:rPr>
        <w:t>e elements incorporated into sophisticated</w:t>
      </w:r>
      <w:r w:rsidR="00725277" w:rsidRPr="00846C32">
        <w:rPr>
          <w:rFonts w:cs="Arial"/>
        </w:rPr>
        <w:t xml:space="preserve"> </w:t>
      </w:r>
      <w:r w:rsidR="004C0AB8" w:rsidRPr="00846C32">
        <w:rPr>
          <w:rFonts w:cs="Arial"/>
        </w:rPr>
        <w:t>machine learning algorithms</w:t>
      </w:r>
      <w:r w:rsidR="00725277" w:rsidRPr="00846C32">
        <w:rPr>
          <w:rFonts w:cs="Arial"/>
        </w:rPr>
        <w:t>, training on restricted dataset</w:t>
      </w:r>
      <w:r w:rsidR="004C0AB8" w:rsidRPr="00846C32">
        <w:rPr>
          <w:rFonts w:cs="Arial"/>
        </w:rPr>
        <w:t>s</w:t>
      </w:r>
      <w:r w:rsidR="00725277" w:rsidRPr="00846C32">
        <w:rPr>
          <w:rFonts w:cs="Arial"/>
        </w:rPr>
        <w:t xml:space="preserve"> </w:t>
      </w:r>
      <w:r w:rsidR="004C0AB8" w:rsidRPr="00846C32">
        <w:rPr>
          <w:rFonts w:cs="Arial"/>
        </w:rPr>
        <w:t>has potential to</w:t>
      </w:r>
      <w:r w:rsidR="00725277" w:rsidRPr="00846C32">
        <w:rPr>
          <w:rFonts w:cs="Arial"/>
        </w:rPr>
        <w:t xml:space="preserve"> result in overfitting</w:t>
      </w:r>
      <w:r w:rsidR="004C0AB8" w:rsidRPr="00846C32">
        <w:rPr>
          <w:rFonts w:cs="Arial"/>
        </w:rPr>
        <w:t xml:space="preserve">, that is recognition of features present within the training </w:t>
      </w:r>
      <w:proofErr w:type="gramStart"/>
      <w:r w:rsidR="004C0AB8" w:rsidRPr="00846C32">
        <w:rPr>
          <w:rFonts w:cs="Arial"/>
        </w:rPr>
        <w:t>dataset which</w:t>
      </w:r>
      <w:proofErr w:type="gramEnd"/>
      <w:r w:rsidR="004C0AB8" w:rsidRPr="00846C32">
        <w:rPr>
          <w:rFonts w:cs="Arial"/>
        </w:rPr>
        <w:t xml:space="preserve"> are </w:t>
      </w:r>
      <w:r w:rsidR="006C3ECE" w:rsidRPr="00846C32">
        <w:rPr>
          <w:rFonts w:cs="Arial"/>
        </w:rPr>
        <w:t>due to random variation, rather than</w:t>
      </w:r>
      <w:r w:rsidR="004A6459" w:rsidRPr="00846C32">
        <w:rPr>
          <w:rFonts w:cs="Arial"/>
        </w:rPr>
        <w:t xml:space="preserve"> those which are</w:t>
      </w:r>
      <w:r w:rsidR="006C3ECE" w:rsidRPr="00846C32">
        <w:rPr>
          <w:rFonts w:cs="Arial"/>
        </w:rPr>
        <w:t xml:space="preserve"> </w:t>
      </w:r>
      <w:r w:rsidR="004A6459" w:rsidRPr="00846C32">
        <w:rPr>
          <w:rFonts w:cs="Arial"/>
        </w:rPr>
        <w:t>useful for prediction in new datasets</w:t>
      </w:r>
      <w:r w:rsidRPr="00846C32">
        <w:rPr>
          <w:rFonts w:cs="Arial"/>
        </w:rPr>
        <w:fldChar w:fldCharType="begin">
          <w:fldData xml:space="preserve">PEVuZE5vdGU+PENpdGU+PEF1dGhvcj5HdW5uaW5nPC9BdXRob3I+PFllYXI+MjAyMDwvWWVhcj48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ZWRpdGlvbj4yMDIwLzA4LzI4PC9lZGl0aW9uPjxr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</w:fldData>
        </w:fldChar>
      </w:r>
      <w:r w:rsidR="00160F87" w:rsidRPr="00846C32">
        <w:rPr>
          <w:rFonts w:cs="Arial"/>
        </w:rPr>
        <w:instrText xml:space="preserve"> ADDIN EN.CITE </w:instrText>
      </w:r>
      <w:r w:rsidR="00160F87" w:rsidRPr="00154839">
        <w:rPr>
          <w:rFonts w:cs="Arial"/>
        </w:rPr>
        <w:fldChar w:fldCharType="begin">
          <w:fldData xml:space="preserve">PEVuZE5vdGU+PENpdGU+PEF1dGhvcj5HdW5uaW5nPC9BdXRob3I+PFllYXI+MjAyMDwvWWVhcj48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</w:fldData>
        </w:fldChar>
      </w:r>
      <w:r w:rsidR="00160F87" w:rsidRPr="00846C32">
        <w:rPr>
          <w:rFonts w:cs="Arial"/>
        </w:rPr>
        <w:instrText xml:space="preserve"> ADDIN EN.CITE.DATA </w:instrText>
      </w:r>
      <w:r w:rsidR="00160F87" w:rsidRPr="00154839">
        <w:rPr>
          <w:rFonts w:cs="Arial"/>
        </w:rPr>
      </w:r>
      <w:r w:rsidR="00160F87" w:rsidRPr="00154839">
        <w:rPr>
          <w:rFonts w:cs="Arial"/>
        </w:rPr>
        <w:fldChar w:fldCharType="end"/>
      </w:r>
      <w:r w:rsidRPr="00846C32">
        <w:rPr>
          <w:rFonts w:cs="Arial"/>
        </w:rPr>
      </w:r>
      <w:r w:rsidRPr="00846C32">
        <w:rPr>
          <w:rFonts w:cs="Arial"/>
        </w:rPr>
        <w:fldChar w:fldCharType="separate"/>
      </w:r>
      <w:r w:rsidR="00160F87" w:rsidRPr="00846C32">
        <w:rPr>
          <w:rFonts w:cs="Arial"/>
          <w:noProof/>
          <w:vertAlign w:val="superscript"/>
        </w:rPr>
        <w:t>11-13</w:t>
      </w:r>
      <w:r w:rsidRPr="00846C32">
        <w:rPr>
          <w:rFonts w:cs="Arial"/>
        </w:rPr>
        <w:fldChar w:fldCharType="end"/>
      </w:r>
      <w:r w:rsidR="00725277" w:rsidRPr="00846C32">
        <w:rPr>
          <w:rFonts w:cs="Arial"/>
        </w:rPr>
        <w:t>.</w:t>
      </w:r>
      <w:r w:rsidR="002A1E0F" w:rsidRPr="00846C32">
        <w:rPr>
          <w:rFonts w:cs="Arial"/>
        </w:rPr>
        <w:t xml:space="preserve"> </w:t>
      </w:r>
      <w:r w:rsidR="001439F1" w:rsidRPr="00A05E10">
        <w:rPr>
          <w:rFonts w:cs="Arial"/>
        </w:rPr>
        <w:t xml:space="preserve">In the case of ‘meta-predictors’, this may result in the </w:t>
      </w:r>
      <w:r w:rsidR="00C5111B" w:rsidRPr="00A05E10">
        <w:rPr>
          <w:rFonts w:cs="Arial"/>
        </w:rPr>
        <w:t>constituent</w:t>
      </w:r>
      <w:r w:rsidR="001439F1" w:rsidRPr="00846C32">
        <w:rPr>
          <w:rFonts w:cs="Arial"/>
        </w:rPr>
        <w:t xml:space="preserve"> tools appearing to perform better and therefore</w:t>
      </w:r>
      <w:r w:rsidR="00A20461" w:rsidRPr="00846C32">
        <w:rPr>
          <w:rFonts w:cs="Arial"/>
        </w:rPr>
        <w:t xml:space="preserve"> being allocated excess weight within the overall agorithm</w:t>
      </w:r>
      <w:r w:rsidR="00A20461" w:rsidRPr="00846C32">
        <w:rPr>
          <w:rFonts w:cs="Arial"/>
        </w:rPr>
        <w:fldChar w:fldCharType="begin">
          <w:fldData xml:space="preserve">PEVuZE5vdGU+PENpdGU+PEF1dGhvcj5HcmltbTwvQXV0aG9yPjxZZWFyPjIwMTU8L1llYXI+PFJl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HcmltbTwvQXV0aG9yPjxZZWFyPjIwMTU8L1llYXI+PFJl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A20461" w:rsidRPr="00846C32">
        <w:rPr>
          <w:rFonts w:cs="Arial"/>
        </w:rPr>
      </w:r>
      <w:r w:rsidR="00A20461" w:rsidRPr="00846C32">
        <w:rPr>
          <w:rFonts w:cs="Arial"/>
        </w:rPr>
        <w:fldChar w:fldCharType="separate"/>
      </w:r>
      <w:r w:rsidR="00160F87" w:rsidRPr="00846C32">
        <w:rPr>
          <w:rFonts w:cs="Arial"/>
          <w:noProof/>
          <w:vertAlign w:val="superscript"/>
        </w:rPr>
        <w:t>14</w:t>
      </w:r>
      <w:r w:rsidR="00A20461" w:rsidRPr="00846C32">
        <w:rPr>
          <w:rFonts w:cs="Arial"/>
        </w:rPr>
        <w:fldChar w:fldCharType="end"/>
      </w:r>
      <w:r w:rsidR="001439F1" w:rsidRPr="00846C32">
        <w:rPr>
          <w:rFonts w:cs="Arial"/>
        </w:rPr>
        <w:t>.</w:t>
      </w:r>
      <w:r w:rsidR="00917CF2" w:rsidRPr="00846C32">
        <w:rPr>
          <w:rFonts w:cs="Arial"/>
        </w:rPr>
        <w:t xml:space="preserve"> </w:t>
      </w:r>
      <w:r w:rsidR="00C5111B" w:rsidRPr="00A05E10">
        <w:rPr>
          <w:rFonts w:cs="Arial"/>
        </w:rPr>
        <w:t>The field has been further con</w:t>
      </w:r>
      <w:r w:rsidR="00B01BB1" w:rsidRPr="00A05E10">
        <w:rPr>
          <w:rFonts w:cs="Arial"/>
        </w:rPr>
        <w:t>fused</w:t>
      </w:r>
      <w:r w:rsidR="00C5111B" w:rsidRPr="00846C32">
        <w:rPr>
          <w:rFonts w:cs="Arial"/>
        </w:rPr>
        <w:t xml:space="preserve"> by </w:t>
      </w:r>
      <w:r w:rsidR="000423BC" w:rsidRPr="00846C32">
        <w:t>inter-tool comparisons</w:t>
      </w:r>
      <w:r w:rsidR="000423BC" w:rsidRPr="00846C32" w:rsidDel="000423BC">
        <w:rPr>
          <w:rFonts w:cs="Arial"/>
        </w:rPr>
        <w:t xml:space="preserve"> </w:t>
      </w:r>
      <w:r w:rsidR="00C5111B" w:rsidRPr="00846C32">
        <w:rPr>
          <w:rFonts w:cs="Arial"/>
        </w:rPr>
        <w:t>using the same datasets upon which they were trained</w:t>
      </w:r>
      <w:r w:rsidR="00C5111B" w:rsidRPr="00846C32">
        <w:rPr>
          <w:rFonts w:cs="Arial"/>
        </w:rPr>
        <w:fldChar w:fldCharType="begin"/>
      </w:r>
      <w:r w:rsidR="00C5111B"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00C5111B" w:rsidRPr="00846C32">
        <w:rPr>
          <w:rFonts w:cs="Arial"/>
        </w:rPr>
        <w:fldChar w:fldCharType="separate"/>
      </w:r>
      <w:r w:rsidR="00C5111B" w:rsidRPr="00846C32">
        <w:rPr>
          <w:rFonts w:cs="Arial"/>
          <w:noProof/>
          <w:vertAlign w:val="superscript"/>
        </w:rPr>
        <w:t>11</w:t>
      </w:r>
      <w:r w:rsidR="00C5111B" w:rsidRPr="00846C32">
        <w:rPr>
          <w:rFonts w:cs="Arial"/>
        </w:rPr>
        <w:fldChar w:fldCharType="end"/>
      </w:r>
    </w:p>
    <w:p w14:paraId="27894504" w14:textId="6297AE56" w:rsidR="0031430F" w:rsidRPr="00846C32" w:rsidRDefault="00B01BB1" w:rsidP="00C365FE">
      <w:pPr>
        <w:spacing w:line="480" w:lineRule="auto"/>
        <w:jc w:val="both"/>
        <w:rPr>
          <w:rFonts w:cs="Arial"/>
        </w:rPr>
      </w:pPr>
      <w:r w:rsidRPr="00A05E10">
        <w:rPr>
          <w:rFonts w:cs="Arial"/>
        </w:rPr>
        <w:t>In addition</w:t>
      </w:r>
      <w:r w:rsidR="002B58CC" w:rsidRPr="00A05E10">
        <w:rPr>
          <w:rFonts w:cs="Arial"/>
        </w:rPr>
        <w:t>, some ‘clinical’ databases may offer less reliable variant classification</w:t>
      </w:r>
      <w:r w:rsidR="002B58CC" w:rsidRPr="00846C32">
        <w:rPr>
          <w:rFonts w:cs="Arial"/>
        </w:rPr>
        <w:t>s: earlier instances of HGMD</w:t>
      </w:r>
      <w:r w:rsidR="00025D52" w:rsidRPr="00846C32">
        <w:rPr>
          <w:rFonts w:cs="Arial"/>
        </w:rPr>
        <w:t>,</w:t>
      </w:r>
      <w:r w:rsidR="002B58CC" w:rsidRPr="00846C32">
        <w:rPr>
          <w:rFonts w:cs="Arial"/>
        </w:rPr>
        <w:t xml:space="preserve"> </w:t>
      </w:r>
      <w:r w:rsidR="00340C45" w:rsidRPr="00846C32">
        <w:rPr>
          <w:rFonts w:cs="Arial"/>
        </w:rPr>
        <w:t>for example</w:t>
      </w:r>
      <w:r w:rsidR="00025D52" w:rsidRPr="00846C32">
        <w:rPr>
          <w:rFonts w:cs="Arial"/>
        </w:rPr>
        <w:t>,</w:t>
      </w:r>
      <w:r w:rsidR="00340C45" w:rsidRPr="00846C32">
        <w:rPr>
          <w:rFonts w:cs="Arial"/>
        </w:rPr>
        <w:t xml:space="preserve"> </w:t>
      </w:r>
      <w:r w:rsidR="00B40968" w:rsidRPr="00846C32">
        <w:rPr>
          <w:rFonts w:cs="Arial"/>
        </w:rPr>
        <w:t xml:space="preserve">largely </w:t>
      </w:r>
      <w:r w:rsidR="002B58CC" w:rsidRPr="00846C32">
        <w:rPr>
          <w:rFonts w:cs="Arial"/>
        </w:rPr>
        <w:t>assigned as pathogenic any variant detected in an individual with th</w:t>
      </w:r>
      <w:r w:rsidR="00B40968" w:rsidRPr="00846C32">
        <w:rPr>
          <w:rFonts w:cs="Arial"/>
        </w:rPr>
        <w:t xml:space="preserve">e relevant phenotype, whilst </w:t>
      </w:r>
      <w:r w:rsidR="00D06543" w:rsidRPr="00846C32">
        <w:rPr>
          <w:rFonts w:cs="Arial"/>
        </w:rPr>
        <w:t xml:space="preserve">only more recently has </w:t>
      </w:r>
      <w:proofErr w:type="spellStart"/>
      <w:r w:rsidR="00B40968" w:rsidRPr="00846C32">
        <w:rPr>
          <w:rFonts w:cs="Arial"/>
        </w:rPr>
        <w:t>ClinVar</w:t>
      </w:r>
      <w:proofErr w:type="spellEnd"/>
      <w:r w:rsidR="00B40968" w:rsidRPr="00846C32">
        <w:rPr>
          <w:rFonts w:cs="Arial"/>
        </w:rPr>
        <w:t xml:space="preserve"> curation tackled erroneous community submissions</w:t>
      </w:r>
      <w:r w:rsidR="00B40968" w:rsidRPr="00846C32">
        <w:rPr>
          <w:rFonts w:cs="Arial"/>
        </w:rPr>
        <w:fldChar w:fldCharType="begin">
          <w:fldData xml:space="preserve">PEVuZE5vdGU+PENpdGU+PEF1dGhvcj5TdGVuc29uPC9BdXRob3I+PFllYXI+MjAxNDwvWWVhcj48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EtOTwvcGFnZXM+PHZvbHVtZT4xMzM8L3ZvbHVtZT48bnVtYmVyPjE8L251bWJl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OTgwLTU8L3BhZ2VzPjx2b2x1bWU+NDI8L3ZvbHVtZT48bnVtYmVyPkRhdGFiYXNlIGlzc3VlPC9u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</w:fldData>
        </w:fldChar>
      </w:r>
      <w:r w:rsidR="00160F87" w:rsidRPr="00846C32">
        <w:rPr>
          <w:rFonts w:cs="Arial"/>
        </w:rPr>
        <w:instrText xml:space="preserve"> ADDIN EN.CITE </w:instrText>
      </w:r>
      <w:r w:rsidR="00160F87" w:rsidRPr="00154839">
        <w:rPr>
          <w:rFonts w:cs="Arial"/>
        </w:rPr>
        <w:fldChar w:fldCharType="begin">
          <w:fldData xml:space="preserve">PEVuZE5vdGU+PENpdGU+PEF1dGhvcj5TdGVuc29uPC9BdXRob3I+PFllYXI+MjAxNDwvWWVhcj48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EtOTwvcGFnZXM+PHZvbHVtZT4xMzM8L3ZvbHVtZT48bnVtYmVyPjE8L251bWJl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OTgwLTU8L3BhZ2VzPjx2b2x1bWU+NDI8L3ZvbHVtZT48bnVtYmVyPkRhdGFiYXNlIGlzc3VlPC9u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</w:fldData>
        </w:fldChar>
      </w:r>
      <w:r w:rsidR="00160F87" w:rsidRPr="00846C32">
        <w:rPr>
          <w:rFonts w:cs="Arial"/>
        </w:rPr>
        <w:instrText xml:space="preserve"> ADDIN EN.CITE.DATA </w:instrText>
      </w:r>
      <w:r w:rsidR="00160F87" w:rsidRPr="00154839">
        <w:rPr>
          <w:rFonts w:cs="Arial"/>
        </w:rPr>
      </w:r>
      <w:r w:rsidR="00160F87" w:rsidRPr="00154839">
        <w:rPr>
          <w:rFonts w:cs="Arial"/>
        </w:rPr>
        <w:fldChar w:fldCharType="end"/>
      </w:r>
      <w:r w:rsidR="00B40968" w:rsidRPr="00846C32">
        <w:rPr>
          <w:rFonts w:cs="Arial"/>
        </w:rPr>
      </w:r>
      <w:r w:rsidR="00B40968" w:rsidRPr="00846C32">
        <w:rPr>
          <w:rFonts w:cs="Arial"/>
        </w:rPr>
        <w:fldChar w:fldCharType="separate"/>
      </w:r>
      <w:r w:rsidR="00160F87" w:rsidRPr="00846C32">
        <w:rPr>
          <w:rFonts w:cs="Arial"/>
          <w:noProof/>
          <w:vertAlign w:val="superscript"/>
        </w:rPr>
        <w:t>15,16</w:t>
      </w:r>
      <w:r w:rsidR="00B40968" w:rsidRPr="00846C32">
        <w:rPr>
          <w:rFonts w:cs="Arial"/>
        </w:rPr>
        <w:fldChar w:fldCharType="end"/>
      </w:r>
      <w:r w:rsidR="002B58CC" w:rsidRPr="00846C32">
        <w:rPr>
          <w:rFonts w:cs="Arial"/>
        </w:rPr>
        <w:t xml:space="preserve">. </w:t>
      </w:r>
      <w:r w:rsidR="008C3017" w:rsidRPr="00846C32">
        <w:rPr>
          <w:rFonts w:cs="Arial"/>
        </w:rPr>
        <w:t xml:space="preserve">Such databases </w:t>
      </w:r>
      <w:r w:rsidRPr="00A05E10">
        <w:rPr>
          <w:rFonts w:cs="Arial"/>
        </w:rPr>
        <w:t>may also be</w:t>
      </w:r>
      <w:r w:rsidR="008C3017" w:rsidRPr="00A05E10">
        <w:rPr>
          <w:rFonts w:cs="Arial"/>
        </w:rPr>
        <w:t xml:space="preserve"> biased towards </w:t>
      </w:r>
      <w:r w:rsidR="006177AC" w:rsidRPr="00846C32">
        <w:rPr>
          <w:rFonts w:cs="Arial"/>
        </w:rPr>
        <w:t>variants with features which are more easily detectable by prediction software,</w:t>
      </w:r>
      <w:r w:rsidR="002A1E0F" w:rsidRPr="00846C32">
        <w:rPr>
          <w:rFonts w:cs="Arial"/>
        </w:rPr>
        <w:t xml:space="preserve"> </w:t>
      </w:r>
      <w:r w:rsidR="006177AC" w:rsidRPr="00846C32">
        <w:rPr>
          <w:rFonts w:cs="Arial"/>
        </w:rPr>
        <w:t>as conclusive clinical classifications are less frequently established for more “challenging” variants</w:t>
      </w:r>
      <w:r w:rsidR="006177AC" w:rsidRPr="00846C32">
        <w:rPr>
          <w:rFonts w:cs="Arial"/>
        </w:rPr>
        <w:fldChar w:fldCharType="begin"/>
      </w:r>
      <w:r w:rsidR="006C4073"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006177AC" w:rsidRPr="00846C32">
        <w:rPr>
          <w:rFonts w:cs="Arial"/>
        </w:rPr>
        <w:fldChar w:fldCharType="separate"/>
      </w:r>
      <w:r w:rsidR="00160F87" w:rsidRPr="00846C32">
        <w:rPr>
          <w:rFonts w:cs="Arial"/>
          <w:noProof/>
          <w:vertAlign w:val="superscript"/>
        </w:rPr>
        <w:t>11</w:t>
      </w:r>
      <w:r w:rsidR="006177AC" w:rsidRPr="00846C32">
        <w:rPr>
          <w:rFonts w:cs="Arial"/>
        </w:rPr>
        <w:fldChar w:fldCharType="end"/>
      </w:r>
      <w:r w:rsidR="006177AC" w:rsidRPr="00846C32">
        <w:rPr>
          <w:rFonts w:cs="Arial"/>
        </w:rPr>
        <w:t>.</w:t>
      </w:r>
      <w:r w:rsidR="002A1E0F" w:rsidRPr="00846C32">
        <w:rPr>
          <w:rFonts w:cs="Arial"/>
        </w:rPr>
        <w:t xml:space="preserve"> </w:t>
      </w:r>
      <w:r w:rsidR="0031430F" w:rsidRPr="00A05E10">
        <w:rPr>
          <w:rFonts w:cs="Arial"/>
        </w:rPr>
        <w:t>Furthermore, d</w:t>
      </w:r>
      <w:r w:rsidR="008020D7" w:rsidRPr="00A05E10">
        <w:rPr>
          <w:rFonts w:cs="Arial"/>
        </w:rPr>
        <w:t>ifferences in tools p</w:t>
      </w:r>
      <w:r w:rsidRPr="00846C32">
        <w:rPr>
          <w:rFonts w:cs="Arial"/>
        </w:rPr>
        <w:t>erformance have been observed across</w:t>
      </w:r>
      <w:r w:rsidR="008020D7" w:rsidRPr="00846C32">
        <w:rPr>
          <w:rFonts w:cs="Arial"/>
        </w:rPr>
        <w:t xml:space="preserve"> different populations</w:t>
      </w:r>
      <w:r w:rsidR="008C15CD" w:rsidRPr="00846C32">
        <w:rPr>
          <w:rFonts w:cs="Arial"/>
        </w:rPr>
        <w:t xml:space="preserve"> and</w:t>
      </w:r>
      <w:r w:rsidR="0031430F" w:rsidRPr="00846C32">
        <w:rPr>
          <w:rFonts w:cs="Arial"/>
        </w:rPr>
        <w:t xml:space="preserve"> bet</w:t>
      </w:r>
      <w:r w:rsidRPr="00846C32">
        <w:rPr>
          <w:rFonts w:cs="Arial"/>
        </w:rPr>
        <w:t>ween</w:t>
      </w:r>
      <w:r w:rsidR="008020D7" w:rsidRPr="00846C32">
        <w:rPr>
          <w:rFonts w:cs="Arial"/>
        </w:rPr>
        <w:t xml:space="preserve"> different variant types (gain of function vs loss of function</w:t>
      </w:r>
      <w:r w:rsidR="008C15CD" w:rsidRPr="00846C32">
        <w:rPr>
          <w:rFonts w:cs="Arial"/>
        </w:rPr>
        <w:t xml:space="preserve"> and pathogenic vs benign</w:t>
      </w:r>
      <w:proofErr w:type="gramStart"/>
      <w:r w:rsidR="008020D7" w:rsidRPr="00846C32">
        <w:rPr>
          <w:rFonts w:cs="Arial"/>
        </w:rPr>
        <w:t>)</w:t>
      </w:r>
      <w:proofErr w:type="gramEnd"/>
      <w:r w:rsidR="004D0159" w:rsidRPr="00846C32">
        <w:rPr>
          <w:rFonts w:cs="Arial"/>
        </w:rPr>
        <w:fldChar w:fldCharType="begin">
          <w:fldData xml:space="preserve">PEVuZE5vdGU+PENpdGU+PEF1dGhvcj5HaG9zaDwvQXV0aG9yPjxZZWFyPjIwMTc8L1llYXI+PFJl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jI1PC9wYWdlcz48dm9sdW1lPjE4PC92b2x1bWU+PG51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Y0ODE8L3BhZ2VzPjx2b2x1bWU+MTU8L3ZvbHVtZT48bnVtYmVyPjI8L251bWJlcj48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HaG9zaDwvQXV0aG9yPjxZZWFyPjIwMTc8L1llYXI+PFJl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jI1PC9wYWdlcz48dm9sdW1lPjE4PC92b2x1bWU+PG51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Y0ODE8L3BhZ2VzPjx2b2x1bWU+MTU8L3ZvbHVtZT48bnVtYmVyPjI8L251bWJlcj48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4D0159" w:rsidRPr="00846C32">
        <w:rPr>
          <w:rFonts w:cs="Arial"/>
        </w:rPr>
      </w:r>
      <w:r w:rsidR="004D0159" w:rsidRPr="00846C32">
        <w:rPr>
          <w:rFonts w:cs="Arial"/>
        </w:rPr>
        <w:fldChar w:fldCharType="separate"/>
      </w:r>
      <w:r w:rsidR="0031430F" w:rsidRPr="00846C32">
        <w:rPr>
          <w:rFonts w:cs="Arial"/>
          <w:noProof/>
          <w:vertAlign w:val="superscript"/>
        </w:rPr>
        <w:t>17-19</w:t>
      </w:r>
      <w:r w:rsidR="004D0159" w:rsidRPr="00846C32">
        <w:rPr>
          <w:rFonts w:cs="Arial"/>
        </w:rPr>
        <w:fldChar w:fldCharType="end"/>
      </w:r>
      <w:r w:rsidR="008020D7" w:rsidRPr="00846C32">
        <w:rPr>
          <w:rFonts w:cs="Arial"/>
        </w:rPr>
        <w:t xml:space="preserve">. </w:t>
      </w:r>
    </w:p>
    <w:p w14:paraId="3C5EB4C5" w14:textId="0EB65E02" w:rsidR="00474F75" w:rsidRPr="00846C32" w:rsidRDefault="0022096F" w:rsidP="00C365FE">
      <w:pPr>
        <w:spacing w:line="480" w:lineRule="auto"/>
        <w:jc w:val="both"/>
        <w:rPr>
          <w:rFonts w:cs="Arial"/>
        </w:rPr>
      </w:pPr>
      <w:r w:rsidRPr="00A05E10">
        <w:rPr>
          <w:rFonts w:cs="Arial"/>
        </w:rPr>
        <w:t>W</w:t>
      </w:r>
      <w:r w:rsidR="00841CB7" w:rsidRPr="00A05E10">
        <w:rPr>
          <w:rFonts w:cs="Arial"/>
        </w:rPr>
        <w:t>e summarise the data</w:t>
      </w:r>
      <w:r w:rsidR="008762D0" w:rsidRPr="00846C32">
        <w:rPr>
          <w:rFonts w:cs="Arial"/>
        </w:rPr>
        <w:t xml:space="preserve"> inputs,</w:t>
      </w:r>
      <w:r w:rsidR="00772CAE" w:rsidRPr="00846C32">
        <w:rPr>
          <w:rFonts w:cs="Arial"/>
        </w:rPr>
        <w:t xml:space="preserve"> </w:t>
      </w:r>
      <w:r w:rsidR="00841CB7" w:rsidRPr="00846C32">
        <w:rPr>
          <w:rFonts w:cs="Arial"/>
        </w:rPr>
        <w:t xml:space="preserve">methodologies </w:t>
      </w:r>
      <w:r w:rsidR="008762D0" w:rsidRPr="00846C32">
        <w:rPr>
          <w:rFonts w:cs="Arial"/>
        </w:rPr>
        <w:t xml:space="preserve">and testing/training data </w:t>
      </w:r>
      <w:r w:rsidR="00E71B7C" w:rsidRPr="00846C32">
        <w:rPr>
          <w:rFonts w:cs="Arial"/>
        </w:rPr>
        <w:t>underpinning</w:t>
      </w:r>
      <w:r w:rsidR="00772CAE" w:rsidRPr="00846C32">
        <w:rPr>
          <w:rFonts w:cs="Arial"/>
        </w:rPr>
        <w:t xml:space="preserve"> </w:t>
      </w:r>
      <w:r w:rsidR="008B5D39" w:rsidRPr="00846C32">
        <w:rPr>
          <w:rFonts w:cs="Arial"/>
        </w:rPr>
        <w:t>45</w:t>
      </w:r>
      <w:r w:rsidR="00E71B7C" w:rsidRPr="00846C32">
        <w:rPr>
          <w:rFonts w:cs="Arial"/>
        </w:rPr>
        <w:t xml:space="preserve">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E71B7C" w:rsidRPr="00846C32">
        <w:rPr>
          <w:rFonts w:cs="Arial"/>
        </w:rPr>
        <w:t>tools widely used in clinical practice</w:t>
      </w:r>
      <w:r w:rsidR="002E46F0" w:rsidRPr="00846C32">
        <w:rPr>
          <w:rFonts w:cs="Arial"/>
        </w:rPr>
        <w:t xml:space="preserve"> and/or available from amalgamation sites </w:t>
      </w:r>
      <w:r w:rsidR="00280DAC" w:rsidRPr="00846C32">
        <w:rPr>
          <w:rFonts w:cs="Arial"/>
        </w:rPr>
        <w:fldChar w:fldCharType="begin">
          <w:fldData xml:space="preserve">PEVuZE5vdGU+PENpdGU+PEF1dGhvcj5XYW5nPC9BdXRob3I+PFllYXI+MjAxMDwvWWVhcj48UmVj
TnVtPjIzODY8L1JlY051bT48RGlzcGxheVRleHQ+PHN0eWxlIGZhY2U9InN1cGVyc2NyaXB0Ij4y
MCwyMTwvc3R5bGU+PC9EaXNwbGF5VGV4dD48cmVjb3JkPjxyZWMtbnVtYmVyPjIzODY8L3JlYy1u
dW1iZXI+PGZvcmVpZ24ta2V5cz48a2V5IGFwcD0iRU4iIGRiLWlkPSIydmR3ZWF6MnFyMHh0aGU1
cnRydmZyNTV3OWF0NTV0ZHp0dzUiIHRpbWVzdGFtcD0iMTYwODI0NDY3OCI+MjM4Nj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ENoaWxkcmVuJmFwb3M7cyBIb3NwaXRhbCBvZiBQaGlsYWRlbHBoaWEsIFBBIDE5MTA0LCBVU0Eu
IGthaUBvcGVuYmlvaW5mb3JtYXRpY3Mub3JnPC9hdXRoLWFkZHJlc3M+PHRpdGxlcz48dGl0bGU+
QU5OT1ZBUjogZnVuY3Rpb25hbCBhbm5vdGF0aW9uIG9mIGdlbmV0aWMgdmFyaWFudHMgZnJvbSBo
aWdoLXRocm91Z2hwdXQgc2VxdWVuY2luZyBkYXRh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lMTY0PC9wYWdlcz48dm9sdW1lPjM4PC92b2x1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</w:fldData>
        </w:fldChar>
      </w:r>
      <w:r w:rsidR="0031430F" w:rsidRPr="00846C32">
        <w:rPr>
          <w:rFonts w:cs="Arial"/>
        </w:rPr>
        <w:instrText xml:space="preserve"> ADDIN EN.CITE </w:instrText>
      </w:r>
      <w:r w:rsidR="0031430F" w:rsidRPr="00154839">
        <w:rPr>
          <w:rFonts w:cs="Arial"/>
        </w:rPr>
        <w:fldChar w:fldCharType="begin">
          <w:fldData xml:space="preserve">PEVuZE5vdGU+PENpdGU+PEF1dGhvcj5XYW5nPC9BdXRob3I+PFllYXI+MjAxMDwvWWVhcj48UmVj
TnVtPjIzODY8L1JlY051bT48RGlzcGxheVRleHQ+PHN0eWxlIGZhY2U9InN1cGVyc2NyaXB0Ij4y
MCwyMTwvc3R5bGU+PC9EaXNwbGF5VGV4dD48cmVjb3JkPjxyZWMtbnVtYmVyPjIzODY8L3JlYy1u
dW1iZXI+PGZvcmVpZ24ta2V5cz48a2V5IGFwcD0iRU4iIGRiLWlkPSIydmR3ZWF6MnFyMHh0aGU1
cnRydmZyNTV3OWF0NTV0ZHp0dzUiIHRpbWVzdGFtcD0iMTYwODI0NDY3OCI+MjM4Nj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ENoaWxkcmVuJmFwb3M7cyBIb3NwaXRhbCBvZiBQaGlsYWRlbHBoaWEsIFBBIDE5MTA0LCBVU0Eu
IGthaUBvcGVuYmlvaW5mb3JtYXRpY3Mub3JnPC9hdXRoLWFkZHJlc3M+PHRpdGxlcz48dGl0bGU+
QU5OT1ZBUjogZnVuY3Rpb25hbCBhbm5vdGF0aW9uIG9mIGdlbmV0aWMgdmFyaWFudHMgZnJvbSBo
aWdoLXRocm91Z2hwdXQgc2VxdWVuY2luZyBkYXRh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lMTY0PC9wYWdlcz48dm9sdW1lPjM4PC92b2x1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</w:fldData>
        </w:fldChar>
      </w:r>
      <w:r w:rsidR="0031430F" w:rsidRPr="00846C32">
        <w:rPr>
          <w:rFonts w:cs="Arial"/>
        </w:rPr>
        <w:instrText xml:space="preserve"> ADDIN EN.CITE.DATA </w:instrText>
      </w:r>
      <w:r w:rsidR="0031430F" w:rsidRPr="00154839">
        <w:rPr>
          <w:rFonts w:cs="Arial"/>
        </w:rPr>
      </w:r>
      <w:r w:rsidR="0031430F" w:rsidRPr="00154839">
        <w:rPr>
          <w:rFonts w:cs="Arial"/>
        </w:rPr>
        <w:fldChar w:fldCharType="end"/>
      </w:r>
      <w:r w:rsidR="00280DAC" w:rsidRPr="00846C32">
        <w:rPr>
          <w:rFonts w:cs="Arial"/>
        </w:rPr>
      </w:r>
      <w:r w:rsidR="00280DAC" w:rsidRPr="00846C32">
        <w:rPr>
          <w:rFonts w:cs="Arial"/>
        </w:rPr>
        <w:fldChar w:fldCharType="separate"/>
      </w:r>
      <w:r w:rsidR="0031430F" w:rsidRPr="00846C32">
        <w:rPr>
          <w:rFonts w:cs="Arial"/>
          <w:noProof/>
          <w:vertAlign w:val="superscript"/>
        </w:rPr>
        <w:t>20,21</w:t>
      </w:r>
      <w:r w:rsidR="00280DAC" w:rsidRPr="00846C32">
        <w:rPr>
          <w:rFonts w:cs="Arial"/>
        </w:rPr>
        <w:fldChar w:fldCharType="end"/>
      </w:r>
      <w:r w:rsidRPr="00846C32">
        <w:rPr>
          <w:rFonts w:cs="Arial"/>
        </w:rPr>
        <w:t xml:space="preserve"> (</w:t>
      </w:r>
      <w:r w:rsidR="002E46F0" w:rsidRPr="00154839">
        <w:rPr>
          <w:rFonts w:cs="Arial"/>
          <w:b/>
        </w:rPr>
        <w:t>Table 1, Supplementary Table 1</w:t>
      </w:r>
      <w:r w:rsidR="002E46F0" w:rsidRPr="00846C32">
        <w:rPr>
          <w:rFonts w:cs="Arial"/>
        </w:rPr>
        <w:t>).</w:t>
      </w:r>
    </w:p>
    <w:p w14:paraId="1849AF07" w14:textId="0D20F3C2" w:rsidR="005E0835" w:rsidRPr="00846C32" w:rsidRDefault="005E0835" w:rsidP="00C365FE">
      <w:pPr>
        <w:pStyle w:val="Heading3"/>
        <w:spacing w:line="480" w:lineRule="auto"/>
        <w:jc w:val="both"/>
        <w:rPr>
          <w:rFonts w:ascii="Arial" w:hAnsi="Arial" w:cs="Arial"/>
        </w:rPr>
      </w:pPr>
      <w:r w:rsidRPr="00A05E10">
        <w:rPr>
          <w:rFonts w:ascii="Arial" w:hAnsi="Arial" w:cs="Arial"/>
        </w:rPr>
        <w:t>Clinical application</w:t>
      </w:r>
      <w:r w:rsidR="008419CE" w:rsidRPr="00A05E10">
        <w:rPr>
          <w:rFonts w:ascii="Arial" w:hAnsi="Arial" w:cs="Arial"/>
        </w:rPr>
        <w:t xml:space="preserve"> of </w:t>
      </w:r>
      <w:r w:rsidR="00AA5162" w:rsidRPr="00846C32">
        <w:rPr>
          <w:rFonts w:ascii="Arial" w:hAnsi="Arial" w:cs="Arial"/>
        </w:rPr>
        <w:t xml:space="preserve">in </w:t>
      </w:r>
      <w:proofErr w:type="spellStart"/>
      <w:r w:rsidR="00AA5162" w:rsidRPr="00846C32">
        <w:rPr>
          <w:rFonts w:ascii="Arial" w:hAnsi="Arial" w:cs="Arial"/>
        </w:rPr>
        <w:t>silico</w:t>
      </w:r>
      <w:proofErr w:type="spellEnd"/>
      <w:r w:rsidR="00AA5162" w:rsidRPr="00846C32">
        <w:rPr>
          <w:rFonts w:ascii="Arial" w:hAnsi="Arial" w:cs="Arial"/>
        </w:rPr>
        <w:t xml:space="preserve"> </w:t>
      </w:r>
      <w:r w:rsidR="003E5451" w:rsidRPr="00846C32">
        <w:rPr>
          <w:rFonts w:ascii="Arial" w:hAnsi="Arial" w:cs="Arial"/>
        </w:rPr>
        <w:t>predictions</w:t>
      </w:r>
    </w:p>
    <w:p w14:paraId="64FE755A" w14:textId="717478CE" w:rsidR="00ED0602" w:rsidRPr="00A05E10" w:rsidRDefault="000557F7" w:rsidP="00C365FE">
      <w:pPr>
        <w:spacing w:line="480" w:lineRule="auto"/>
        <w:jc w:val="both"/>
        <w:rPr>
          <w:rFonts w:cs="Arial"/>
        </w:rPr>
      </w:pPr>
      <w:r w:rsidRPr="00846C32">
        <w:rPr>
          <w:rFonts w:cs="Arial"/>
        </w:rPr>
        <w:t xml:space="preserve">Whilst primarily developed to support genomic research,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F33902" w:rsidRPr="00846C32">
        <w:rPr>
          <w:rFonts w:cs="Arial"/>
        </w:rPr>
        <w:t>predictions</w:t>
      </w:r>
      <w:r w:rsidR="00BB4AF9" w:rsidRPr="00846C32">
        <w:rPr>
          <w:rFonts w:cs="Arial"/>
        </w:rPr>
        <w:t xml:space="preserve"> </w:t>
      </w:r>
      <w:r w:rsidR="00B40F77" w:rsidRPr="00846C32">
        <w:rPr>
          <w:rFonts w:cs="Arial"/>
        </w:rPr>
        <w:t xml:space="preserve">have also been widely used </w:t>
      </w:r>
      <w:r w:rsidR="002E46F0" w:rsidRPr="00846C32">
        <w:rPr>
          <w:rFonts w:cs="Arial"/>
        </w:rPr>
        <w:t xml:space="preserve">by clinical diagnostic laboratories </w:t>
      </w:r>
      <w:r w:rsidR="00280DAC" w:rsidRPr="00846C32">
        <w:rPr>
          <w:rFonts w:cs="Arial"/>
        </w:rPr>
        <w:t>to supplement clinical data for variant classification</w:t>
      </w:r>
      <w:r w:rsidR="00841CB7" w:rsidRPr="00846C32">
        <w:rPr>
          <w:rFonts w:cs="Arial"/>
        </w:rPr>
        <w:t xml:space="preserve">.  </w:t>
      </w:r>
      <w:r w:rsidR="00B40F77" w:rsidRPr="00846C32">
        <w:rPr>
          <w:rFonts w:cs="Arial"/>
        </w:rPr>
        <w:t xml:space="preserve">However, </w:t>
      </w:r>
      <w:r w:rsidR="00D60205" w:rsidRPr="00846C32">
        <w:rPr>
          <w:rFonts w:cs="Arial"/>
        </w:rPr>
        <w:t>as</w:t>
      </w:r>
      <w:r w:rsidR="00701B0D" w:rsidRPr="00846C32">
        <w:rPr>
          <w:rFonts w:cs="Arial"/>
        </w:rPr>
        <w:t xml:space="preserve"> the </w:t>
      </w:r>
      <w:r w:rsidR="003C70DE" w:rsidRPr="00846C32">
        <w:rPr>
          <w:rFonts w:cs="Arial"/>
        </w:rPr>
        <w:t>substantial</w:t>
      </w:r>
      <w:r w:rsidR="002E2EC5" w:rsidRPr="00846C32">
        <w:rPr>
          <w:rFonts w:cs="Arial"/>
        </w:rPr>
        <w:t xml:space="preserve"> discordancy </w:t>
      </w:r>
      <w:r w:rsidR="00701B0D" w:rsidRPr="00846C32">
        <w:rPr>
          <w:rFonts w:cs="Arial"/>
        </w:rPr>
        <w:t xml:space="preserve">between tools and </w:t>
      </w:r>
      <w:r w:rsidR="003C70DE" w:rsidRPr="00846C32">
        <w:rPr>
          <w:rFonts w:cs="Arial"/>
        </w:rPr>
        <w:t>high rates of</w:t>
      </w:r>
      <w:r w:rsidR="00701B0D" w:rsidRPr="00846C32">
        <w:rPr>
          <w:rFonts w:cs="Arial"/>
        </w:rPr>
        <w:t xml:space="preserve"> false positive</w:t>
      </w:r>
      <w:r w:rsidR="00AA300A" w:rsidRPr="00846C32">
        <w:rPr>
          <w:rFonts w:cs="Arial"/>
        </w:rPr>
        <w:t xml:space="preserve"> predictions</w:t>
      </w:r>
      <w:r w:rsidR="0048285D" w:rsidRPr="00846C32">
        <w:rPr>
          <w:rFonts w:cs="Arial"/>
        </w:rPr>
        <w:t xml:space="preserve"> has become more evident</w:t>
      </w:r>
      <w:r w:rsidR="002E46F0" w:rsidRPr="00846C32">
        <w:rPr>
          <w:rFonts w:cs="Arial"/>
        </w:rPr>
        <w:t>,</w:t>
      </w:r>
      <w:r w:rsidR="00280DAC" w:rsidRPr="00846C32">
        <w:rPr>
          <w:rFonts w:cs="Arial"/>
        </w:rPr>
        <w:t xml:space="preserve"> greater caution </w:t>
      </w:r>
      <w:proofErr w:type="gramStart"/>
      <w:r w:rsidR="00280DAC" w:rsidRPr="00846C32">
        <w:rPr>
          <w:rFonts w:cs="Arial"/>
        </w:rPr>
        <w:t>has been applied</w:t>
      </w:r>
      <w:proofErr w:type="gramEnd"/>
      <w:r w:rsidR="003C70DE" w:rsidRPr="00846C32">
        <w:rPr>
          <w:rFonts w:cs="Arial"/>
        </w:rPr>
        <w:t xml:space="preserve">. Indeed, in the 2015 </w:t>
      </w:r>
      <w:r w:rsidR="001F0668" w:rsidRPr="00846C32">
        <w:rPr>
          <w:rFonts w:cs="Arial"/>
        </w:rPr>
        <w:t>ACMG/AMP</w:t>
      </w:r>
      <w:r w:rsidR="003C70DE" w:rsidRPr="00846C32">
        <w:rPr>
          <w:rFonts w:cs="Arial"/>
        </w:rPr>
        <w:t xml:space="preserve"> framework for variant interpretation, </w:t>
      </w:r>
      <w:r w:rsidR="0009108D" w:rsidRPr="00846C32">
        <w:rPr>
          <w:rFonts w:cs="Arial"/>
        </w:rPr>
        <w:t xml:space="preserve">it </w:t>
      </w:r>
      <w:proofErr w:type="gramStart"/>
      <w:r w:rsidR="0009108D" w:rsidRPr="00846C32">
        <w:rPr>
          <w:rFonts w:cs="Arial"/>
        </w:rPr>
        <w:t>is recommended</w:t>
      </w:r>
      <w:proofErr w:type="gramEnd"/>
      <w:r w:rsidR="0009108D" w:rsidRPr="00846C32">
        <w:rPr>
          <w:rFonts w:cs="Arial"/>
        </w:rPr>
        <w:t xml:space="preserve"> that evidence from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09108D" w:rsidRPr="00846C32">
        <w:rPr>
          <w:rFonts w:cs="Arial"/>
        </w:rPr>
        <w:t>tools should only</w:t>
      </w:r>
      <w:r w:rsidR="00D60205" w:rsidRPr="00846C32">
        <w:rPr>
          <w:rFonts w:cs="Arial"/>
        </w:rPr>
        <w:t xml:space="preserve"> be used when multiple tools are concordant and only </w:t>
      </w:r>
      <w:r w:rsidR="0094526E" w:rsidRPr="00846C32">
        <w:rPr>
          <w:rFonts w:cs="Arial"/>
        </w:rPr>
        <w:t xml:space="preserve">to provide </w:t>
      </w:r>
      <w:r w:rsidR="0009108D" w:rsidRPr="00846C32">
        <w:rPr>
          <w:rFonts w:cs="Arial"/>
        </w:rPr>
        <w:t>‘supporting’-level evidence towards assessment of pathogenicity or benignity</w:t>
      </w:r>
      <w:r w:rsidR="0048285D" w:rsidRPr="00846C32">
        <w:rPr>
          <w:rFonts w:cs="Arial"/>
        </w:rPr>
        <w:fldChar w:fldCharType="begin">
          <w:fldData xml:space="preserve">PEVuZE5vdGU+PENpdGU+PEF1dGhvcj5SaWNoYXJkczwvQXV0aG9yPjxZZWFyPjIwMTU8L1llYXI+
PFJlY051bT40NzY8L1JlY051bT48RGlzcGxheVRleHQ+PHN0eWxlIGZhY2U9InN1cGVyc2NyaXB0
Ij4yPC9zdHlsZT48L0Rpc3BsYXlUZXh0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SaWNoYXJkczwvQXV0aG9yPjxZZWFyPjIwMTU8L1llYXI+
PFJlY051bT40NzY8L1JlY051bT48RGlzcGxheVRleHQ+PHN0eWxlIGZhY2U9InN1cGVyc2NyaXB0
Ij4yPC9zdHlsZT48L0Rpc3BsYXlUZXh0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48285D" w:rsidRPr="00846C32">
        <w:rPr>
          <w:rFonts w:cs="Arial"/>
        </w:rPr>
      </w:r>
      <w:r w:rsidR="0048285D" w:rsidRPr="00846C32">
        <w:rPr>
          <w:rFonts w:cs="Arial"/>
        </w:rPr>
        <w:fldChar w:fldCharType="separate"/>
      </w:r>
      <w:r w:rsidR="00160F87" w:rsidRPr="00846C32">
        <w:rPr>
          <w:rFonts w:cs="Arial"/>
          <w:noProof/>
          <w:vertAlign w:val="superscript"/>
        </w:rPr>
        <w:t>2</w:t>
      </w:r>
      <w:r w:rsidR="0048285D" w:rsidRPr="00846C32">
        <w:rPr>
          <w:rFonts w:cs="Arial"/>
        </w:rPr>
        <w:fldChar w:fldCharType="end"/>
      </w:r>
      <w:r w:rsidR="007E5D23" w:rsidRPr="00846C32">
        <w:rPr>
          <w:rFonts w:cs="Arial"/>
        </w:rPr>
        <w:t xml:space="preserve">. </w:t>
      </w:r>
      <w:r w:rsidR="0048285D" w:rsidRPr="00846C32">
        <w:rPr>
          <w:rFonts w:cs="Arial"/>
        </w:rPr>
        <w:t>Using</w:t>
      </w:r>
      <w:r w:rsidR="007E5D23" w:rsidRPr="00A05E10">
        <w:rPr>
          <w:rFonts w:cs="Arial"/>
        </w:rPr>
        <w:t xml:space="preserve"> </w:t>
      </w:r>
      <w:r w:rsidR="003B4858" w:rsidRPr="00846C32">
        <w:rPr>
          <w:rFonts w:cs="Arial"/>
        </w:rPr>
        <w:t xml:space="preserve">a </w:t>
      </w:r>
      <w:r w:rsidR="007E5D23" w:rsidRPr="00846C32">
        <w:rPr>
          <w:rFonts w:cs="Arial"/>
        </w:rPr>
        <w:t xml:space="preserve">quantitative Bayesian translation of the </w:t>
      </w:r>
      <w:r w:rsidR="001F0668" w:rsidRPr="00846C32">
        <w:rPr>
          <w:rFonts w:cs="Arial"/>
        </w:rPr>
        <w:t>ACMG/AMP</w:t>
      </w:r>
      <w:r w:rsidR="007E5D23" w:rsidRPr="00846C32">
        <w:rPr>
          <w:rFonts w:cs="Arial"/>
        </w:rPr>
        <w:t xml:space="preserve"> framework, </w:t>
      </w:r>
      <w:r w:rsidR="00C16476" w:rsidRPr="00846C32">
        <w:rPr>
          <w:rFonts w:cs="Arial"/>
        </w:rPr>
        <w:t>supplementary evidence</w:t>
      </w:r>
      <w:r w:rsidR="007E5D23" w:rsidRPr="00846C32">
        <w:rPr>
          <w:rFonts w:cs="Arial"/>
        </w:rPr>
        <w:t xml:space="preserve"> </w:t>
      </w:r>
      <w:r w:rsidR="00ED0602" w:rsidRPr="00846C32">
        <w:rPr>
          <w:rFonts w:cs="Arial"/>
        </w:rPr>
        <w:t>equat</w:t>
      </w:r>
      <w:r w:rsidR="007E5D23" w:rsidRPr="00846C32">
        <w:rPr>
          <w:rFonts w:cs="Arial"/>
        </w:rPr>
        <w:t xml:space="preserve">es to a likelihood ratio </w:t>
      </w:r>
      <w:r w:rsidR="00751509" w:rsidRPr="00846C32">
        <w:rPr>
          <w:rFonts w:cs="Arial"/>
        </w:rPr>
        <w:t xml:space="preserve">of </w:t>
      </w:r>
      <w:r w:rsidR="00ED0602" w:rsidRPr="00846C32">
        <w:rPr>
          <w:rFonts w:cs="Arial"/>
        </w:rPr>
        <w:t>only 2-fold</w:t>
      </w:r>
      <w:r w:rsidR="0048285D" w:rsidRPr="00846C32">
        <w:rPr>
          <w:rFonts w:cs="Arial"/>
        </w:rPr>
        <w:fldChar w:fldCharType="begin">
          <w:fldData xml:space="preserve">PEVuZE5vdGU+PENpdGU+PEF1dGhvcj5UYXZ0aWdpYW48L0F1dGhvcj48WWVhcj4yMDE4PC9ZZWFy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TA1NC0x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UYXZ0aWdpYW48L0F1dGhvcj48WWVhcj4yMDE4PC9ZZWFy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TA1NC0x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48285D" w:rsidRPr="00846C32">
        <w:rPr>
          <w:rFonts w:cs="Arial"/>
        </w:rPr>
      </w:r>
      <w:r w:rsidR="0048285D" w:rsidRPr="00846C32">
        <w:rPr>
          <w:rFonts w:cs="Arial"/>
        </w:rPr>
        <w:fldChar w:fldCharType="separate"/>
      </w:r>
      <w:r w:rsidR="0031430F" w:rsidRPr="00846C32">
        <w:rPr>
          <w:rFonts w:cs="Arial"/>
          <w:noProof/>
          <w:vertAlign w:val="superscript"/>
        </w:rPr>
        <w:t>22</w:t>
      </w:r>
      <w:r w:rsidR="0048285D" w:rsidRPr="00846C32">
        <w:rPr>
          <w:rFonts w:cs="Arial"/>
        </w:rPr>
        <w:fldChar w:fldCharType="end"/>
      </w:r>
      <w:r w:rsidR="00ED0602" w:rsidRPr="00846C32">
        <w:rPr>
          <w:rFonts w:cs="Arial"/>
        </w:rPr>
        <w:t>.</w:t>
      </w:r>
      <w:r w:rsidR="001C48C3" w:rsidRPr="00846C32">
        <w:rPr>
          <w:rFonts w:cs="Arial"/>
        </w:rPr>
        <w:t xml:space="preserve"> </w:t>
      </w:r>
      <w:r w:rsidR="00B1615A" w:rsidRPr="00A05E10">
        <w:rPr>
          <w:rFonts w:cs="Arial"/>
        </w:rPr>
        <w:t>T</w:t>
      </w:r>
      <w:r w:rsidR="0031489C" w:rsidRPr="00A05E10">
        <w:rPr>
          <w:rFonts w:cs="Arial"/>
        </w:rPr>
        <w:t xml:space="preserve">ools </w:t>
      </w:r>
      <w:r w:rsidR="00B1615A" w:rsidRPr="00846C32">
        <w:rPr>
          <w:rFonts w:cs="Arial"/>
        </w:rPr>
        <w:t xml:space="preserve">most widely used clinically include PolyPhen2, SIFT and </w:t>
      </w:r>
      <w:proofErr w:type="spellStart"/>
      <w:r w:rsidR="00B1615A" w:rsidRPr="00846C32">
        <w:rPr>
          <w:rFonts w:cs="Arial"/>
        </w:rPr>
        <w:t>MutationTaster</w:t>
      </w:r>
      <w:proofErr w:type="spellEnd"/>
      <w:r w:rsidR="00D60205" w:rsidRPr="00846C32">
        <w:rPr>
          <w:rFonts w:cs="Arial"/>
        </w:rPr>
        <w:t xml:space="preserve">, due in large part to their inclusion within </w:t>
      </w:r>
      <w:proofErr w:type="gramStart"/>
      <w:r w:rsidR="00D60205" w:rsidRPr="00846C32">
        <w:rPr>
          <w:rFonts w:cs="Arial"/>
        </w:rPr>
        <w:t>commercially-developed</w:t>
      </w:r>
      <w:proofErr w:type="gramEnd"/>
      <w:r w:rsidR="00D60205" w:rsidRPr="00846C32">
        <w:rPr>
          <w:rFonts w:cs="Arial"/>
        </w:rPr>
        <w:t xml:space="preserve"> interfaces </w:t>
      </w:r>
      <w:r w:rsidR="00B1615A" w:rsidRPr="00846C32">
        <w:rPr>
          <w:rFonts w:cs="Arial"/>
        </w:rPr>
        <w:fldChar w:fldCharType="begin">
          <w:fldData xml:space="preserve">PEVuZE5vdGU+PENpdGU+PEF1dGhvcj5SaWNoYXJkczwvQXV0aG9yPjxZZWFyPjIwMTU8L1llYXI+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I0OC05PC9wYWdlcz48dm9sdW1lPjc8L3ZvbHVtZT48bnVtYmVyPjQ8L251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lc0NTItNzwvcGFnZXM+PHZvbHVtZT40MDwvdm9sdW1lPjxu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==
</w:fldData>
        </w:fldChar>
      </w:r>
      <w:r w:rsidR="008E7832" w:rsidRPr="00846C32">
        <w:rPr>
          <w:rFonts w:cs="Arial"/>
        </w:rPr>
        <w:instrText xml:space="preserve"> ADDIN EN.CITE </w:instrText>
      </w:r>
      <w:r w:rsidR="008E7832" w:rsidRPr="00154839">
        <w:rPr>
          <w:rFonts w:cs="Arial"/>
        </w:rPr>
        <w:fldChar w:fldCharType="begin">
          <w:fldData xml:space="preserve">PEVuZE5vdGU+PENpdGU+PEF1dGhvcj5SaWNoYXJkczwvQXV0aG9yPjxZZWFyPjIwMTU8L1llYXI+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I0OC05PC9wYWdlcz48dm9sdW1lPjc8L3ZvbHVtZT48bnVtYmVyPjQ8L251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lc0NTItNzwvcGFnZXM+PHZvbHVtZT40MDwvdm9sdW1lPjxu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==
</w:fldData>
        </w:fldChar>
      </w:r>
      <w:r w:rsidR="008E7832" w:rsidRPr="00846C32">
        <w:rPr>
          <w:rFonts w:cs="Arial"/>
        </w:rPr>
        <w:instrText xml:space="preserve"> ADDIN EN.CITE.DATA </w:instrText>
      </w:r>
      <w:r w:rsidR="008E7832" w:rsidRPr="00154839">
        <w:rPr>
          <w:rFonts w:cs="Arial"/>
        </w:rPr>
      </w:r>
      <w:r w:rsidR="008E7832" w:rsidRPr="00154839">
        <w:rPr>
          <w:rFonts w:cs="Arial"/>
        </w:rPr>
        <w:fldChar w:fldCharType="end"/>
      </w:r>
      <w:r w:rsidR="00B1615A" w:rsidRPr="00846C32">
        <w:rPr>
          <w:rFonts w:cs="Arial"/>
        </w:rPr>
      </w:r>
      <w:r w:rsidR="00B1615A" w:rsidRPr="00846C32">
        <w:rPr>
          <w:rFonts w:cs="Arial"/>
        </w:rPr>
        <w:fldChar w:fldCharType="separate"/>
      </w:r>
      <w:r w:rsidR="0031430F" w:rsidRPr="00846C32">
        <w:rPr>
          <w:rFonts w:cs="Arial"/>
          <w:noProof/>
          <w:vertAlign w:val="superscript"/>
        </w:rPr>
        <w:t>2,4,6,23</w:t>
      </w:r>
      <w:r w:rsidR="00B1615A" w:rsidRPr="00846C32">
        <w:rPr>
          <w:rFonts w:cs="Arial"/>
        </w:rPr>
        <w:fldChar w:fldCharType="end"/>
      </w:r>
      <w:r w:rsidR="00B1615A" w:rsidRPr="00846C32">
        <w:rPr>
          <w:rFonts w:cs="Arial"/>
        </w:rPr>
        <w:t>.</w:t>
      </w:r>
      <w:r w:rsidR="0031489C" w:rsidRPr="00846C32">
        <w:rPr>
          <w:rFonts w:cs="Arial"/>
        </w:rPr>
        <w:t xml:space="preserve"> </w:t>
      </w:r>
    </w:p>
    <w:p w14:paraId="18C7738B" w14:textId="77777777" w:rsidR="008419CE" w:rsidRPr="00846C32" w:rsidRDefault="008419CE" w:rsidP="00C365FE">
      <w:pPr>
        <w:pStyle w:val="Heading3"/>
        <w:spacing w:line="480" w:lineRule="auto"/>
        <w:jc w:val="both"/>
        <w:rPr>
          <w:rFonts w:ascii="Arial" w:hAnsi="Arial" w:cs="Arial"/>
        </w:rPr>
      </w:pPr>
      <w:r w:rsidRPr="00846C32">
        <w:rPr>
          <w:rFonts w:ascii="Arial" w:hAnsi="Arial" w:cs="Arial"/>
        </w:rPr>
        <w:t>Large-scale assays of cancer susceptibility gene function</w:t>
      </w:r>
    </w:p>
    <w:p w14:paraId="499662B6" w14:textId="720550C2" w:rsidR="0051066C" w:rsidRPr="00846C32" w:rsidRDefault="004508AD" w:rsidP="00C365FE">
      <w:pPr>
        <w:spacing w:line="480" w:lineRule="auto"/>
        <w:jc w:val="both"/>
        <w:rPr>
          <w:rFonts w:cs="Arial"/>
        </w:rPr>
      </w:pPr>
      <w:proofErr w:type="gramStart"/>
      <w:r w:rsidRPr="00846C32">
        <w:rPr>
          <w:rFonts w:cs="Arial"/>
        </w:rPr>
        <w:t>Reliable a</w:t>
      </w:r>
      <w:r w:rsidR="000B3A76" w:rsidRPr="00846C32">
        <w:rPr>
          <w:rFonts w:cs="Arial"/>
        </w:rPr>
        <w:t xml:space="preserve">ssays of cellular function that correlate </w:t>
      </w:r>
      <w:r w:rsidRPr="00846C32">
        <w:rPr>
          <w:rFonts w:cs="Arial"/>
        </w:rPr>
        <w:t xml:space="preserve">well </w:t>
      </w:r>
      <w:r w:rsidR="000B3A76" w:rsidRPr="00846C32">
        <w:rPr>
          <w:rFonts w:cs="Arial"/>
        </w:rPr>
        <w:t>with clinica</w:t>
      </w:r>
      <w:r w:rsidR="00F9119E" w:rsidRPr="00846C32">
        <w:rPr>
          <w:rFonts w:cs="Arial"/>
        </w:rPr>
        <w:t xml:space="preserve">l pathogenicity have </w:t>
      </w:r>
      <w:r w:rsidR="0022096F" w:rsidRPr="00846C32">
        <w:rPr>
          <w:rFonts w:cs="Arial"/>
        </w:rPr>
        <w:t xml:space="preserve">long </w:t>
      </w:r>
      <w:r w:rsidR="00F9119E" w:rsidRPr="00846C32">
        <w:rPr>
          <w:rFonts w:cs="Arial"/>
        </w:rPr>
        <w:t>been</w:t>
      </w:r>
      <w:r w:rsidR="0022096F" w:rsidRPr="00846C32">
        <w:rPr>
          <w:rFonts w:cs="Arial"/>
        </w:rPr>
        <w:t xml:space="preserve"> </w:t>
      </w:r>
      <w:r w:rsidR="00F9119E" w:rsidRPr="00846C32">
        <w:rPr>
          <w:rFonts w:cs="Arial"/>
        </w:rPr>
        <w:t>awaited by</w:t>
      </w:r>
      <w:r w:rsidR="000B3A76" w:rsidRPr="00846C32">
        <w:rPr>
          <w:rFonts w:cs="Arial"/>
        </w:rPr>
        <w:t xml:space="preserve"> those working in genetic variation interpretation</w:t>
      </w:r>
      <w:proofErr w:type="gramEnd"/>
      <w:r w:rsidR="000B3A76" w:rsidRPr="00846C32">
        <w:rPr>
          <w:rFonts w:cs="Arial"/>
        </w:rPr>
        <w:t xml:space="preserve">. </w:t>
      </w:r>
      <w:r w:rsidR="00166D97" w:rsidRPr="00846C32">
        <w:rPr>
          <w:rFonts w:cs="Arial"/>
        </w:rPr>
        <w:t>T</w:t>
      </w:r>
      <w:r w:rsidR="00316983" w:rsidRPr="00846C32">
        <w:rPr>
          <w:rFonts w:cs="Arial"/>
        </w:rPr>
        <w:t xml:space="preserve">he majority of </w:t>
      </w:r>
      <w:proofErr w:type="gramStart"/>
      <w:r w:rsidR="0022096F" w:rsidRPr="00846C32">
        <w:rPr>
          <w:rFonts w:cs="Arial"/>
        </w:rPr>
        <w:t xml:space="preserve">early </w:t>
      </w:r>
      <w:r w:rsidR="00166D97" w:rsidRPr="00846C32">
        <w:rPr>
          <w:rFonts w:cs="Arial"/>
        </w:rPr>
        <w:t>published</w:t>
      </w:r>
      <w:proofErr w:type="gramEnd"/>
      <w:r w:rsidR="00166D97" w:rsidRPr="00846C32">
        <w:rPr>
          <w:rFonts w:cs="Arial"/>
        </w:rPr>
        <w:t xml:space="preserve"> </w:t>
      </w:r>
      <w:r w:rsidR="00316983" w:rsidRPr="00846C32">
        <w:rPr>
          <w:rFonts w:cs="Arial"/>
        </w:rPr>
        <w:t xml:space="preserve">experimental assays </w:t>
      </w:r>
      <w:r w:rsidR="000B3A76" w:rsidRPr="00846C32">
        <w:rPr>
          <w:rFonts w:cs="Arial"/>
        </w:rPr>
        <w:t xml:space="preserve">feature </w:t>
      </w:r>
      <w:r w:rsidR="0022096F" w:rsidRPr="00846C32">
        <w:rPr>
          <w:rFonts w:cs="Arial"/>
        </w:rPr>
        <w:t xml:space="preserve">only </w:t>
      </w:r>
      <w:r w:rsidR="000B3A76" w:rsidRPr="00846C32">
        <w:rPr>
          <w:rFonts w:cs="Arial"/>
        </w:rPr>
        <w:t>a handful of variants</w:t>
      </w:r>
      <w:r w:rsidRPr="00846C32">
        <w:rPr>
          <w:rFonts w:cs="Arial"/>
        </w:rPr>
        <w:t>,</w:t>
      </w:r>
      <w:r w:rsidR="000B3A76" w:rsidRPr="00846C32">
        <w:rPr>
          <w:rFonts w:cs="Arial"/>
        </w:rPr>
        <w:t xml:space="preserve"> </w:t>
      </w:r>
      <w:r w:rsidR="00166D97" w:rsidRPr="00846C32">
        <w:rPr>
          <w:rFonts w:cs="Arial"/>
        </w:rPr>
        <w:t xml:space="preserve">have been conducted in a post-hoc </w:t>
      </w:r>
      <w:r w:rsidR="00F9119E" w:rsidRPr="00846C32">
        <w:rPr>
          <w:rFonts w:cs="Arial"/>
        </w:rPr>
        <w:t xml:space="preserve">and/or </w:t>
      </w:r>
      <w:r w:rsidR="00166D97" w:rsidRPr="00846C32">
        <w:rPr>
          <w:rFonts w:cs="Arial"/>
        </w:rPr>
        <w:t>piecemeal fashion</w:t>
      </w:r>
      <w:r w:rsidRPr="00846C32">
        <w:rPr>
          <w:rFonts w:cs="Arial"/>
        </w:rPr>
        <w:t xml:space="preserve"> and </w:t>
      </w:r>
      <w:r w:rsidR="00737FB9" w:rsidRPr="00846C32">
        <w:rPr>
          <w:rFonts w:cs="Arial"/>
        </w:rPr>
        <w:t xml:space="preserve">often fail on </w:t>
      </w:r>
      <w:r w:rsidRPr="00846C32">
        <w:rPr>
          <w:rFonts w:cs="Arial"/>
        </w:rPr>
        <w:t>reproducib</w:t>
      </w:r>
      <w:r w:rsidR="00737FB9" w:rsidRPr="00846C32">
        <w:rPr>
          <w:rFonts w:cs="Arial"/>
        </w:rPr>
        <w:t>ility</w:t>
      </w:r>
      <w:r w:rsidR="00166D97" w:rsidRPr="00846C32">
        <w:rPr>
          <w:rFonts w:cs="Arial"/>
        </w:rPr>
        <w:t xml:space="preserve">. </w:t>
      </w:r>
      <w:r w:rsidR="00497FF9" w:rsidRPr="00846C32">
        <w:rPr>
          <w:rFonts w:cs="Arial"/>
        </w:rPr>
        <w:t xml:space="preserve">Leveraging improved capability </w:t>
      </w:r>
      <w:r w:rsidR="00F9119E" w:rsidRPr="00846C32">
        <w:rPr>
          <w:rFonts w:cs="Arial"/>
        </w:rPr>
        <w:t>in</w:t>
      </w:r>
      <w:r w:rsidR="00497FF9" w:rsidRPr="00846C32">
        <w:rPr>
          <w:rFonts w:cs="Arial"/>
        </w:rPr>
        <w:t xml:space="preserve"> gene editing technology, d</w:t>
      </w:r>
      <w:r w:rsidRPr="00846C32">
        <w:rPr>
          <w:rFonts w:cs="Arial"/>
        </w:rPr>
        <w:t>ata from robust</w:t>
      </w:r>
      <w:r w:rsidR="00BE6B7B" w:rsidRPr="00846C32">
        <w:rPr>
          <w:rFonts w:cs="Arial"/>
        </w:rPr>
        <w:t>,</w:t>
      </w:r>
      <w:r w:rsidRPr="00846C32">
        <w:rPr>
          <w:rFonts w:cs="Arial"/>
        </w:rPr>
        <w:t xml:space="preserve"> s</w:t>
      </w:r>
      <w:r w:rsidR="00316983" w:rsidRPr="00846C32">
        <w:rPr>
          <w:rFonts w:cs="Arial"/>
        </w:rPr>
        <w:t>ystematic</w:t>
      </w:r>
      <w:r w:rsidR="00BE6B7B" w:rsidRPr="00846C32">
        <w:rPr>
          <w:rFonts w:cs="Arial"/>
        </w:rPr>
        <w:t>,</w:t>
      </w:r>
      <w:r w:rsidR="00316983" w:rsidRPr="00846C32">
        <w:rPr>
          <w:rFonts w:cs="Arial"/>
        </w:rPr>
        <w:t xml:space="preserve"> h</w:t>
      </w:r>
      <w:r w:rsidR="0010263A" w:rsidRPr="00846C32">
        <w:rPr>
          <w:rFonts w:cs="Arial"/>
        </w:rPr>
        <w:t>igh</w:t>
      </w:r>
      <w:r w:rsidR="00963A00">
        <w:rPr>
          <w:rFonts w:cs="Arial"/>
        </w:rPr>
        <w:t>-</w:t>
      </w:r>
      <w:r w:rsidR="0010263A" w:rsidRPr="00846C32">
        <w:rPr>
          <w:rFonts w:cs="Arial"/>
        </w:rPr>
        <w:t>throughput</w:t>
      </w:r>
      <w:r w:rsidR="00F9119E" w:rsidRPr="00846C32">
        <w:rPr>
          <w:rFonts w:cs="Arial"/>
        </w:rPr>
        <w:t xml:space="preserve"> saturation genome editing experiments </w:t>
      </w:r>
      <w:r w:rsidR="00497FF9" w:rsidRPr="00846C32">
        <w:rPr>
          <w:rFonts w:cs="Arial"/>
        </w:rPr>
        <w:t>have recently</w:t>
      </w:r>
      <w:r w:rsidRPr="00846C32">
        <w:rPr>
          <w:rFonts w:cs="Arial"/>
        </w:rPr>
        <w:t xml:space="preserve"> becom</w:t>
      </w:r>
      <w:r w:rsidR="00751509" w:rsidRPr="00846C32">
        <w:rPr>
          <w:rFonts w:cs="Arial"/>
        </w:rPr>
        <w:t>e</w:t>
      </w:r>
      <w:r w:rsidRPr="00846C32">
        <w:rPr>
          <w:rFonts w:cs="Arial"/>
        </w:rPr>
        <w:t xml:space="preserve"> available for</w:t>
      </w:r>
      <w:r w:rsidR="00497FF9" w:rsidRPr="00846C32">
        <w:rPr>
          <w:rFonts w:cs="Arial"/>
        </w:rPr>
        <w:t xml:space="preserve"> key </w:t>
      </w:r>
      <w:r w:rsidRPr="00846C32">
        <w:rPr>
          <w:rFonts w:cs="Arial"/>
        </w:rPr>
        <w:t>cancer susceptibility genes</w:t>
      </w:r>
      <w:r w:rsidR="00497FF9" w:rsidRPr="00846C32">
        <w:rPr>
          <w:rFonts w:cs="Arial"/>
        </w:rPr>
        <w:t xml:space="preserve">, which </w:t>
      </w:r>
      <w:r w:rsidR="00F30374" w:rsidRPr="00846C32">
        <w:rPr>
          <w:rFonts w:cs="Arial"/>
        </w:rPr>
        <w:t xml:space="preserve">have been </w:t>
      </w:r>
      <w:r w:rsidR="00244E33" w:rsidRPr="00846C32">
        <w:rPr>
          <w:rFonts w:cs="Arial"/>
        </w:rPr>
        <w:t>shown to correlate strongly with w</w:t>
      </w:r>
      <w:r w:rsidR="00FE7F03" w:rsidRPr="00846C32">
        <w:rPr>
          <w:rFonts w:cs="Arial"/>
        </w:rPr>
        <w:t>ell-</w:t>
      </w:r>
      <w:r w:rsidR="004E558F" w:rsidRPr="00846C32">
        <w:rPr>
          <w:rFonts w:cs="Arial"/>
        </w:rPr>
        <w:t xml:space="preserve">curated </w:t>
      </w:r>
      <w:proofErr w:type="gramStart"/>
      <w:r w:rsidR="00244E33" w:rsidRPr="00846C32">
        <w:rPr>
          <w:rFonts w:cs="Arial"/>
        </w:rPr>
        <w:t>orthogonally-generated</w:t>
      </w:r>
      <w:proofErr w:type="gramEnd"/>
      <w:r w:rsidR="00244E33" w:rsidRPr="00846C32">
        <w:rPr>
          <w:rFonts w:cs="Arial"/>
        </w:rPr>
        <w:t xml:space="preserve"> </w:t>
      </w:r>
      <w:r w:rsidR="004E558F" w:rsidRPr="00846C32">
        <w:rPr>
          <w:rFonts w:cs="Arial"/>
        </w:rPr>
        <w:t xml:space="preserve">clinical </w:t>
      </w:r>
      <w:r w:rsidR="0018306B" w:rsidRPr="00846C32">
        <w:rPr>
          <w:rFonts w:cs="Arial"/>
        </w:rPr>
        <w:t>classifications</w:t>
      </w:r>
      <w:r w:rsidR="004E558F" w:rsidRPr="00846C32">
        <w:rPr>
          <w:rFonts w:cs="Arial"/>
        </w:rPr>
        <w:t xml:space="preserve"> </w:t>
      </w:r>
      <w:r w:rsidR="00FE7F03" w:rsidRPr="00846C32">
        <w:rPr>
          <w:rFonts w:cs="Arial"/>
        </w:rPr>
        <w:t>(Supp</w:t>
      </w:r>
      <w:r w:rsidR="0022096F" w:rsidRPr="00846C32">
        <w:rPr>
          <w:rFonts w:cs="Arial"/>
        </w:rPr>
        <w:t>lementary Tables 2, 3</w:t>
      </w:r>
      <w:r w:rsidR="005713B8" w:rsidRPr="00846C32">
        <w:rPr>
          <w:rFonts w:cs="Arial"/>
        </w:rPr>
        <w:t>, 4</w:t>
      </w:r>
      <w:r w:rsidR="00FE7F03" w:rsidRPr="00846C32">
        <w:rPr>
          <w:rFonts w:cs="Arial"/>
        </w:rPr>
        <w:t>)</w:t>
      </w:r>
      <w:r w:rsidR="00B86CBA" w:rsidRPr="00846C32">
        <w:rPr>
          <w:rFonts w:cs="Arial"/>
        </w:rPr>
        <w:t>.</w:t>
      </w:r>
    </w:p>
    <w:p w14:paraId="5EAFDD8D" w14:textId="55ADE221" w:rsidR="009E696D" w:rsidRPr="00846C32" w:rsidRDefault="00553F2C" w:rsidP="00C365FE">
      <w:pPr>
        <w:spacing w:line="480" w:lineRule="auto"/>
        <w:jc w:val="both"/>
        <w:rPr>
          <w:rFonts w:cs="Arial"/>
        </w:rPr>
      </w:pPr>
      <w:r w:rsidRPr="00846C32">
        <w:rPr>
          <w:rFonts w:cs="Arial"/>
        </w:rPr>
        <w:t>T</w:t>
      </w:r>
      <w:r w:rsidR="00B86CBA" w:rsidRPr="00846C32">
        <w:rPr>
          <w:rFonts w:cs="Arial"/>
        </w:rPr>
        <w:t xml:space="preserve">hese </w:t>
      </w:r>
      <w:r w:rsidR="0065661F" w:rsidRPr="00846C32">
        <w:rPr>
          <w:rFonts w:cs="Arial"/>
        </w:rPr>
        <w:t>‘new</w:t>
      </w:r>
      <w:r w:rsidR="00083B9E" w:rsidRPr="00846C32">
        <w:rPr>
          <w:rFonts w:cs="Arial"/>
        </w:rPr>
        <w:t>-</w:t>
      </w:r>
      <w:r w:rsidR="000912F4" w:rsidRPr="00846C32">
        <w:rPr>
          <w:rFonts w:cs="Arial"/>
        </w:rPr>
        <w:t>generation’</w:t>
      </w:r>
      <w:r w:rsidR="00864921" w:rsidRPr="00846C32">
        <w:rPr>
          <w:rFonts w:cs="Arial"/>
        </w:rPr>
        <w:t>,</w:t>
      </w:r>
      <w:r w:rsidR="000912F4" w:rsidRPr="00846C32">
        <w:rPr>
          <w:rFonts w:cs="Arial"/>
        </w:rPr>
        <w:t xml:space="preserve"> </w:t>
      </w:r>
      <w:proofErr w:type="gramStart"/>
      <w:r w:rsidR="008B47DE" w:rsidRPr="00846C32">
        <w:rPr>
          <w:rFonts w:cs="Arial"/>
        </w:rPr>
        <w:t>clinically-validated</w:t>
      </w:r>
      <w:proofErr w:type="gramEnd"/>
      <w:r w:rsidR="008B47DE" w:rsidRPr="00846C32">
        <w:rPr>
          <w:rFonts w:cs="Arial"/>
        </w:rPr>
        <w:t xml:space="preserve"> </w:t>
      </w:r>
      <w:r w:rsidR="000912F4" w:rsidRPr="00846C32">
        <w:rPr>
          <w:rFonts w:cs="Arial"/>
        </w:rPr>
        <w:t xml:space="preserve">functional assays </w:t>
      </w:r>
      <w:r w:rsidR="00B769AD" w:rsidRPr="00846C32">
        <w:rPr>
          <w:rFonts w:cs="Arial"/>
        </w:rPr>
        <w:t xml:space="preserve">provide </w:t>
      </w:r>
      <w:r w:rsidR="00CA0C0F" w:rsidRPr="00846C32">
        <w:rPr>
          <w:rFonts w:cs="Arial"/>
        </w:rPr>
        <w:t xml:space="preserve">large </w:t>
      </w:r>
      <w:r w:rsidR="00497FF9" w:rsidRPr="00846C32">
        <w:rPr>
          <w:rFonts w:cs="Arial"/>
        </w:rPr>
        <w:t xml:space="preserve">‘fresh’ truth-sets </w:t>
      </w:r>
      <w:r w:rsidR="00CA0C0F" w:rsidRPr="00846C32">
        <w:rPr>
          <w:rFonts w:cs="Arial"/>
        </w:rPr>
        <w:t>for</w:t>
      </w:r>
      <w:r w:rsidR="00497FF9" w:rsidRPr="00846C32">
        <w:rPr>
          <w:rFonts w:cs="Arial"/>
        </w:rPr>
        <w:t xml:space="preserve"> </w:t>
      </w:r>
      <w:r w:rsidR="00B769AD" w:rsidRPr="00846C32">
        <w:rPr>
          <w:rFonts w:cs="Arial"/>
        </w:rPr>
        <w:t xml:space="preserve">unbiased </w:t>
      </w:r>
      <w:r w:rsidR="00CA0C0F" w:rsidRPr="00846C32">
        <w:rPr>
          <w:rFonts w:cs="Arial"/>
        </w:rPr>
        <w:t xml:space="preserve">evaluation of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B04096" w:rsidRPr="00846C32">
        <w:rPr>
          <w:rFonts w:cs="Arial"/>
        </w:rPr>
        <w:t>tools</w:t>
      </w:r>
      <w:r w:rsidR="004E558F" w:rsidRPr="00846C32">
        <w:rPr>
          <w:rFonts w:cs="Arial"/>
        </w:rPr>
        <w:t xml:space="preserve">. </w:t>
      </w:r>
      <w:r w:rsidR="00CB5633" w:rsidRPr="00846C32">
        <w:rPr>
          <w:rFonts w:cs="Arial"/>
        </w:rPr>
        <w:t>We t</w:t>
      </w:r>
      <w:r w:rsidR="0065661F" w:rsidRPr="00846C32">
        <w:rPr>
          <w:rFonts w:cs="Arial"/>
        </w:rPr>
        <w:t xml:space="preserve">hus </w:t>
      </w:r>
      <w:r w:rsidR="009E696D" w:rsidRPr="00846C32">
        <w:rPr>
          <w:rFonts w:cs="Arial"/>
        </w:rPr>
        <w:t xml:space="preserve">sought to evaluate </w:t>
      </w:r>
      <w:r w:rsidR="0065661F" w:rsidRPr="00846C32">
        <w:rPr>
          <w:rFonts w:cs="Arial"/>
        </w:rPr>
        <w:t xml:space="preserve">against functional </w:t>
      </w:r>
      <w:r w:rsidR="009B255A" w:rsidRPr="00846C32">
        <w:rPr>
          <w:rFonts w:cs="Arial"/>
        </w:rPr>
        <w:t xml:space="preserve">assays of </w:t>
      </w:r>
      <w:r w:rsidR="009B255A" w:rsidRPr="00846C32">
        <w:rPr>
          <w:rFonts w:cs="Arial"/>
          <w:i/>
        </w:rPr>
        <w:t>BRCA1</w:t>
      </w:r>
      <w:r w:rsidR="009B255A" w:rsidRPr="00846C32">
        <w:rPr>
          <w:rFonts w:cs="Arial"/>
        </w:rPr>
        <w:t xml:space="preserve">, </w:t>
      </w:r>
      <w:r w:rsidR="009B255A" w:rsidRPr="00846C32">
        <w:rPr>
          <w:rFonts w:cs="Arial"/>
          <w:i/>
        </w:rPr>
        <w:t>BRCA2</w:t>
      </w:r>
      <w:r w:rsidR="00DB48B1" w:rsidRPr="00846C32">
        <w:rPr>
          <w:rFonts w:cs="Arial"/>
          <w:i/>
        </w:rPr>
        <w:t>, MSH2, PTEN</w:t>
      </w:r>
      <w:r w:rsidR="009B255A" w:rsidRPr="00846C32">
        <w:rPr>
          <w:rFonts w:cs="Arial"/>
        </w:rPr>
        <w:t xml:space="preserve"> and </w:t>
      </w:r>
      <w:r w:rsidR="009B255A" w:rsidRPr="00846C32">
        <w:rPr>
          <w:rFonts w:cs="Arial"/>
          <w:i/>
        </w:rPr>
        <w:t>TP53</w:t>
      </w:r>
      <w:r w:rsidR="00C84E8E" w:rsidRPr="00846C32">
        <w:rPr>
          <w:rFonts w:cs="Arial"/>
          <w:i/>
        </w:rPr>
        <w:t xml:space="preserve"> </w:t>
      </w:r>
      <w:r w:rsidR="00C84E8E" w:rsidRPr="00846C32">
        <w:rPr>
          <w:rFonts w:cs="Arial"/>
        </w:rPr>
        <w:t>individually and in combination</w:t>
      </w:r>
      <w:r w:rsidR="00036E4E" w:rsidRPr="00846C32">
        <w:rPr>
          <w:rFonts w:cs="Arial"/>
        </w:rPr>
        <w:t xml:space="preserve">, </w:t>
      </w:r>
      <w:r w:rsidR="005E24B1" w:rsidRPr="00846C32">
        <w:rPr>
          <w:rFonts w:cs="Arial"/>
        </w:rPr>
        <w:t xml:space="preserve">predictive performance </w:t>
      </w:r>
      <w:r w:rsidR="0030070F" w:rsidRPr="00846C32">
        <w:rPr>
          <w:rFonts w:cs="Arial"/>
        </w:rPr>
        <w:t xml:space="preserve">for </w:t>
      </w:r>
      <w:r w:rsidR="003E3191" w:rsidRPr="00846C32">
        <w:rPr>
          <w:rFonts w:cs="Arial"/>
        </w:rPr>
        <w:t xml:space="preserve">45 </w:t>
      </w:r>
      <w:proofErr w:type="gramStart"/>
      <w:r w:rsidR="00087CBD" w:rsidRPr="00846C32">
        <w:rPr>
          <w:rFonts w:cs="Arial"/>
        </w:rPr>
        <w:t>widely-used</w:t>
      </w:r>
      <w:proofErr w:type="gramEnd"/>
      <w:r w:rsidR="00087CBD" w:rsidRPr="00846C32">
        <w:rPr>
          <w:rFonts w:cs="Arial"/>
        </w:rPr>
        <w:t xml:space="preserve">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3E3191" w:rsidRPr="00846C32">
        <w:rPr>
          <w:rFonts w:cs="Arial"/>
        </w:rPr>
        <w:t xml:space="preserve">tools </w:t>
      </w:r>
      <w:r w:rsidR="00087CBD" w:rsidRPr="00846C32">
        <w:rPr>
          <w:rFonts w:cs="Arial"/>
        </w:rPr>
        <w:t>(</w:t>
      </w:r>
      <w:r w:rsidR="0030070F" w:rsidRPr="00846C32">
        <w:rPr>
          <w:rFonts w:cs="Arial"/>
        </w:rPr>
        <w:t>7</w:t>
      </w:r>
      <w:r w:rsidR="00FE6799" w:rsidRPr="00154839">
        <w:rPr>
          <w:rFonts w:cs="Arial"/>
        </w:rPr>
        <w:t>2</w:t>
      </w:r>
      <w:r w:rsidR="00087CBD" w:rsidRPr="00846C32">
        <w:rPr>
          <w:rFonts w:cs="Arial"/>
        </w:rPr>
        <w:t xml:space="preserve"> </w:t>
      </w:r>
      <w:r w:rsidR="0030070F" w:rsidRPr="00A05E10">
        <w:rPr>
          <w:rFonts w:cs="Arial"/>
        </w:rPr>
        <w:t>tool-threshold-combinations</w:t>
      </w:r>
      <w:r w:rsidR="00087CBD" w:rsidRPr="00A05E10">
        <w:rPr>
          <w:rFonts w:cs="Arial"/>
        </w:rPr>
        <w:t>)</w:t>
      </w:r>
      <w:r w:rsidR="008446FD" w:rsidRPr="00846C32">
        <w:rPr>
          <w:rFonts w:cs="Arial"/>
        </w:rPr>
        <w:t>.</w:t>
      </w:r>
    </w:p>
    <w:p w14:paraId="660C4244" w14:textId="3B37C891" w:rsidR="00FA1E2F" w:rsidRPr="00846C32" w:rsidRDefault="00F7295D" w:rsidP="00C365FE">
      <w:pPr>
        <w:pStyle w:val="Heading2"/>
        <w:spacing w:line="480" w:lineRule="auto"/>
      </w:pPr>
      <w:r w:rsidRPr="00846C32">
        <w:t xml:space="preserve">Materials and </w:t>
      </w:r>
      <w:r w:rsidR="00FA1E2F" w:rsidRPr="00846C32">
        <w:t>Methods</w:t>
      </w:r>
    </w:p>
    <w:p w14:paraId="7F571CBE" w14:textId="0AC90227" w:rsidR="00FA1E2F" w:rsidRPr="00846C32" w:rsidRDefault="00FA1E2F" w:rsidP="00C365FE">
      <w:pPr>
        <w:pStyle w:val="Heading3"/>
        <w:spacing w:line="480" w:lineRule="auto"/>
        <w:jc w:val="both"/>
        <w:rPr>
          <w:rFonts w:ascii="Arial" w:hAnsi="Arial" w:cs="Arial"/>
        </w:rPr>
      </w:pPr>
      <w:r w:rsidRPr="00846C32">
        <w:rPr>
          <w:rFonts w:ascii="Arial" w:hAnsi="Arial" w:cs="Arial"/>
        </w:rPr>
        <w:t>Generation of functional</w:t>
      </w:r>
      <w:r w:rsidR="008F0C46" w:rsidRPr="00846C32">
        <w:rPr>
          <w:rFonts w:ascii="Arial" w:hAnsi="Arial" w:cs="Arial"/>
        </w:rPr>
        <w:t>-</w:t>
      </w:r>
      <w:r w:rsidRPr="00846C32">
        <w:rPr>
          <w:rFonts w:ascii="Arial" w:hAnsi="Arial" w:cs="Arial"/>
        </w:rPr>
        <w:t xml:space="preserve">truth-sets of </w:t>
      </w:r>
      <w:r w:rsidR="008526F1" w:rsidRPr="00846C32">
        <w:rPr>
          <w:rFonts w:ascii="Arial" w:hAnsi="Arial" w:cs="Arial"/>
        </w:rPr>
        <w:t>BRCA1, BRCA2, MSH2, PTEN and TP53 variants</w:t>
      </w:r>
    </w:p>
    <w:p w14:paraId="63E56293" w14:textId="6C57619F" w:rsidR="004D415D" w:rsidRPr="00846C32" w:rsidRDefault="00FA1E2F" w:rsidP="00C365FE">
      <w:pPr>
        <w:spacing w:line="480" w:lineRule="auto"/>
        <w:jc w:val="both"/>
        <w:rPr>
          <w:rFonts w:cs="Arial"/>
        </w:rPr>
      </w:pPr>
      <w:r w:rsidRPr="00846C32">
        <w:rPr>
          <w:rFonts w:cs="Arial"/>
        </w:rPr>
        <w:t xml:space="preserve">For </w:t>
      </w:r>
      <w:r w:rsidRPr="00846C32">
        <w:rPr>
          <w:rFonts w:cs="Arial"/>
          <w:i/>
        </w:rPr>
        <w:t>BRCA1</w:t>
      </w:r>
      <w:r w:rsidR="00C222E3" w:rsidRPr="00846C32">
        <w:rPr>
          <w:rFonts w:cs="Arial"/>
          <w:i/>
        </w:rPr>
        <w:t>,</w:t>
      </w:r>
      <w:r w:rsidRPr="00846C32">
        <w:rPr>
          <w:rFonts w:cs="Arial"/>
        </w:rPr>
        <w:t xml:space="preserve"> we used data </w:t>
      </w:r>
      <w:r w:rsidR="001A65E6" w:rsidRPr="00846C32">
        <w:rPr>
          <w:rFonts w:cs="Arial"/>
        </w:rPr>
        <w:t xml:space="preserve">on 2321 </w:t>
      </w:r>
      <w:r w:rsidR="00C60CB0" w:rsidRPr="00846C32">
        <w:rPr>
          <w:rFonts w:cs="Arial"/>
        </w:rPr>
        <w:t xml:space="preserve">non-synonymous </w:t>
      </w:r>
      <w:r w:rsidR="001A65E6" w:rsidRPr="00846C32">
        <w:rPr>
          <w:rFonts w:cs="Arial"/>
        </w:rPr>
        <w:t xml:space="preserve">variants </w:t>
      </w:r>
      <w:r w:rsidR="00B309FE" w:rsidRPr="00846C32">
        <w:rPr>
          <w:rFonts w:cs="Arial"/>
        </w:rPr>
        <w:t>generated by</w:t>
      </w:r>
      <w:r w:rsidRPr="00846C32">
        <w:rPr>
          <w:rFonts w:cs="Arial"/>
        </w:rPr>
        <w:t xml:space="preserve"> Findlay et al in which </w:t>
      </w:r>
      <w:r w:rsidRPr="00846C32">
        <w:rPr>
          <w:rFonts w:cs="Arial"/>
          <w:i/>
        </w:rPr>
        <w:t>BRCA1</w:t>
      </w:r>
      <w:r w:rsidRPr="00846C32">
        <w:rPr>
          <w:rFonts w:cs="Arial"/>
        </w:rPr>
        <w:t xml:space="preserve"> function </w:t>
      </w:r>
      <w:proofErr w:type="gramStart"/>
      <w:r w:rsidRPr="00846C32">
        <w:rPr>
          <w:rFonts w:cs="Arial"/>
        </w:rPr>
        <w:t>was assessed</w:t>
      </w:r>
      <w:proofErr w:type="gramEnd"/>
      <w:r w:rsidRPr="00846C32">
        <w:rPr>
          <w:rFonts w:cs="Arial"/>
        </w:rPr>
        <w:t xml:space="preserve"> via assay of cellular fitness of HAP1</w:t>
      </w:r>
      <w:r w:rsidR="00C72430" w:rsidRPr="00846C32">
        <w:rPr>
          <w:rFonts w:cs="Arial"/>
        </w:rPr>
        <w:t xml:space="preserve"> for </w:t>
      </w:r>
      <w:r w:rsidRPr="00846C32">
        <w:rPr>
          <w:rFonts w:cs="Arial"/>
        </w:rPr>
        <w:t xml:space="preserve">the 13 exons comprising the RING and BRCT functional domains </w:t>
      </w:r>
      <w:r w:rsidR="00066D04" w:rsidRPr="00846C32">
        <w:rPr>
          <w:rFonts w:cs="Arial"/>
        </w:rPr>
        <w:t>generat</w:t>
      </w:r>
      <w:r w:rsidRPr="00846C32">
        <w:rPr>
          <w:rFonts w:cs="Arial"/>
        </w:rPr>
        <w:t xml:space="preserve">ed via saturation </w:t>
      </w:r>
      <w:r w:rsidR="00C90214" w:rsidRPr="00846C32">
        <w:rPr>
          <w:rFonts w:cs="Arial"/>
        </w:rPr>
        <w:t>genome editing</w:t>
      </w:r>
      <w:r w:rsidRPr="00846C32">
        <w:rPr>
          <w:rFonts w:cs="Arial"/>
        </w:rPr>
        <w:fldChar w:fldCharType="begin">
          <w:fldData xml:space="preserve">PEVuZE5vdGU+PENpdGU+PEF1dGhvcj5GaW5kbGF5PC9BdXRob3I+PFllYXI+MjAxODwvWWVhcj48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IxNy0yMjI8L3BhZ2VzPjx2b2x1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</w:fldData>
        </w:fldChar>
      </w:r>
      <w:r w:rsidR="00A76F50" w:rsidRPr="00846C32">
        <w:rPr>
          <w:rFonts w:cs="Arial"/>
        </w:rPr>
        <w:instrText xml:space="preserve"> ADDIN EN.CITE </w:instrText>
      </w:r>
      <w:r w:rsidR="00A76F50" w:rsidRPr="00154839">
        <w:rPr>
          <w:rFonts w:cs="Arial"/>
        </w:rPr>
        <w:fldChar w:fldCharType="begin">
          <w:fldData xml:space="preserve">PEVuZE5vdGU+PENpdGU+PEF1dGhvcj5GaW5kbGF5PC9BdXRob3I+PFllYXI+MjAxODwvWWVhcj48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IxNy0yMjI8L3BhZ2VzPjx2b2x1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</w:fldData>
        </w:fldChar>
      </w:r>
      <w:r w:rsidR="00A76F50" w:rsidRPr="00846C32">
        <w:rPr>
          <w:rFonts w:cs="Arial"/>
        </w:rPr>
        <w:instrText xml:space="preserve"> ADDIN EN.CITE.DATA </w:instrText>
      </w:r>
      <w:r w:rsidR="00A76F50" w:rsidRPr="00154839">
        <w:rPr>
          <w:rFonts w:cs="Arial"/>
        </w:rPr>
      </w:r>
      <w:r w:rsidR="00A76F50" w:rsidRPr="00154839">
        <w:rPr>
          <w:rFonts w:cs="Arial"/>
        </w:rPr>
        <w:fldChar w:fldCharType="end"/>
      </w:r>
      <w:r w:rsidRPr="00846C32">
        <w:rPr>
          <w:rFonts w:cs="Arial"/>
        </w:rPr>
      </w:r>
      <w:r w:rsidRPr="00846C32">
        <w:rPr>
          <w:rFonts w:cs="Arial"/>
        </w:rPr>
        <w:fldChar w:fldCharType="separate"/>
      </w:r>
      <w:r w:rsidR="0031430F" w:rsidRPr="00846C32">
        <w:rPr>
          <w:rFonts w:cs="Arial"/>
          <w:noProof/>
          <w:vertAlign w:val="superscript"/>
        </w:rPr>
        <w:t>24</w:t>
      </w:r>
      <w:r w:rsidRPr="00846C32">
        <w:rPr>
          <w:rFonts w:cs="Arial"/>
        </w:rPr>
        <w:fldChar w:fldCharType="end"/>
      </w:r>
      <w:r w:rsidRPr="00846C32">
        <w:rPr>
          <w:rFonts w:cs="Arial"/>
        </w:rPr>
        <w:t xml:space="preserve">. For </w:t>
      </w:r>
      <w:r w:rsidRPr="00846C32">
        <w:rPr>
          <w:rFonts w:cs="Arial"/>
          <w:i/>
        </w:rPr>
        <w:t>BRCA2</w:t>
      </w:r>
      <w:r w:rsidRPr="00A05E10">
        <w:rPr>
          <w:rFonts w:cs="Arial"/>
        </w:rPr>
        <w:t xml:space="preserve"> </w:t>
      </w:r>
      <w:r w:rsidR="00D95D01" w:rsidRPr="00A05E10">
        <w:rPr>
          <w:rFonts w:cs="Arial"/>
        </w:rPr>
        <w:t>function</w:t>
      </w:r>
      <w:r w:rsidR="00C222E3" w:rsidRPr="00A05E10">
        <w:rPr>
          <w:rFonts w:cs="Arial"/>
        </w:rPr>
        <w:t>,</w:t>
      </w:r>
      <w:r w:rsidR="00D95D01" w:rsidRPr="00A05E10">
        <w:rPr>
          <w:rFonts w:cs="Arial"/>
        </w:rPr>
        <w:t xml:space="preserve"> </w:t>
      </w:r>
      <w:r w:rsidRPr="00A05E10">
        <w:rPr>
          <w:rFonts w:cs="Arial"/>
        </w:rPr>
        <w:t xml:space="preserve">we used data </w:t>
      </w:r>
      <w:r w:rsidR="00B309FE" w:rsidRPr="00A05E10">
        <w:rPr>
          <w:rFonts w:cs="Arial"/>
        </w:rPr>
        <w:t xml:space="preserve">generated by </w:t>
      </w:r>
      <w:r w:rsidR="00BC25C7" w:rsidRPr="00A05E10">
        <w:rPr>
          <w:rFonts w:cs="Arial"/>
        </w:rPr>
        <w:t xml:space="preserve">Couch </w:t>
      </w:r>
      <w:r w:rsidRPr="00A05E10">
        <w:rPr>
          <w:rFonts w:cs="Arial"/>
        </w:rPr>
        <w:t>et al</w:t>
      </w:r>
      <w:r w:rsidR="00D85B49" w:rsidRPr="00A05E10">
        <w:rPr>
          <w:rFonts w:cs="Arial"/>
        </w:rPr>
        <w:t>,</w:t>
      </w:r>
      <w:r w:rsidRPr="00A05E10">
        <w:rPr>
          <w:rFonts w:cs="Arial"/>
        </w:rPr>
        <w:t xml:space="preserve"> </w:t>
      </w:r>
      <w:r w:rsidR="000228FD" w:rsidRPr="00846C32">
        <w:rPr>
          <w:rFonts w:cs="Arial"/>
        </w:rPr>
        <w:t xml:space="preserve">who </w:t>
      </w:r>
      <w:r w:rsidR="00B309FE" w:rsidRPr="00846C32">
        <w:rPr>
          <w:rFonts w:cs="Arial"/>
        </w:rPr>
        <w:t>perf</w:t>
      </w:r>
      <w:r w:rsidR="007C4E6F" w:rsidRPr="00846C32">
        <w:rPr>
          <w:rFonts w:cs="Arial"/>
        </w:rPr>
        <w:t>o</w:t>
      </w:r>
      <w:r w:rsidR="00B309FE" w:rsidRPr="00846C32">
        <w:rPr>
          <w:rFonts w:cs="Arial"/>
        </w:rPr>
        <w:t>r</w:t>
      </w:r>
      <w:r w:rsidR="007C4E6F" w:rsidRPr="00846C32">
        <w:rPr>
          <w:rFonts w:cs="Arial"/>
        </w:rPr>
        <w:t>med</w:t>
      </w:r>
      <w:r w:rsidR="004D326F" w:rsidRPr="00846C32">
        <w:rPr>
          <w:rFonts w:cs="Arial"/>
        </w:rPr>
        <w:t xml:space="preserve"> a</w:t>
      </w:r>
      <w:r w:rsidRPr="00846C32">
        <w:rPr>
          <w:rFonts w:cs="Arial"/>
        </w:rPr>
        <w:t xml:space="preserve"> homology-directed DNA break repair (HDR)</w:t>
      </w:r>
      <w:r w:rsidR="00D95D01" w:rsidRPr="00846C32">
        <w:rPr>
          <w:rFonts w:cs="Arial"/>
        </w:rPr>
        <w:t xml:space="preserve"> </w:t>
      </w:r>
      <w:r w:rsidR="004D326F" w:rsidRPr="00846C32">
        <w:rPr>
          <w:rFonts w:cs="Arial"/>
        </w:rPr>
        <w:t xml:space="preserve">assay </w:t>
      </w:r>
      <w:r w:rsidR="00B309FE" w:rsidRPr="00846C32">
        <w:rPr>
          <w:rFonts w:cs="Arial"/>
        </w:rPr>
        <w:t xml:space="preserve">in </w:t>
      </w:r>
      <w:r w:rsidR="00B309FE" w:rsidRPr="00846C32">
        <w:rPr>
          <w:rFonts w:cs="Arial"/>
          <w:i/>
        </w:rPr>
        <w:t>BRCA2</w:t>
      </w:r>
      <w:r w:rsidR="00B309FE" w:rsidRPr="00846C32">
        <w:rPr>
          <w:rFonts w:cs="Arial"/>
        </w:rPr>
        <w:t>-deﬁcient cells</w:t>
      </w:r>
      <w:r w:rsidR="005E24B1" w:rsidRPr="00846C32">
        <w:rPr>
          <w:rFonts w:cs="Arial"/>
        </w:rPr>
        <w:t>,</w:t>
      </w:r>
      <w:r w:rsidR="00B309FE" w:rsidRPr="00846C32">
        <w:rPr>
          <w:rFonts w:cs="Arial"/>
        </w:rPr>
        <w:t xml:space="preserve"> </w:t>
      </w:r>
      <w:r w:rsidR="00B25024" w:rsidRPr="00846C32">
        <w:rPr>
          <w:rFonts w:cs="Arial"/>
        </w:rPr>
        <w:t xml:space="preserve">assessing </w:t>
      </w:r>
      <w:r w:rsidR="00FE6799" w:rsidRPr="00846C32">
        <w:rPr>
          <w:rFonts w:cs="Arial"/>
        </w:rPr>
        <w:t xml:space="preserve">237 </w:t>
      </w:r>
      <w:r w:rsidR="00B25024" w:rsidRPr="00846C32">
        <w:rPr>
          <w:rFonts w:cs="Arial"/>
        </w:rPr>
        <w:t xml:space="preserve">variants in the </w:t>
      </w:r>
      <w:r w:rsidR="00B25024" w:rsidRPr="00846C32">
        <w:rPr>
          <w:rFonts w:cs="Arial"/>
          <w:i/>
        </w:rPr>
        <w:t>BRCA2</w:t>
      </w:r>
      <w:r w:rsidR="00B25024" w:rsidRPr="00846C32">
        <w:rPr>
          <w:rFonts w:cs="Arial"/>
        </w:rPr>
        <w:t xml:space="preserve"> DNA binding domain introduced via site-directed mutagenesis </w:t>
      </w:r>
      <w:r w:rsidRPr="00846C32">
        <w:rPr>
          <w:rFonts w:cs="Arial"/>
        </w:rPr>
        <w:fldChar w:fldCharType="begin">
          <w:fldData xml:space="preserve">PEVuZE5vdGU+PENpdGU+PEF1dGhvcj5HdWlkdWdsaTwvQXV0aG9yPjxZZWFyPjIwMTg8L1llYXI+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Iz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YWJi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</w:fldData>
        </w:fldChar>
      </w:r>
      <w:r w:rsidR="009413EC" w:rsidRPr="00846C32">
        <w:rPr>
          <w:rFonts w:cs="Arial"/>
        </w:rPr>
        <w:instrText xml:space="preserve"> ADDIN EN.CITE </w:instrText>
      </w:r>
      <w:r w:rsidR="009413EC" w:rsidRPr="00154839">
        <w:rPr>
          <w:rFonts w:cs="Arial"/>
        </w:rPr>
        <w:fldChar w:fldCharType="begin">
          <w:fldData xml:space="preserve">PEVuZE5vdGU+PENpdGU+PEF1dGhvcj5HdWlkdWdsaTwvQXV0aG9yPjxZZWFyPjIwMTg8L1llYXI+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Iz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YWJi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</w:fldData>
        </w:fldChar>
      </w:r>
      <w:r w:rsidR="009413EC" w:rsidRPr="00846C32">
        <w:rPr>
          <w:rFonts w:cs="Arial"/>
        </w:rPr>
        <w:instrText xml:space="preserve"> ADDIN EN.CITE.DATA </w:instrText>
      </w:r>
      <w:r w:rsidR="009413EC" w:rsidRPr="00154839">
        <w:rPr>
          <w:rFonts w:cs="Arial"/>
        </w:rPr>
      </w:r>
      <w:r w:rsidR="009413EC" w:rsidRPr="00154839">
        <w:rPr>
          <w:rFonts w:cs="Arial"/>
        </w:rPr>
        <w:fldChar w:fldCharType="end"/>
      </w:r>
      <w:r w:rsidRPr="00846C32">
        <w:rPr>
          <w:rFonts w:cs="Arial"/>
        </w:rPr>
      </w:r>
      <w:r w:rsidRPr="00846C32">
        <w:rPr>
          <w:rFonts w:cs="Arial"/>
        </w:rPr>
        <w:fldChar w:fldCharType="separate"/>
      </w:r>
      <w:r w:rsidR="009413EC" w:rsidRPr="00846C32">
        <w:rPr>
          <w:rFonts w:cs="Arial"/>
          <w:noProof/>
          <w:vertAlign w:val="superscript"/>
        </w:rPr>
        <w:t>25-28</w:t>
      </w:r>
      <w:r w:rsidRPr="00846C32">
        <w:rPr>
          <w:rFonts w:cs="Arial"/>
        </w:rPr>
        <w:fldChar w:fldCharType="end"/>
      </w:r>
      <w:r w:rsidRPr="00846C32">
        <w:rPr>
          <w:rFonts w:cs="Arial"/>
        </w:rPr>
        <w:t xml:space="preserve">. </w:t>
      </w:r>
      <w:r w:rsidR="004F710A" w:rsidRPr="00846C32">
        <w:rPr>
          <w:rFonts w:cs="Arial"/>
        </w:rPr>
        <w:t xml:space="preserve">For </w:t>
      </w:r>
      <w:r w:rsidR="004F710A" w:rsidRPr="00154839">
        <w:rPr>
          <w:rFonts w:cs="Arial"/>
          <w:i/>
        </w:rPr>
        <w:t>MSH2</w:t>
      </w:r>
      <w:r w:rsidR="004F710A" w:rsidRPr="00846C32">
        <w:rPr>
          <w:rFonts w:cs="Arial"/>
        </w:rPr>
        <w:t xml:space="preserve"> </w:t>
      </w:r>
      <w:r w:rsidR="00845A31" w:rsidRPr="00846C32">
        <w:rPr>
          <w:rFonts w:cs="Arial"/>
        </w:rPr>
        <w:t xml:space="preserve">we used data </w:t>
      </w:r>
      <w:r w:rsidR="00845A31" w:rsidRPr="00A05E10">
        <w:rPr>
          <w:rFonts w:cs="Arial"/>
        </w:rPr>
        <w:t xml:space="preserve">for </w:t>
      </w:r>
      <w:r w:rsidR="000A354D" w:rsidRPr="00A05E10">
        <w:rPr>
          <w:rFonts w:cs="Arial"/>
        </w:rPr>
        <w:t>5212</w:t>
      </w:r>
      <w:r w:rsidR="00845A31" w:rsidRPr="00A05E10">
        <w:rPr>
          <w:rFonts w:cs="Arial"/>
        </w:rPr>
        <w:t xml:space="preserve"> </w:t>
      </w:r>
      <w:r w:rsidR="00B33C1C">
        <w:rPr>
          <w:rFonts w:cs="Arial"/>
        </w:rPr>
        <w:t xml:space="preserve">single-base-substitution </w:t>
      </w:r>
      <w:r w:rsidR="00845A31" w:rsidRPr="00A05E10">
        <w:rPr>
          <w:rFonts w:cs="Arial"/>
        </w:rPr>
        <w:t xml:space="preserve">variants </w:t>
      </w:r>
      <w:r w:rsidR="00ED4AE8" w:rsidRPr="00A05E10">
        <w:rPr>
          <w:rFonts w:cs="Arial"/>
        </w:rPr>
        <w:t xml:space="preserve">introduced by saturation mutagenesis </w:t>
      </w:r>
      <w:r w:rsidR="00845A31" w:rsidRPr="00A05E10">
        <w:rPr>
          <w:rFonts w:cs="Arial"/>
        </w:rPr>
        <w:t xml:space="preserve">from HAP1 survival following treatment with </w:t>
      </w:r>
      <w:r w:rsidR="00ED4AE8" w:rsidRPr="00A05E10">
        <w:rPr>
          <w:rFonts w:cs="Arial"/>
        </w:rPr>
        <w:t>6-TG, which induces lesions unrepairable by the MMR machinery</w:t>
      </w:r>
      <w:r w:rsidR="002D225F" w:rsidRPr="00846C32">
        <w:rPr>
          <w:rFonts w:cs="Arial"/>
        </w:rPr>
        <w:fldChar w:fldCharType="begin">
          <w:fldData xml:space="preserve">PEVuZE5vdGU+PENpdGU+PEF1dGhvcj5KaWE8L0F1dGhvcj48WWVhcj4yMDIxPC9ZZWFyPjxSZWNO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</w:fldData>
        </w:fldChar>
      </w:r>
      <w:r w:rsidR="002D225F" w:rsidRPr="00846C32">
        <w:rPr>
          <w:rFonts w:cs="Arial"/>
        </w:rPr>
        <w:instrText xml:space="preserve"> ADDIN EN.CITE </w:instrText>
      </w:r>
      <w:r w:rsidR="002D225F" w:rsidRPr="00154839">
        <w:rPr>
          <w:rFonts w:cs="Arial"/>
        </w:rPr>
        <w:fldChar w:fldCharType="begin">
          <w:fldData xml:space="preserve">PEVuZE5vdGU+PENpdGU+PEF1dGhvcj5KaWE8L0F1dGhvcj48WWVhcj4yMDIxPC9ZZWFyPjxSZWNO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</w:fldData>
        </w:fldChar>
      </w:r>
      <w:r w:rsidR="002D225F" w:rsidRPr="00846C32">
        <w:rPr>
          <w:rFonts w:cs="Arial"/>
        </w:rPr>
        <w:instrText xml:space="preserve"> ADDIN EN.CITE.DATA </w:instrText>
      </w:r>
      <w:r w:rsidR="002D225F" w:rsidRPr="00154839">
        <w:rPr>
          <w:rFonts w:cs="Arial"/>
        </w:rPr>
      </w:r>
      <w:r w:rsidR="002D225F" w:rsidRPr="00154839">
        <w:rPr>
          <w:rFonts w:cs="Arial"/>
        </w:rPr>
        <w:fldChar w:fldCharType="end"/>
      </w:r>
      <w:r w:rsidR="002D225F" w:rsidRPr="00846C32">
        <w:rPr>
          <w:rFonts w:cs="Arial"/>
        </w:rPr>
      </w:r>
      <w:r w:rsidR="002D225F" w:rsidRPr="00846C32">
        <w:rPr>
          <w:rFonts w:cs="Arial"/>
        </w:rPr>
        <w:fldChar w:fldCharType="separate"/>
      </w:r>
      <w:r w:rsidR="002D225F" w:rsidRPr="00846C32">
        <w:rPr>
          <w:rFonts w:cs="Arial"/>
          <w:noProof/>
          <w:vertAlign w:val="superscript"/>
        </w:rPr>
        <w:t>29</w:t>
      </w:r>
      <w:r w:rsidR="002D225F" w:rsidRPr="00846C32">
        <w:rPr>
          <w:rFonts w:cs="Arial"/>
        </w:rPr>
        <w:fldChar w:fldCharType="end"/>
      </w:r>
      <w:r w:rsidR="00ED4AE8" w:rsidRPr="00846C32">
        <w:rPr>
          <w:rFonts w:cs="Arial"/>
        </w:rPr>
        <w:t xml:space="preserve">.  </w:t>
      </w:r>
      <w:r w:rsidR="004F710A" w:rsidRPr="00846C32">
        <w:rPr>
          <w:rFonts w:cs="Arial"/>
        </w:rPr>
        <w:t xml:space="preserve">For </w:t>
      </w:r>
      <w:r w:rsidR="004F710A" w:rsidRPr="00154839">
        <w:rPr>
          <w:rFonts w:cs="Arial"/>
          <w:i/>
        </w:rPr>
        <w:t>PTEN</w:t>
      </w:r>
      <w:r w:rsidR="004F710A" w:rsidRPr="00846C32">
        <w:rPr>
          <w:rFonts w:cs="Arial"/>
        </w:rPr>
        <w:t xml:space="preserve"> we integrated </w:t>
      </w:r>
      <w:r w:rsidR="007353F2" w:rsidRPr="00A05E10">
        <w:rPr>
          <w:rFonts w:cs="Arial"/>
        </w:rPr>
        <w:t xml:space="preserve">data for 7244 variants generated on phosphatase activity </w:t>
      </w:r>
      <w:r w:rsidR="007353F2" w:rsidRPr="00846C32">
        <w:rPr>
          <w:rFonts w:cs="Arial"/>
        </w:rPr>
        <w:t xml:space="preserve">in an artificial humanised yeast model </w:t>
      </w:r>
      <w:proofErr w:type="gramStart"/>
      <w:r w:rsidR="007353F2" w:rsidRPr="00846C32">
        <w:rPr>
          <w:rFonts w:cs="Arial"/>
        </w:rPr>
        <w:t xml:space="preserve">with </w:t>
      </w:r>
      <w:r w:rsidR="00B33C1C" w:rsidRPr="00846C32">
        <w:rPr>
          <w:rFonts w:cs="Arial"/>
        </w:rPr>
        <w:t xml:space="preserve">data </w:t>
      </w:r>
      <w:r w:rsidR="00B33C1C">
        <w:rPr>
          <w:rFonts w:cs="Arial"/>
        </w:rPr>
        <w:t xml:space="preserve">from </w:t>
      </w:r>
      <w:r w:rsidR="007353F2" w:rsidRPr="00846C32">
        <w:rPr>
          <w:rFonts w:cs="Arial"/>
        </w:rPr>
        <w:t>Variant Abundance by Massively Parallel Sequencing (VAMP-</w:t>
      </w:r>
      <w:proofErr w:type="spellStart"/>
      <w:r w:rsidR="007353F2" w:rsidRPr="00846C32">
        <w:rPr>
          <w:rFonts w:cs="Arial"/>
        </w:rPr>
        <w:t>seq</w:t>
      </w:r>
      <w:proofErr w:type="spellEnd"/>
      <w:r w:rsidR="007353F2" w:rsidRPr="00846C32">
        <w:rPr>
          <w:rFonts w:cs="Arial"/>
        </w:rPr>
        <w:t xml:space="preserve">) </w:t>
      </w:r>
      <w:proofErr w:type="gramEnd"/>
      <w:r w:rsidR="00E048A8" w:rsidRPr="00846C32">
        <w:rPr>
          <w:rFonts w:cs="Arial"/>
        </w:rPr>
        <w:t>in</w:t>
      </w:r>
      <w:r w:rsidR="007353F2" w:rsidRPr="00846C32">
        <w:rPr>
          <w:rFonts w:cs="Arial"/>
        </w:rPr>
        <w:t xml:space="preserve"> which </w:t>
      </w:r>
      <w:r w:rsidR="00264DDC" w:rsidRPr="00154839">
        <w:rPr>
          <w:rFonts w:cs="Arial"/>
          <w:i/>
        </w:rPr>
        <w:t>PTEN</w:t>
      </w:r>
      <w:r w:rsidR="007353F2" w:rsidRPr="00846C32">
        <w:rPr>
          <w:rFonts w:cs="Arial"/>
        </w:rPr>
        <w:t xml:space="preserve"> protein expression in </w:t>
      </w:r>
      <w:r w:rsidR="00845A31" w:rsidRPr="00A05E10">
        <w:rPr>
          <w:rFonts w:cs="Arial"/>
        </w:rPr>
        <w:t xml:space="preserve">a human cell line </w:t>
      </w:r>
      <w:r w:rsidR="007353F2" w:rsidRPr="00A05E10">
        <w:rPr>
          <w:rFonts w:cs="Arial"/>
        </w:rPr>
        <w:t xml:space="preserve">was quantified </w:t>
      </w:r>
      <w:r w:rsidR="00845A31" w:rsidRPr="00A05E10">
        <w:rPr>
          <w:rFonts w:cs="Arial"/>
        </w:rPr>
        <w:t xml:space="preserve">for </w:t>
      </w:r>
      <w:r w:rsidR="000A354D" w:rsidRPr="00A05E10">
        <w:rPr>
          <w:rFonts w:cs="Arial"/>
        </w:rPr>
        <w:t>4</w:t>
      </w:r>
      <w:r w:rsidR="00845A31" w:rsidRPr="00A05E10">
        <w:rPr>
          <w:rFonts w:cs="Arial"/>
        </w:rPr>
        <w:t xml:space="preserve">112 </w:t>
      </w:r>
      <w:r w:rsidR="00845A31" w:rsidRPr="00154839">
        <w:rPr>
          <w:rFonts w:cs="Arial"/>
          <w:i/>
        </w:rPr>
        <w:t>PTEN</w:t>
      </w:r>
      <w:r w:rsidR="00845A31" w:rsidRPr="00846C32">
        <w:rPr>
          <w:rFonts w:cs="Arial"/>
        </w:rPr>
        <w:t xml:space="preserve"> variants</w:t>
      </w:r>
      <w:r w:rsidR="000A354D" w:rsidRPr="00846C32">
        <w:rPr>
          <w:rFonts w:cs="Arial"/>
        </w:rPr>
        <w:t>, f</w:t>
      </w:r>
      <w:r w:rsidR="00D21DC2" w:rsidRPr="00A05E10">
        <w:rPr>
          <w:rFonts w:cs="Arial"/>
        </w:rPr>
        <w:t>r</w:t>
      </w:r>
      <w:r w:rsidR="000A354D" w:rsidRPr="00A05E10">
        <w:rPr>
          <w:rFonts w:cs="Arial"/>
        </w:rPr>
        <w:t>o</w:t>
      </w:r>
      <w:r w:rsidR="00D21DC2" w:rsidRPr="00A05E10">
        <w:rPr>
          <w:rFonts w:cs="Arial"/>
        </w:rPr>
        <w:t>m</w:t>
      </w:r>
      <w:r w:rsidR="000A354D" w:rsidRPr="00A05E10">
        <w:rPr>
          <w:rFonts w:cs="Arial"/>
        </w:rPr>
        <w:t xml:space="preserve"> which 2380 </w:t>
      </w:r>
      <w:r w:rsidR="00C60CB0" w:rsidRPr="00A05E10">
        <w:rPr>
          <w:rFonts w:cs="Arial"/>
        </w:rPr>
        <w:t xml:space="preserve">non-synonymous </w:t>
      </w:r>
      <w:r w:rsidR="000A354D" w:rsidRPr="00A05E10">
        <w:rPr>
          <w:rFonts w:cs="Arial"/>
        </w:rPr>
        <w:t>variants overlapped</w:t>
      </w:r>
      <w:r w:rsidR="00BB5BE1" w:rsidRPr="00A05E10">
        <w:rPr>
          <w:rFonts w:cs="Arial"/>
        </w:rPr>
        <w:t xml:space="preserve"> with the phosphatase activity data</w:t>
      </w:r>
      <w:r w:rsidR="002D225F" w:rsidRPr="00846C32">
        <w:rPr>
          <w:rFonts w:cs="Arial"/>
        </w:rPr>
        <w:fldChar w:fldCharType="begin">
          <w:fldData xml:space="preserve">PEVuZE5vdGU+PENpdGU+PEF1dGhvcj5NaWdoZWxsPC9BdXRob3I+PFllYXI+MjAyMDwvWWVhcj48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=
</w:fldData>
        </w:fldChar>
      </w:r>
      <w:r w:rsidR="002D225F" w:rsidRPr="00846C32">
        <w:rPr>
          <w:rFonts w:cs="Arial"/>
        </w:rPr>
        <w:instrText xml:space="preserve"> ADDIN EN.CITE </w:instrText>
      </w:r>
      <w:r w:rsidR="002D225F" w:rsidRPr="00154839">
        <w:rPr>
          <w:rFonts w:cs="Arial"/>
        </w:rPr>
        <w:fldChar w:fldCharType="begin">
          <w:fldData xml:space="preserve">PEVuZE5vdGU+PENpdGU+PEF1dGhvcj5NaWdoZWxsPC9BdXRob3I+PFllYXI+MjAyMDwvWWVhcj48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=
</w:fldData>
        </w:fldChar>
      </w:r>
      <w:r w:rsidR="002D225F" w:rsidRPr="00846C32">
        <w:rPr>
          <w:rFonts w:cs="Arial"/>
        </w:rPr>
        <w:instrText xml:space="preserve"> ADDIN EN.CITE.DATA </w:instrText>
      </w:r>
      <w:r w:rsidR="002D225F" w:rsidRPr="00154839">
        <w:rPr>
          <w:rFonts w:cs="Arial"/>
        </w:rPr>
      </w:r>
      <w:r w:rsidR="002D225F" w:rsidRPr="00154839">
        <w:rPr>
          <w:rFonts w:cs="Arial"/>
        </w:rPr>
        <w:fldChar w:fldCharType="end"/>
      </w:r>
      <w:r w:rsidR="002D225F" w:rsidRPr="00846C32">
        <w:rPr>
          <w:rFonts w:cs="Arial"/>
        </w:rPr>
      </w:r>
      <w:r w:rsidR="002D225F" w:rsidRPr="00846C32">
        <w:rPr>
          <w:rFonts w:cs="Arial"/>
        </w:rPr>
        <w:fldChar w:fldCharType="separate"/>
      </w:r>
      <w:r w:rsidR="002D225F" w:rsidRPr="00846C32">
        <w:rPr>
          <w:rFonts w:cs="Arial"/>
          <w:noProof/>
          <w:vertAlign w:val="superscript"/>
        </w:rPr>
        <w:t>30,31</w:t>
      </w:r>
      <w:r w:rsidR="002D225F" w:rsidRPr="00846C32">
        <w:rPr>
          <w:rFonts w:cs="Arial"/>
        </w:rPr>
        <w:fldChar w:fldCharType="end"/>
      </w:r>
      <w:r w:rsidR="00845A31" w:rsidRPr="00846C32">
        <w:rPr>
          <w:rFonts w:cs="Arial"/>
        </w:rPr>
        <w:t>.</w:t>
      </w:r>
      <w:r w:rsidR="00845A31" w:rsidRPr="00A05E10">
        <w:rPr>
          <w:rFonts w:cs="Arial"/>
        </w:rPr>
        <w:t xml:space="preserve"> </w:t>
      </w:r>
      <w:r w:rsidR="008D5DD5" w:rsidRPr="00A05E10">
        <w:rPr>
          <w:rFonts w:cs="Arial"/>
        </w:rPr>
        <w:t>A</w:t>
      </w:r>
      <w:r w:rsidR="007E7BDC" w:rsidRPr="00A05E10">
        <w:rPr>
          <w:rFonts w:cs="Arial"/>
        </w:rPr>
        <w:t xml:space="preserve">s </w:t>
      </w:r>
      <w:r w:rsidR="00B33C1C">
        <w:rPr>
          <w:rFonts w:cs="Arial"/>
        </w:rPr>
        <w:t xml:space="preserve">per </w:t>
      </w:r>
      <w:r w:rsidRPr="00A05E10">
        <w:rPr>
          <w:rFonts w:cs="Arial"/>
        </w:rPr>
        <w:t>specifi</w:t>
      </w:r>
      <w:r w:rsidR="00B33C1C">
        <w:rPr>
          <w:rFonts w:cs="Arial"/>
        </w:rPr>
        <w:t xml:space="preserve">cation of </w:t>
      </w:r>
      <w:r w:rsidRPr="00A05E10">
        <w:rPr>
          <w:rFonts w:cs="Arial"/>
        </w:rPr>
        <w:t xml:space="preserve">the </w:t>
      </w:r>
      <w:r w:rsidR="007E7BDC" w:rsidRPr="00A05E10">
        <w:rPr>
          <w:rFonts w:cs="Arial"/>
        </w:rPr>
        <w:t>ClinGen</w:t>
      </w:r>
      <w:r w:rsidRPr="00A05E10">
        <w:rPr>
          <w:rFonts w:cs="Arial"/>
          <w:i/>
        </w:rPr>
        <w:t>TP53</w:t>
      </w:r>
      <w:r w:rsidRPr="00A05E10">
        <w:rPr>
          <w:rFonts w:cs="Arial"/>
        </w:rPr>
        <w:t xml:space="preserve"> expert group for clinical variant classification</w:t>
      </w:r>
      <w:r w:rsidR="00D21DC2" w:rsidRPr="00846C32">
        <w:rPr>
          <w:rFonts w:cs="Arial"/>
        </w:rPr>
        <w:t xml:space="preserve">, </w:t>
      </w:r>
      <w:r w:rsidRPr="00846C32">
        <w:rPr>
          <w:rFonts w:cs="Arial"/>
        </w:rPr>
        <w:t xml:space="preserve">we </w:t>
      </w:r>
      <w:r w:rsidR="000A354D" w:rsidRPr="00846C32">
        <w:rPr>
          <w:rFonts w:cs="Arial"/>
        </w:rPr>
        <w:t xml:space="preserve">integrated data </w:t>
      </w:r>
      <w:r w:rsidR="008D5DD5" w:rsidRPr="00846C32">
        <w:rPr>
          <w:rFonts w:cs="Arial"/>
        </w:rPr>
        <w:t xml:space="preserve">from (i) yeast-based transactivation assays performed eight-fold for variants introduced by site-directed mutagenesis and (ii) survival of isogenic </w:t>
      </w:r>
      <w:r w:rsidR="008D5DD5" w:rsidRPr="00846C32">
        <w:rPr>
          <w:rFonts w:cs="Arial"/>
          <w:i/>
        </w:rPr>
        <w:t>TP53</w:t>
      </w:r>
      <w:r w:rsidR="008D5DD5" w:rsidRPr="00846C32">
        <w:rPr>
          <w:rFonts w:cs="Arial"/>
        </w:rPr>
        <w:t xml:space="preserve">-wild-type and </w:t>
      </w:r>
      <w:r w:rsidR="008D5DD5" w:rsidRPr="00846C32">
        <w:rPr>
          <w:rFonts w:cs="Arial"/>
          <w:i/>
        </w:rPr>
        <w:t>TP53</w:t>
      </w:r>
      <w:r w:rsidR="008D5DD5" w:rsidRPr="00846C32">
        <w:rPr>
          <w:rFonts w:cs="Arial"/>
        </w:rPr>
        <w:t xml:space="preserve">-null cell populations treated with Nutlin-3 and/or etoposide for  variants generated using Mutagenesis by Integrated </w:t>
      </w:r>
      <w:proofErr w:type="spellStart"/>
      <w:r w:rsidR="008D5DD5" w:rsidRPr="00846C32">
        <w:rPr>
          <w:rFonts w:cs="Arial"/>
        </w:rPr>
        <w:t>TilEs</w:t>
      </w:r>
      <w:proofErr w:type="spellEnd"/>
      <w:r w:rsidR="008D5DD5" w:rsidRPr="00846C32">
        <w:rPr>
          <w:rFonts w:cs="Arial"/>
        </w:rPr>
        <w:t xml:space="preserve"> (MITE), from which there were 2314 overlapping variants</w:t>
      </w:r>
      <w:r w:rsidRPr="00846C32">
        <w:rPr>
          <w:rFonts w:cs="Arial"/>
        </w:rPr>
        <w:fldChar w:fldCharType="begin">
          <w:fldData xml:space="preserve">PEVuZE5vdGU+PENpdGU+PEF1dGhvcj5LYXRvPC9BdXRob3I+PFllYXI+MjAwMzwvWWVhcj48UmVj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yNC05PC9w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zODEtMTM4NzwvcGFnZXM+PHZvbHVtZT41MDwvdm9sdW1lPjxudW1i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GVkaXRpb24+MjAyMC8xMi8xMTwvZWRpdGlvbj48a2V5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</w:fldData>
        </w:fldChar>
      </w:r>
      <w:r w:rsidR="002D225F" w:rsidRPr="00846C32">
        <w:rPr>
          <w:rFonts w:cs="Arial"/>
        </w:rPr>
        <w:instrText xml:space="preserve"> ADDIN EN.CITE </w:instrText>
      </w:r>
      <w:r w:rsidR="002D225F" w:rsidRPr="00154839">
        <w:rPr>
          <w:rFonts w:cs="Arial"/>
        </w:rPr>
        <w:fldChar w:fldCharType="begin">
          <w:fldData xml:space="preserve">PEVuZE5vdGU+PENpdGU+PEF1dGhvcj5LYXRvPC9BdXRob3I+PFllYXI+MjAwMzwvWWVhcj48UmVj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yNC05PC9w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zODEtMTM4NzwvcGFnZXM+PHZvbHVtZT41MDwvdm9sdW1lPjxudW1i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GVkaXRpb24+MjAyMC8xMi8xMTwvZWRpdGlvbj48a2V5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</w:fldData>
        </w:fldChar>
      </w:r>
      <w:r w:rsidR="002D225F" w:rsidRPr="00846C32">
        <w:rPr>
          <w:rFonts w:cs="Arial"/>
        </w:rPr>
        <w:instrText xml:space="preserve"> ADDIN EN.CITE.DATA </w:instrText>
      </w:r>
      <w:r w:rsidR="002D225F" w:rsidRPr="00154839">
        <w:rPr>
          <w:rFonts w:cs="Arial"/>
        </w:rPr>
      </w:r>
      <w:r w:rsidR="002D225F" w:rsidRPr="00154839">
        <w:rPr>
          <w:rFonts w:cs="Arial"/>
        </w:rPr>
        <w:fldChar w:fldCharType="end"/>
      </w:r>
      <w:r w:rsidRPr="00846C32">
        <w:rPr>
          <w:rFonts w:cs="Arial"/>
        </w:rPr>
      </w:r>
      <w:r w:rsidRPr="00846C32">
        <w:rPr>
          <w:rFonts w:cs="Arial"/>
        </w:rPr>
        <w:fldChar w:fldCharType="separate"/>
      </w:r>
      <w:r w:rsidR="002D225F" w:rsidRPr="00846C32">
        <w:rPr>
          <w:rFonts w:cs="Arial"/>
          <w:noProof/>
          <w:vertAlign w:val="superscript"/>
        </w:rPr>
        <w:t>32-35</w:t>
      </w:r>
      <w:r w:rsidRPr="00846C32">
        <w:rPr>
          <w:rFonts w:cs="Arial"/>
        </w:rPr>
        <w:fldChar w:fldCharType="end"/>
      </w:r>
      <w:r w:rsidR="007C4E6F" w:rsidRPr="00846C32">
        <w:rPr>
          <w:rFonts w:cs="Arial"/>
        </w:rPr>
        <w:t>.</w:t>
      </w:r>
    </w:p>
    <w:p w14:paraId="43491741" w14:textId="4E993D60" w:rsidR="00FA1E2F" w:rsidRPr="00846C32" w:rsidRDefault="00F4622D" w:rsidP="00C365FE">
      <w:pPr>
        <w:spacing w:line="480" w:lineRule="auto"/>
        <w:jc w:val="both"/>
        <w:rPr>
          <w:rFonts w:cs="Arial"/>
        </w:rPr>
      </w:pPr>
      <w:r w:rsidRPr="00A05E10">
        <w:rPr>
          <w:rFonts w:cs="Arial"/>
        </w:rPr>
        <w:t xml:space="preserve">Each </w:t>
      </w:r>
      <w:r w:rsidR="00D21DC2" w:rsidRPr="00A05E10">
        <w:rPr>
          <w:rFonts w:cs="Arial"/>
        </w:rPr>
        <w:t xml:space="preserve">gene-specific </w:t>
      </w:r>
      <w:r w:rsidRPr="00A05E10">
        <w:rPr>
          <w:rFonts w:cs="Arial"/>
        </w:rPr>
        <w:t>functional-</w:t>
      </w:r>
      <w:r w:rsidR="000A583B" w:rsidRPr="00A05E10">
        <w:rPr>
          <w:rFonts w:cs="Arial"/>
        </w:rPr>
        <w:t>truth</w:t>
      </w:r>
      <w:r w:rsidRPr="00A05E10">
        <w:rPr>
          <w:rFonts w:cs="Arial"/>
        </w:rPr>
        <w:t>-</w:t>
      </w:r>
      <w:r w:rsidR="000A583B" w:rsidRPr="00A05E10">
        <w:rPr>
          <w:rFonts w:cs="Arial"/>
        </w:rPr>
        <w:t>set</w:t>
      </w:r>
      <w:r w:rsidR="00FA1E2F" w:rsidRPr="00A05E10">
        <w:rPr>
          <w:rFonts w:cs="Arial"/>
        </w:rPr>
        <w:t xml:space="preserve"> was</w:t>
      </w:r>
      <w:r w:rsidR="00D21DC2" w:rsidRPr="00A05E10">
        <w:rPr>
          <w:rFonts w:cs="Arial"/>
        </w:rPr>
        <w:t xml:space="preserve"> </w:t>
      </w:r>
      <w:r w:rsidR="00FA1E2F" w:rsidRPr="00A05E10">
        <w:rPr>
          <w:rFonts w:cs="Arial"/>
        </w:rPr>
        <w:t>curated to include only missense variants</w:t>
      </w:r>
      <w:r w:rsidR="00A811EF" w:rsidRPr="00A05E10">
        <w:rPr>
          <w:rFonts w:cs="Arial"/>
        </w:rPr>
        <w:t>, described in accordance to H</w:t>
      </w:r>
      <w:r w:rsidR="00A811EF" w:rsidRPr="00846C32">
        <w:rPr>
          <w:rFonts w:cs="Arial"/>
        </w:rPr>
        <w:t>GVS nomenclature for GRCh37 transcripts ENST00000357654 (</w:t>
      </w:r>
      <w:r w:rsidR="00A811EF" w:rsidRPr="00846C32">
        <w:rPr>
          <w:rFonts w:cs="Arial"/>
          <w:i/>
        </w:rPr>
        <w:t>BRCA1</w:t>
      </w:r>
      <w:r w:rsidR="00A811EF" w:rsidRPr="00846C32">
        <w:rPr>
          <w:rFonts w:cs="Arial"/>
        </w:rPr>
        <w:t>), ENST00000380152 (</w:t>
      </w:r>
      <w:r w:rsidR="00A811EF" w:rsidRPr="00846C32">
        <w:rPr>
          <w:rFonts w:cs="Arial"/>
          <w:i/>
        </w:rPr>
        <w:t>BRCA2</w:t>
      </w:r>
      <w:r w:rsidR="00A811EF" w:rsidRPr="00846C32">
        <w:rPr>
          <w:rFonts w:cs="Arial"/>
        </w:rPr>
        <w:t>)</w:t>
      </w:r>
      <w:r w:rsidR="002D225F" w:rsidRPr="00846C32">
        <w:rPr>
          <w:rFonts w:cs="Arial"/>
        </w:rPr>
        <w:t>, ENST00000</w:t>
      </w:r>
      <w:r w:rsidR="007921D4" w:rsidRPr="00846C32">
        <w:rPr>
          <w:rFonts w:cs="Arial"/>
        </w:rPr>
        <w:t>233146</w:t>
      </w:r>
      <w:r w:rsidR="002D225F" w:rsidRPr="00846C32">
        <w:rPr>
          <w:rFonts w:cs="Arial"/>
        </w:rPr>
        <w:t xml:space="preserve"> (</w:t>
      </w:r>
      <w:r w:rsidR="007921D4" w:rsidRPr="00846C32">
        <w:rPr>
          <w:rFonts w:cs="Arial"/>
          <w:i/>
        </w:rPr>
        <w:t>MSH2)</w:t>
      </w:r>
      <w:r w:rsidR="007921D4" w:rsidRPr="00846C32">
        <w:rPr>
          <w:rFonts w:cs="Arial"/>
        </w:rPr>
        <w:t>,</w:t>
      </w:r>
      <w:r w:rsidR="002D225F" w:rsidRPr="00846C32">
        <w:rPr>
          <w:rFonts w:cs="Arial"/>
        </w:rPr>
        <w:t xml:space="preserve"> ENST00000371953 (</w:t>
      </w:r>
      <w:r w:rsidR="002D225F" w:rsidRPr="00846C32">
        <w:rPr>
          <w:rFonts w:cs="Arial"/>
          <w:i/>
        </w:rPr>
        <w:t>PTEN</w:t>
      </w:r>
      <w:r w:rsidR="002D225F" w:rsidRPr="00846C32">
        <w:rPr>
          <w:rFonts w:cs="Arial"/>
        </w:rPr>
        <w:t xml:space="preserve">), </w:t>
      </w:r>
      <w:r w:rsidR="007921D4" w:rsidRPr="00846C32">
        <w:rPr>
          <w:rFonts w:cs="Arial"/>
        </w:rPr>
        <w:t xml:space="preserve">and </w:t>
      </w:r>
      <w:r w:rsidR="00A811EF" w:rsidRPr="00846C32">
        <w:rPr>
          <w:rFonts w:cs="Arial"/>
        </w:rPr>
        <w:t>ENST00000269305 (</w:t>
      </w:r>
      <w:r w:rsidR="00A811EF" w:rsidRPr="00846C32">
        <w:rPr>
          <w:rFonts w:cs="Arial"/>
          <w:i/>
        </w:rPr>
        <w:t>TP53</w:t>
      </w:r>
      <w:r w:rsidR="00A811EF" w:rsidRPr="00846C32">
        <w:rPr>
          <w:rFonts w:cs="Arial"/>
        </w:rPr>
        <w:t>)</w:t>
      </w:r>
      <w:r w:rsidR="00D2312B" w:rsidRPr="00846C32">
        <w:rPr>
          <w:rFonts w:cs="Arial"/>
        </w:rPr>
        <w:t>. T</w:t>
      </w:r>
      <w:r w:rsidR="007819BF" w:rsidRPr="00846C32">
        <w:rPr>
          <w:rFonts w:cs="Arial"/>
        </w:rPr>
        <w:t xml:space="preserve">he </w:t>
      </w:r>
      <w:r w:rsidR="00575373" w:rsidRPr="00846C32">
        <w:rPr>
          <w:rFonts w:cs="Arial"/>
        </w:rPr>
        <w:t xml:space="preserve">potentially </w:t>
      </w:r>
      <w:proofErr w:type="spellStart"/>
      <w:r w:rsidR="00575373" w:rsidRPr="00846C32">
        <w:rPr>
          <w:rFonts w:cs="Arial"/>
        </w:rPr>
        <w:t>spliceogenic</w:t>
      </w:r>
      <w:proofErr w:type="spellEnd"/>
      <w:r w:rsidR="00FA1E2F" w:rsidRPr="00846C32">
        <w:rPr>
          <w:rFonts w:cs="Arial"/>
        </w:rPr>
        <w:t xml:space="preserve"> </w:t>
      </w:r>
      <w:proofErr w:type="spellStart"/>
      <w:r w:rsidR="004D415D" w:rsidRPr="00846C32">
        <w:rPr>
          <w:rFonts w:cs="Arial"/>
        </w:rPr>
        <w:t>exonic</w:t>
      </w:r>
      <w:proofErr w:type="spellEnd"/>
      <w:r w:rsidR="004D415D" w:rsidRPr="00846C32">
        <w:rPr>
          <w:rFonts w:cs="Arial"/>
        </w:rPr>
        <w:t xml:space="preserve"> </w:t>
      </w:r>
      <w:r w:rsidR="00FA1E2F" w:rsidRPr="00846C32">
        <w:rPr>
          <w:rFonts w:cs="Arial"/>
        </w:rPr>
        <w:t>variants at the two bases flanking the intron-exon boundary</w:t>
      </w:r>
      <w:r w:rsidR="00D2312B" w:rsidRPr="00846C32">
        <w:rPr>
          <w:rFonts w:cs="Arial"/>
        </w:rPr>
        <w:t xml:space="preserve"> were </w:t>
      </w:r>
      <w:r w:rsidR="00A811EF" w:rsidRPr="00846C32">
        <w:rPr>
          <w:rFonts w:cs="Arial"/>
        </w:rPr>
        <w:t xml:space="preserve">also </w:t>
      </w:r>
      <w:r w:rsidR="00D2312B" w:rsidRPr="00846C32">
        <w:rPr>
          <w:rFonts w:cs="Arial"/>
        </w:rPr>
        <w:t>excluded</w:t>
      </w:r>
      <w:r w:rsidR="00FA1E2F" w:rsidRPr="00846C32">
        <w:rPr>
          <w:rFonts w:cs="Arial"/>
        </w:rPr>
        <w:t>. Missense variants were classified as non-functional (deleterious,</w:t>
      </w:r>
      <w:r w:rsidR="001E6988" w:rsidRPr="00846C32">
        <w:rPr>
          <w:rFonts w:cs="Arial"/>
        </w:rPr>
        <w:t xml:space="preserve"> </w:t>
      </w:r>
      <w:r w:rsidR="00FA1E2F" w:rsidRPr="00846C32">
        <w:rPr>
          <w:rFonts w:cs="Arial"/>
        </w:rPr>
        <w:t>DEL) or functional (tolerated,</w:t>
      </w:r>
      <w:r w:rsidR="00DC5566" w:rsidRPr="00846C32">
        <w:rPr>
          <w:rFonts w:cs="Arial"/>
        </w:rPr>
        <w:t xml:space="preserve"> </w:t>
      </w:r>
      <w:r w:rsidR="00FA1E2F" w:rsidRPr="00846C32">
        <w:rPr>
          <w:rFonts w:cs="Arial"/>
        </w:rPr>
        <w:t xml:space="preserve">TOL) </w:t>
      </w:r>
      <w:r w:rsidR="007B1418" w:rsidRPr="00846C32">
        <w:rPr>
          <w:rFonts w:cs="Arial"/>
        </w:rPr>
        <w:t>in accordance with</w:t>
      </w:r>
      <w:r w:rsidR="00FA1E2F" w:rsidRPr="00846C32">
        <w:rPr>
          <w:rFonts w:cs="Arial"/>
        </w:rPr>
        <w:t xml:space="preserve"> function</w:t>
      </w:r>
      <w:r w:rsidR="007B1418" w:rsidRPr="00846C32">
        <w:rPr>
          <w:rFonts w:cs="Arial"/>
        </w:rPr>
        <w:t>al assay specifications (</w:t>
      </w:r>
      <w:r w:rsidR="007B1418" w:rsidRPr="00154839">
        <w:rPr>
          <w:rFonts w:cs="Arial"/>
          <w:b/>
        </w:rPr>
        <w:t>Supplementary Table 2</w:t>
      </w:r>
      <w:r w:rsidR="007B1418" w:rsidRPr="00846C32">
        <w:rPr>
          <w:rFonts w:cs="Arial"/>
        </w:rPr>
        <w:t>)</w:t>
      </w:r>
      <w:r w:rsidR="000A583B" w:rsidRPr="00846C32">
        <w:rPr>
          <w:rFonts w:cs="Arial"/>
        </w:rPr>
        <w:t xml:space="preserve">. Variants with </w:t>
      </w:r>
      <w:r w:rsidR="00136A8D" w:rsidRPr="00846C32">
        <w:rPr>
          <w:rFonts w:cs="Arial"/>
        </w:rPr>
        <w:t>results</w:t>
      </w:r>
      <w:r w:rsidR="00136A8D" w:rsidRPr="00A05E10">
        <w:rPr>
          <w:rFonts w:cs="Arial"/>
        </w:rPr>
        <w:t xml:space="preserve"> discordant between constituent assays (</w:t>
      </w:r>
      <w:r w:rsidR="00136A8D" w:rsidRPr="00A05E10">
        <w:rPr>
          <w:rFonts w:cs="Arial"/>
          <w:i/>
        </w:rPr>
        <w:t>PTEN</w:t>
      </w:r>
      <w:r w:rsidR="00136A8D" w:rsidRPr="00A05E10">
        <w:rPr>
          <w:rFonts w:cs="Arial"/>
        </w:rPr>
        <w:t xml:space="preserve"> and </w:t>
      </w:r>
      <w:r w:rsidR="00136A8D" w:rsidRPr="00A05E10">
        <w:rPr>
          <w:rFonts w:cs="Arial"/>
          <w:i/>
        </w:rPr>
        <w:t xml:space="preserve">TP53) </w:t>
      </w:r>
      <w:r w:rsidR="00136A8D" w:rsidRPr="00A05E10">
        <w:rPr>
          <w:rFonts w:cs="Arial"/>
        </w:rPr>
        <w:t xml:space="preserve">were excluded from the functional-truth-sets, as were variants with </w:t>
      </w:r>
      <w:r w:rsidR="000A583B" w:rsidRPr="00A05E10">
        <w:rPr>
          <w:rFonts w:cs="Arial"/>
        </w:rPr>
        <w:t>i</w:t>
      </w:r>
      <w:r w:rsidR="00FA1E2F" w:rsidRPr="00A05E10">
        <w:rPr>
          <w:rFonts w:cs="Arial"/>
        </w:rPr>
        <w:t xml:space="preserve">ntermediate assay activity </w:t>
      </w:r>
      <w:r w:rsidR="000B67C3" w:rsidRPr="00A05E10">
        <w:rPr>
          <w:rFonts w:cs="Arial"/>
        </w:rPr>
        <w:t xml:space="preserve">for </w:t>
      </w:r>
      <w:r w:rsidR="001F03EE" w:rsidRPr="00154839">
        <w:rPr>
          <w:rFonts w:cs="Arial"/>
          <w:i/>
        </w:rPr>
        <w:t>BRCA1</w:t>
      </w:r>
      <w:r w:rsidR="001F03EE" w:rsidRPr="00846C32">
        <w:rPr>
          <w:rFonts w:cs="Arial"/>
        </w:rPr>
        <w:t xml:space="preserve">, </w:t>
      </w:r>
      <w:r w:rsidR="001F03EE" w:rsidRPr="00154839">
        <w:rPr>
          <w:rFonts w:cs="Arial"/>
          <w:i/>
        </w:rPr>
        <w:t>BRCA2</w:t>
      </w:r>
      <w:r w:rsidR="001F03EE" w:rsidRPr="00846C32">
        <w:rPr>
          <w:rFonts w:cs="Arial"/>
        </w:rPr>
        <w:t xml:space="preserve"> and </w:t>
      </w:r>
      <w:r w:rsidR="001F03EE" w:rsidRPr="00154839">
        <w:rPr>
          <w:rFonts w:cs="Arial"/>
          <w:i/>
        </w:rPr>
        <w:t>MSH2</w:t>
      </w:r>
      <w:r w:rsidR="00FA1E2F" w:rsidRPr="00A05E10">
        <w:rPr>
          <w:rFonts w:cs="Arial"/>
        </w:rPr>
        <w:t xml:space="preserve">. Of </w:t>
      </w:r>
      <w:r w:rsidR="006D5F8A" w:rsidRPr="00A05E10">
        <w:rPr>
          <w:rFonts w:cs="Arial"/>
        </w:rPr>
        <w:t>12623</w:t>
      </w:r>
      <w:r w:rsidR="00D21DC2" w:rsidRPr="00A05E10">
        <w:rPr>
          <w:rFonts w:cs="Arial"/>
        </w:rPr>
        <w:t xml:space="preserve"> </w:t>
      </w:r>
      <w:r w:rsidR="006D5F8A" w:rsidRPr="00846C32">
        <w:rPr>
          <w:rFonts w:cs="Arial"/>
        </w:rPr>
        <w:t xml:space="preserve">non-synonymous </w:t>
      </w:r>
      <w:r w:rsidR="00FA1E2F" w:rsidRPr="00846C32">
        <w:rPr>
          <w:rFonts w:cs="Arial"/>
        </w:rPr>
        <w:t xml:space="preserve">variants for which assay data were available, </w:t>
      </w:r>
      <w:r w:rsidR="00D21DC2" w:rsidRPr="00846C32">
        <w:rPr>
          <w:rFonts w:cs="Arial"/>
        </w:rPr>
        <w:t>11</w:t>
      </w:r>
      <w:r w:rsidR="00787B55" w:rsidRPr="00846C32">
        <w:rPr>
          <w:rFonts w:cs="Arial"/>
        </w:rPr>
        <w:t>212</w:t>
      </w:r>
      <w:r w:rsidR="00D21DC2" w:rsidRPr="00846C32">
        <w:rPr>
          <w:rFonts w:cs="Arial"/>
        </w:rPr>
        <w:t xml:space="preserve"> </w:t>
      </w:r>
      <w:r w:rsidR="00FA1E2F" w:rsidRPr="00846C32">
        <w:rPr>
          <w:rFonts w:cs="Arial"/>
        </w:rPr>
        <w:t>were missense in suitable regions</w:t>
      </w:r>
      <w:r w:rsidR="005E24B1" w:rsidRPr="00846C32">
        <w:rPr>
          <w:rFonts w:cs="Arial"/>
        </w:rPr>
        <w:t>,</w:t>
      </w:r>
      <w:r w:rsidR="00FA1E2F" w:rsidRPr="00846C32">
        <w:rPr>
          <w:rFonts w:cs="Arial"/>
        </w:rPr>
        <w:t xml:space="preserve"> </w:t>
      </w:r>
      <w:r w:rsidR="000A583B" w:rsidRPr="00846C32">
        <w:rPr>
          <w:rFonts w:cs="Arial"/>
        </w:rPr>
        <w:t>of which</w:t>
      </w:r>
      <w:r w:rsidR="00FA1E2F" w:rsidRPr="00846C32">
        <w:rPr>
          <w:rFonts w:cs="Arial"/>
        </w:rPr>
        <w:t xml:space="preserve"> </w:t>
      </w:r>
      <w:r w:rsidR="00A07E56" w:rsidRPr="00154839">
        <w:rPr>
          <w:rFonts w:cs="Arial"/>
        </w:rPr>
        <w:t>9436</w:t>
      </w:r>
      <w:r w:rsidR="00FA1E2F" w:rsidRPr="00846C32">
        <w:rPr>
          <w:rFonts w:cs="Arial"/>
        </w:rPr>
        <w:t xml:space="preserve"> gave results of deleterious/tolerated (1641</w:t>
      </w:r>
      <w:r w:rsidR="00FA1E2F" w:rsidRPr="00A05E10">
        <w:rPr>
          <w:rFonts w:cs="Arial"/>
        </w:rPr>
        <w:t xml:space="preserve"> in </w:t>
      </w:r>
      <w:r w:rsidR="00FA1E2F" w:rsidRPr="00A05E10">
        <w:rPr>
          <w:rFonts w:cs="Arial"/>
          <w:i/>
        </w:rPr>
        <w:t>BR</w:t>
      </w:r>
      <w:r w:rsidR="000A583B" w:rsidRPr="00A05E10">
        <w:rPr>
          <w:rFonts w:cs="Arial"/>
          <w:i/>
        </w:rPr>
        <w:t>CA1</w:t>
      </w:r>
      <w:r w:rsidR="000A583B" w:rsidRPr="00A05E10">
        <w:rPr>
          <w:rFonts w:cs="Arial"/>
        </w:rPr>
        <w:t>, 1</w:t>
      </w:r>
      <w:r w:rsidR="00A07E56" w:rsidRPr="00154839">
        <w:rPr>
          <w:rFonts w:cs="Arial"/>
        </w:rPr>
        <w:t>8</w:t>
      </w:r>
      <w:r w:rsidR="000A583B" w:rsidRPr="00846C32">
        <w:rPr>
          <w:rFonts w:cs="Arial"/>
        </w:rPr>
        <w:t xml:space="preserve">8 in </w:t>
      </w:r>
      <w:r w:rsidR="000A583B" w:rsidRPr="00A05E10">
        <w:rPr>
          <w:rFonts w:cs="Arial"/>
          <w:i/>
        </w:rPr>
        <w:t>BRCA2</w:t>
      </w:r>
      <w:r w:rsidR="000A583B" w:rsidRPr="00A05E10">
        <w:rPr>
          <w:rFonts w:cs="Arial"/>
        </w:rPr>
        <w:t xml:space="preserve">, </w:t>
      </w:r>
      <w:r w:rsidR="00A07E56" w:rsidRPr="00A05E10">
        <w:rPr>
          <w:rFonts w:cs="Arial"/>
        </w:rPr>
        <w:t xml:space="preserve">4783 in </w:t>
      </w:r>
      <w:r w:rsidR="00A07E56" w:rsidRPr="00154839">
        <w:rPr>
          <w:rFonts w:cs="Arial"/>
          <w:i/>
        </w:rPr>
        <w:t>MSH2</w:t>
      </w:r>
      <w:r w:rsidR="00A07E56" w:rsidRPr="00846C32">
        <w:rPr>
          <w:rFonts w:cs="Arial"/>
        </w:rPr>
        <w:t xml:space="preserve">, 957 in </w:t>
      </w:r>
      <w:r w:rsidR="00A07E56" w:rsidRPr="00154839">
        <w:rPr>
          <w:rFonts w:cs="Arial"/>
          <w:i/>
        </w:rPr>
        <w:t>PTEN</w:t>
      </w:r>
      <w:r w:rsidR="00A07E56" w:rsidRPr="00846C32">
        <w:rPr>
          <w:rFonts w:cs="Arial"/>
        </w:rPr>
        <w:t xml:space="preserve"> and </w:t>
      </w:r>
      <w:r w:rsidR="000A583B" w:rsidRPr="00846C32">
        <w:rPr>
          <w:rFonts w:cs="Arial"/>
        </w:rPr>
        <w:t xml:space="preserve">1867 in </w:t>
      </w:r>
      <w:r w:rsidR="000A583B" w:rsidRPr="00A05E10">
        <w:rPr>
          <w:rFonts w:cs="Arial"/>
          <w:i/>
        </w:rPr>
        <w:t>TP53</w:t>
      </w:r>
      <w:r w:rsidR="001B00FE" w:rsidRPr="00A05E10">
        <w:rPr>
          <w:rFonts w:cs="Arial"/>
        </w:rPr>
        <w:t>)</w:t>
      </w:r>
      <w:r w:rsidR="000A583B" w:rsidRPr="00A05E10">
        <w:rPr>
          <w:rFonts w:cs="Arial"/>
        </w:rPr>
        <w:t xml:space="preserve">. </w:t>
      </w:r>
      <w:r w:rsidR="00A07E56" w:rsidRPr="00154839">
        <w:rPr>
          <w:rFonts w:cs="Arial"/>
        </w:rPr>
        <w:t>1413</w:t>
      </w:r>
      <w:r w:rsidR="00FA1E2F" w:rsidRPr="00846C32">
        <w:rPr>
          <w:rFonts w:cs="Arial"/>
        </w:rPr>
        <w:t xml:space="preserve"> </w:t>
      </w:r>
      <w:r w:rsidR="000A583B" w:rsidRPr="00846C32">
        <w:rPr>
          <w:rFonts w:cs="Arial"/>
        </w:rPr>
        <w:t xml:space="preserve">variants </w:t>
      </w:r>
      <w:r w:rsidR="00FA1E2F" w:rsidRPr="00A05E10">
        <w:rPr>
          <w:rFonts w:cs="Arial"/>
        </w:rPr>
        <w:t>were non-functional (deleterious) a</w:t>
      </w:r>
      <w:r w:rsidR="00336443" w:rsidRPr="00A05E10">
        <w:rPr>
          <w:rFonts w:cs="Arial"/>
        </w:rPr>
        <w:t xml:space="preserve">nd </w:t>
      </w:r>
      <w:r w:rsidR="00A07E56" w:rsidRPr="00A05E10">
        <w:rPr>
          <w:rFonts w:cs="Arial"/>
        </w:rPr>
        <w:t>8023</w:t>
      </w:r>
      <w:r w:rsidR="00336443" w:rsidRPr="00A05E10">
        <w:rPr>
          <w:rFonts w:cs="Arial"/>
        </w:rPr>
        <w:t xml:space="preserve"> functional (tolerated) </w:t>
      </w:r>
      <w:r w:rsidR="00FA1E2F" w:rsidRPr="00A05E10">
        <w:rPr>
          <w:rFonts w:cs="Arial"/>
        </w:rPr>
        <w:t>(</w:t>
      </w:r>
      <w:r w:rsidR="00336443" w:rsidRPr="00154839">
        <w:rPr>
          <w:rFonts w:cs="Arial"/>
          <w:b/>
        </w:rPr>
        <w:t>Supplementary Table 3</w:t>
      </w:r>
      <w:r w:rsidR="00FA1E2F" w:rsidRPr="00846C32">
        <w:rPr>
          <w:rFonts w:cs="Arial"/>
        </w:rPr>
        <w:t>)</w:t>
      </w:r>
      <w:r w:rsidR="00336443" w:rsidRPr="00846C32">
        <w:rPr>
          <w:rFonts w:cs="Arial"/>
        </w:rPr>
        <w:t>.</w:t>
      </w:r>
    </w:p>
    <w:p w14:paraId="660DF8AB" w14:textId="2AA9709A" w:rsidR="00FA1E2F" w:rsidRPr="00A05E10" w:rsidRDefault="00FA1E2F" w:rsidP="00C365FE">
      <w:pPr>
        <w:pStyle w:val="Heading3"/>
        <w:spacing w:line="480" w:lineRule="auto"/>
        <w:jc w:val="both"/>
        <w:rPr>
          <w:rFonts w:ascii="Arial" w:hAnsi="Arial" w:cs="Arial"/>
        </w:rPr>
      </w:pPr>
      <w:r w:rsidRPr="00A05E10">
        <w:rPr>
          <w:rFonts w:ascii="Arial" w:hAnsi="Arial" w:cs="Arial"/>
        </w:rPr>
        <w:t xml:space="preserve">Generation of </w:t>
      </w:r>
      <w:proofErr w:type="spellStart"/>
      <w:r w:rsidRPr="00A05E10">
        <w:rPr>
          <w:rFonts w:ascii="Arial" w:hAnsi="Arial" w:cs="Arial"/>
        </w:rPr>
        <w:t>ClinVar</w:t>
      </w:r>
      <w:proofErr w:type="spellEnd"/>
      <w:r w:rsidRPr="00A05E10">
        <w:rPr>
          <w:rFonts w:ascii="Arial" w:hAnsi="Arial" w:cs="Arial"/>
        </w:rPr>
        <w:t>-truth-sets of BRCA1, BRCA2</w:t>
      </w:r>
      <w:r w:rsidR="008526F1" w:rsidRPr="00A05E10">
        <w:rPr>
          <w:rFonts w:ascii="Arial" w:hAnsi="Arial" w:cs="Arial"/>
        </w:rPr>
        <w:t>, MSH2, PTEN</w:t>
      </w:r>
      <w:r w:rsidRPr="00A05E10">
        <w:rPr>
          <w:rFonts w:ascii="Arial" w:hAnsi="Arial" w:cs="Arial"/>
        </w:rPr>
        <w:t xml:space="preserve"> and TP53 variants</w:t>
      </w:r>
    </w:p>
    <w:p w14:paraId="4109B314" w14:textId="2918ED65" w:rsidR="00FA1E2F" w:rsidRPr="00A05E10" w:rsidRDefault="00FA1E2F" w:rsidP="00C365FE">
      <w:pPr>
        <w:spacing w:line="480" w:lineRule="auto"/>
        <w:jc w:val="both"/>
        <w:rPr>
          <w:rFonts w:cs="Arial"/>
        </w:rPr>
      </w:pPr>
      <w:r w:rsidRPr="00A05E10">
        <w:rPr>
          <w:rFonts w:cs="Arial"/>
        </w:rPr>
        <w:t xml:space="preserve">We also assembled available </w:t>
      </w:r>
      <w:proofErr w:type="spellStart"/>
      <w:r w:rsidRPr="00A05E10">
        <w:rPr>
          <w:rFonts w:cs="Arial"/>
        </w:rPr>
        <w:t>ClinVar</w:t>
      </w:r>
      <w:proofErr w:type="spellEnd"/>
      <w:r w:rsidRPr="00A05E10">
        <w:rPr>
          <w:rFonts w:cs="Arial"/>
        </w:rPr>
        <w:t xml:space="preserve"> classifications for these </w:t>
      </w:r>
      <w:r w:rsidR="002063DD" w:rsidRPr="00A05E10">
        <w:rPr>
          <w:rFonts w:cs="Arial"/>
        </w:rPr>
        <w:t xml:space="preserve">9436 </w:t>
      </w:r>
      <w:r w:rsidR="00D14BD9" w:rsidRPr="00A05E10">
        <w:rPr>
          <w:rFonts w:cs="Arial"/>
        </w:rPr>
        <w:t>missense variants, retaining those</w:t>
      </w:r>
      <w:r w:rsidRPr="00A05E10">
        <w:rPr>
          <w:rFonts w:cs="Arial"/>
        </w:rPr>
        <w:t xml:space="preserve"> </w:t>
      </w:r>
      <w:r w:rsidR="00D14BD9" w:rsidRPr="00A05E10">
        <w:rPr>
          <w:rFonts w:cs="Arial"/>
        </w:rPr>
        <w:t xml:space="preserve">with </w:t>
      </w:r>
      <w:proofErr w:type="spellStart"/>
      <w:r w:rsidRPr="00A05E10">
        <w:rPr>
          <w:rFonts w:cs="Arial"/>
        </w:rPr>
        <w:t>ClinVar</w:t>
      </w:r>
      <w:proofErr w:type="spellEnd"/>
      <w:r w:rsidRPr="00A05E10">
        <w:rPr>
          <w:rFonts w:cs="Arial"/>
        </w:rPr>
        <w:t xml:space="preserve"> classifications </w:t>
      </w:r>
      <w:r w:rsidR="004B31CD" w:rsidRPr="00A05E10">
        <w:rPr>
          <w:rFonts w:cs="Arial"/>
        </w:rPr>
        <w:t xml:space="preserve">of </w:t>
      </w:r>
      <w:r w:rsidRPr="00846C32">
        <w:rPr>
          <w:rFonts w:cs="Arial"/>
        </w:rPr>
        <w:t xml:space="preserve">‘pathogenic’/‘likely pathogenic’ </w:t>
      </w:r>
      <w:r w:rsidR="00D14BD9" w:rsidRPr="00846C32">
        <w:rPr>
          <w:rFonts w:cs="Arial"/>
        </w:rPr>
        <w:t>(</w:t>
      </w:r>
      <w:r w:rsidR="002063DD" w:rsidRPr="00154839">
        <w:rPr>
          <w:rFonts w:cs="Arial"/>
        </w:rPr>
        <w:t>267</w:t>
      </w:r>
      <w:r w:rsidR="00D14BD9" w:rsidRPr="00846C32">
        <w:rPr>
          <w:rFonts w:cs="Arial"/>
        </w:rPr>
        <w:t xml:space="preserve"> </w:t>
      </w:r>
      <w:r w:rsidRPr="00A05E10">
        <w:rPr>
          <w:rFonts w:cs="Arial"/>
        </w:rPr>
        <w:t>var</w:t>
      </w:r>
      <w:r w:rsidR="00123B63" w:rsidRPr="00A05E10">
        <w:rPr>
          <w:rFonts w:cs="Arial"/>
        </w:rPr>
        <w:t>i</w:t>
      </w:r>
      <w:r w:rsidR="00D14BD9" w:rsidRPr="00A05E10">
        <w:rPr>
          <w:rFonts w:cs="Arial"/>
        </w:rPr>
        <w:t>ant</w:t>
      </w:r>
      <w:r w:rsidRPr="00A05E10">
        <w:rPr>
          <w:rFonts w:cs="Arial"/>
        </w:rPr>
        <w:t>s)</w:t>
      </w:r>
      <w:r w:rsidR="00D14BD9" w:rsidRPr="00A05E10">
        <w:rPr>
          <w:rFonts w:cs="Arial"/>
        </w:rPr>
        <w:t xml:space="preserve"> or ‘benign’/’likely benign’ (≥1 star rating) (</w:t>
      </w:r>
      <w:r w:rsidR="002063DD" w:rsidRPr="00154839">
        <w:rPr>
          <w:rFonts w:cs="Arial"/>
        </w:rPr>
        <w:t>66</w:t>
      </w:r>
      <w:r w:rsidR="00D14BD9" w:rsidRPr="00846C32">
        <w:rPr>
          <w:rFonts w:cs="Arial"/>
        </w:rPr>
        <w:t xml:space="preserve"> variants)</w:t>
      </w:r>
      <w:r w:rsidR="000A583B" w:rsidRPr="00A05E10">
        <w:rPr>
          <w:rFonts w:cs="Arial"/>
        </w:rPr>
        <w:t xml:space="preserve">.  These </w:t>
      </w:r>
      <w:r w:rsidR="004B31CD" w:rsidRPr="00A05E10">
        <w:rPr>
          <w:rFonts w:cs="Arial"/>
        </w:rPr>
        <w:t>were assigned in the</w:t>
      </w:r>
      <w:r w:rsidRPr="00A05E10">
        <w:rPr>
          <w:rFonts w:cs="Arial"/>
        </w:rPr>
        <w:t xml:space="preserve"> ‘</w:t>
      </w:r>
      <w:proofErr w:type="spellStart"/>
      <w:r w:rsidRPr="00A05E10">
        <w:rPr>
          <w:rFonts w:cs="Arial"/>
        </w:rPr>
        <w:t>ClinVar</w:t>
      </w:r>
      <w:proofErr w:type="spellEnd"/>
      <w:r w:rsidRPr="00A05E10">
        <w:rPr>
          <w:rFonts w:cs="Arial"/>
        </w:rPr>
        <w:t>-truth</w:t>
      </w:r>
      <w:r w:rsidR="004B31CD" w:rsidRPr="00A05E10">
        <w:rPr>
          <w:rFonts w:cs="Arial"/>
        </w:rPr>
        <w:t>-set</w:t>
      </w:r>
      <w:r w:rsidRPr="00A05E10">
        <w:rPr>
          <w:rFonts w:cs="Arial"/>
        </w:rPr>
        <w:t xml:space="preserve">’ </w:t>
      </w:r>
      <w:r w:rsidR="004B31CD" w:rsidRPr="00A05E10">
        <w:rPr>
          <w:rFonts w:cs="Arial"/>
        </w:rPr>
        <w:t xml:space="preserve">as </w:t>
      </w:r>
      <w:r w:rsidRPr="00A05E10">
        <w:rPr>
          <w:rFonts w:cs="Arial"/>
        </w:rPr>
        <w:t xml:space="preserve">deleterious (DEL) </w:t>
      </w:r>
      <w:r w:rsidR="004B31CD" w:rsidRPr="00A05E10">
        <w:rPr>
          <w:rFonts w:cs="Arial"/>
        </w:rPr>
        <w:t xml:space="preserve">and tolerated (TOL) </w:t>
      </w:r>
      <w:r w:rsidRPr="00A05E10">
        <w:rPr>
          <w:rFonts w:cs="Arial"/>
        </w:rPr>
        <w:t>respectively</w:t>
      </w:r>
      <w:r w:rsidR="000C0D31" w:rsidRPr="00A05E10">
        <w:rPr>
          <w:rFonts w:cs="Arial"/>
        </w:rPr>
        <w:t xml:space="preserve"> (Supplementary Table 4)</w:t>
      </w:r>
      <w:r w:rsidRPr="00A05E10">
        <w:rPr>
          <w:rFonts w:cs="Arial"/>
        </w:rPr>
        <w:t xml:space="preserve">. </w:t>
      </w:r>
    </w:p>
    <w:p w14:paraId="10F908DE" w14:textId="249AA3A3" w:rsidR="00F4622D" w:rsidRPr="00846C32" w:rsidRDefault="00F4622D" w:rsidP="00C365FE">
      <w:pPr>
        <w:spacing w:line="480" w:lineRule="auto"/>
        <w:jc w:val="both"/>
        <w:rPr>
          <w:rFonts w:cs="Arial"/>
        </w:rPr>
      </w:pPr>
      <w:r w:rsidRPr="00A05E10">
        <w:rPr>
          <w:rFonts w:cs="Arial"/>
        </w:rPr>
        <w:t>Tool evaluations were primarily focused on the functional-truth-s</w:t>
      </w:r>
      <w:r w:rsidRPr="00846C32">
        <w:rPr>
          <w:rFonts w:cs="Arial"/>
        </w:rPr>
        <w:t xml:space="preserve">ets, as many of the tools had been trained/evaluated using </w:t>
      </w:r>
      <w:proofErr w:type="spellStart"/>
      <w:r w:rsidRPr="00846C32">
        <w:rPr>
          <w:rFonts w:cs="Arial"/>
        </w:rPr>
        <w:t>ClinVar</w:t>
      </w:r>
      <w:proofErr w:type="spellEnd"/>
      <w:r w:rsidRPr="00846C32">
        <w:rPr>
          <w:rFonts w:cs="Arial"/>
        </w:rPr>
        <w:t xml:space="preserve"> data and/or tool predictions constitut</w:t>
      </w:r>
      <w:r w:rsidR="00226955" w:rsidRPr="00846C32">
        <w:rPr>
          <w:rFonts w:cs="Arial"/>
        </w:rPr>
        <w:t>ing</w:t>
      </w:r>
      <w:r w:rsidRPr="00846C32">
        <w:rPr>
          <w:rFonts w:cs="Arial"/>
        </w:rPr>
        <w:t xml:space="preserve"> part of the </w:t>
      </w:r>
      <w:proofErr w:type="spellStart"/>
      <w:r w:rsidRPr="00846C32">
        <w:rPr>
          <w:rFonts w:cs="Arial"/>
        </w:rPr>
        <w:t>ClinVar</w:t>
      </w:r>
      <w:proofErr w:type="spellEnd"/>
      <w:r w:rsidRPr="00846C32">
        <w:rPr>
          <w:rFonts w:cs="Arial"/>
        </w:rPr>
        <w:t xml:space="preserve"> classification.</w:t>
      </w:r>
      <w:r w:rsidR="000C0D31" w:rsidRPr="00846C32">
        <w:rPr>
          <w:rFonts w:cs="Arial"/>
        </w:rPr>
        <w:t xml:space="preserve"> </w:t>
      </w:r>
    </w:p>
    <w:p w14:paraId="2C27E2E1" w14:textId="079E48EF" w:rsidR="00FA1E2F" w:rsidRPr="00846C32" w:rsidRDefault="00AA5162" w:rsidP="00C365FE">
      <w:pPr>
        <w:pStyle w:val="Heading3"/>
        <w:spacing w:line="480" w:lineRule="auto"/>
        <w:jc w:val="both"/>
        <w:rPr>
          <w:rFonts w:ascii="Arial" w:hAnsi="Arial" w:cs="Arial"/>
        </w:rPr>
      </w:pPr>
      <w:r w:rsidRPr="00846C32">
        <w:rPr>
          <w:rFonts w:ascii="Arial" w:hAnsi="Arial" w:cs="Arial"/>
        </w:rPr>
        <w:t xml:space="preserve">In </w:t>
      </w:r>
      <w:proofErr w:type="spellStart"/>
      <w:r w:rsidRPr="00846C32">
        <w:rPr>
          <w:rFonts w:ascii="Arial" w:hAnsi="Arial" w:cs="Arial"/>
        </w:rPr>
        <w:t>silico</w:t>
      </w:r>
      <w:proofErr w:type="spellEnd"/>
      <w:r w:rsidRPr="00846C32">
        <w:rPr>
          <w:rFonts w:ascii="Arial" w:hAnsi="Arial" w:cs="Arial"/>
        </w:rPr>
        <w:t xml:space="preserve"> </w:t>
      </w:r>
      <w:r w:rsidR="00FA1E2F" w:rsidRPr="00846C32">
        <w:rPr>
          <w:rFonts w:ascii="Arial" w:hAnsi="Arial" w:cs="Arial"/>
        </w:rPr>
        <w:t>Tools</w:t>
      </w:r>
    </w:p>
    <w:p w14:paraId="113798B3" w14:textId="5D738FA3" w:rsidR="00FA1E2F" w:rsidRPr="00846C32" w:rsidRDefault="00FA1E2F" w:rsidP="00C365FE">
      <w:pPr>
        <w:spacing w:line="480" w:lineRule="auto"/>
        <w:jc w:val="both"/>
      </w:pPr>
      <w:r w:rsidRPr="00846C32">
        <w:t xml:space="preserve">45 </w:t>
      </w:r>
      <w:r w:rsidR="00AA5162" w:rsidRPr="00846C32">
        <w:t xml:space="preserve">in </w:t>
      </w:r>
      <w:proofErr w:type="spellStart"/>
      <w:r w:rsidR="00AA5162" w:rsidRPr="00846C32">
        <w:t>silico</w:t>
      </w:r>
      <w:proofErr w:type="spellEnd"/>
      <w:r w:rsidR="00AA5162" w:rsidRPr="00846C32">
        <w:t xml:space="preserve"> </w:t>
      </w:r>
      <w:r w:rsidRPr="00846C32">
        <w:t xml:space="preserve">tools were selected on the basis of inclusion in </w:t>
      </w:r>
      <w:r w:rsidR="005E24B1" w:rsidRPr="00846C32">
        <w:t>publicly</w:t>
      </w:r>
      <w:r w:rsidRPr="00846C32">
        <w:t xml:space="preserve"> available/commercial variant-interpretation resources</w:t>
      </w:r>
      <w:r w:rsidR="00FF1678" w:rsidRPr="00846C32">
        <w:t xml:space="preserve"> and/or reported use in clinical diagnostics </w:t>
      </w:r>
      <w:r w:rsidRPr="00846C32">
        <w:t>(Table 1, Supp</w:t>
      </w:r>
      <w:r w:rsidR="00A75AC6" w:rsidRPr="00846C32">
        <w:t>lementary</w:t>
      </w:r>
      <w:r w:rsidRPr="00846C32">
        <w:t xml:space="preserve"> Table 1)</w:t>
      </w:r>
      <w:r w:rsidRPr="00846C32">
        <w:fldChar w:fldCharType="begin">
          <w:fldData xml:space="preserve">PEVuZE5vdGU+PENpdGU+PEF1dGhvcj5XYW5nPC9BdXRob3I+PFllYXI+MjAxMDwvWWVhcj48UmVj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mUxNjQ8L3BhZ2VzPjx2b2x1bWU+Mzg8L3Zv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DA1LTI0PC9wYWdlcz48dm9sdW1lPjE3PC92b2x1bWU+
PG51bWJlcj41PC9udW1iZXI+PGVkaXRpb24+MjAxNS8wMy8wNjwvZWRpdGlvb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A5OC0zNjAwPC9pc2JuPjxhY2Nlc3Np
b24tbnVtPjI1NzQxODY4PC9hY2Nlc3Npb24tbnVtPjx1cmxzPjwvdXJscz48Y3VzdG9tMj5QTUM0
NTQ0NzUzPC9jdXN0b20yPjxjdXN0b202Pk5JSE1TNjk3NDg2PC9jdXN0b202PjxlbGVjdHJvbmlj
LXJlc291cmNlLW51bT4xMC4xMDM4L2dpbS4yMDE1LjMwPC9lbGVjdHJvbmljLXJlc291cmNlLW51
bT48cmVtb3RlLWRhdGFiYXNlLXByb3ZpZGVyPk5MTTwvcmVtb3RlLWRhdGFiYXNlLXByb3ZpZGVy
PjxsYW5ndWFnZT5lbmc8L2xhbmd1YWdlPjwvcmVjb3JkPjwvQ2l0ZT48L0VuZE5vdGU+AG==
</w:fldData>
        </w:fldChar>
      </w:r>
      <w:r w:rsidR="008E7832" w:rsidRPr="00846C32">
        <w:instrText xml:space="preserve"> ADDIN EN.CITE </w:instrText>
      </w:r>
      <w:r w:rsidR="008E7832" w:rsidRPr="00154839">
        <w:fldChar w:fldCharType="begin">
          <w:fldData xml:space="preserve">PEVuZE5vdGU+PENpdGU+PEF1dGhvcj5XYW5nPC9BdXRob3I+PFllYXI+MjAxMDwvWWVhcj48UmVj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mUxNjQ8L3BhZ2VzPjx2b2x1bWU+Mzg8L3Zv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YWx0LXRpdGxlPkdlbmV0aWNzIGluIG1l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A5OC0zNjAwPC9pc2JuPjxhY2Nlc3Np
b24tbnVtPjI1NzQxODY4PC9hY2Nlc3Npb24tbnVtPjx1cmxzPjwvdXJscz48Y3VzdG9tMj5QTUM0
NTQ0NzUzPC9jdXN0b20yPjxjdXN0b202Pk5JSE1TNjk3NDg2PC9jdXN0b202PjxlbGVjdHJvbmlj
LXJlc291cmNlLW51bT4xMC4xMDM4L2dpbS4yMDE1LjMwPC9lbGVjdHJvbmljLXJlc291cmNlLW51
bT48cmVtb3RlLWRhdGFiYXNlLXByb3ZpZGVyPk5MTTwvcmVtb3RlLWRhdGFiYXNlLXByb3ZpZGVy
PjxsYW5ndWFnZT5lbmc8L2xhbmd1YWdlPjwvcmVjb3JkPjwvQ2l0ZT48L0VuZE5vdGU+AG==
</w:fldData>
        </w:fldChar>
      </w:r>
      <w:r w:rsidR="008E7832" w:rsidRPr="00846C32">
        <w:instrText xml:space="preserve"> ADDIN EN.CITE.DATA </w:instrText>
      </w:r>
      <w:r w:rsidR="008E7832" w:rsidRPr="00154839">
        <w:fldChar w:fldCharType="end"/>
      </w:r>
      <w:r w:rsidRPr="00846C32">
        <w:fldChar w:fldCharType="separate"/>
      </w:r>
      <w:r w:rsidR="0031430F" w:rsidRPr="00846C32">
        <w:rPr>
          <w:noProof/>
          <w:vertAlign w:val="superscript"/>
        </w:rPr>
        <w:t>2,20,21</w:t>
      </w:r>
      <w:r w:rsidRPr="00846C32">
        <w:fldChar w:fldCharType="end"/>
      </w:r>
      <w:r w:rsidRPr="00846C32">
        <w:t>.</w:t>
      </w:r>
      <w:r w:rsidR="001C48C3" w:rsidRPr="00846C32">
        <w:t xml:space="preserve"> </w:t>
      </w:r>
      <w:r w:rsidRPr="00846C32">
        <w:t xml:space="preserve">The parameters/thresholds for tool predictions as deleterious (DEL) or tolerated </w:t>
      </w:r>
      <w:r w:rsidR="00B67A68" w:rsidRPr="00A05E10">
        <w:t>(</w:t>
      </w:r>
      <w:r w:rsidRPr="00A05E10">
        <w:t>TOL</w:t>
      </w:r>
      <w:r w:rsidR="00B67A68" w:rsidRPr="00A05E10">
        <w:t>)</w:t>
      </w:r>
      <w:r w:rsidRPr="00A05E10">
        <w:t xml:space="preserve"> were based on default author recommendations (</w:t>
      </w:r>
      <w:r w:rsidR="005713B8" w:rsidRPr="00A05E10">
        <w:rPr>
          <w:rFonts w:cs="Arial"/>
          <w:szCs w:val="20"/>
        </w:rPr>
        <w:t>Supplementary Table 5</w:t>
      </w:r>
      <w:r w:rsidRPr="00A05E10">
        <w:t xml:space="preserve">). </w:t>
      </w:r>
      <w:r w:rsidR="005713B8" w:rsidRPr="00A05E10">
        <w:t>W</w:t>
      </w:r>
      <w:r w:rsidR="00FF1678" w:rsidRPr="00A05E10">
        <w:t>here there was variation</w:t>
      </w:r>
      <w:r w:rsidRPr="00A05E10">
        <w:t xml:space="preserve"> from default author </w:t>
      </w:r>
      <w:r w:rsidRPr="00846C32">
        <w:t>recommended settings reported in the litera</w:t>
      </w:r>
      <w:r w:rsidR="009D3C00" w:rsidRPr="00846C32">
        <w:t>ture</w:t>
      </w:r>
      <w:r w:rsidR="009449F9" w:rsidRPr="00846C32">
        <w:t xml:space="preserve"> or commonly used in practice</w:t>
      </w:r>
      <w:r w:rsidR="005713B8" w:rsidRPr="00846C32">
        <w:t>, additional tool-threshold</w:t>
      </w:r>
      <w:r w:rsidR="003C67B4" w:rsidRPr="00846C32">
        <w:t>-</w:t>
      </w:r>
      <w:r w:rsidR="00684388" w:rsidRPr="00846C32">
        <w:t>combinations were included</w:t>
      </w:r>
      <w:r w:rsidR="003C67B4" w:rsidRPr="00846C32">
        <w:t>,</w:t>
      </w:r>
      <w:r w:rsidR="00684388" w:rsidRPr="00846C32">
        <w:t xml:space="preserve"> resulting</w:t>
      </w:r>
      <w:r w:rsidR="003C67B4" w:rsidRPr="00846C32">
        <w:t xml:space="preserve"> </w:t>
      </w:r>
      <w:r w:rsidR="00B73334" w:rsidRPr="00846C32">
        <w:t>in</w:t>
      </w:r>
      <w:r w:rsidR="00684388" w:rsidRPr="00846C32">
        <w:t xml:space="preserve"> 7</w:t>
      </w:r>
      <w:r w:rsidR="00F41DCE" w:rsidRPr="00154839">
        <w:t>2</w:t>
      </w:r>
      <w:r w:rsidR="003C67B4" w:rsidRPr="00846C32">
        <w:t xml:space="preserve"> in total.</w:t>
      </w:r>
      <w:r w:rsidRPr="00A05E10">
        <w:t xml:space="preserve"> For example, for Revel we specified three tool-threshold</w:t>
      </w:r>
      <w:r w:rsidR="00C739E8" w:rsidRPr="00A05E10">
        <w:t>-</w:t>
      </w:r>
      <w:r w:rsidRPr="00846C32">
        <w:t xml:space="preserve">combinations: </w:t>
      </w:r>
      <w:proofErr w:type="spellStart"/>
      <w:r w:rsidRPr="00846C32">
        <w:t>Revel_a</w:t>
      </w:r>
      <w:proofErr w:type="spellEnd"/>
      <w:r w:rsidRPr="00846C32">
        <w:t>: &lt;0.4 predicted</w:t>
      </w:r>
      <w:r w:rsidR="005E24B1" w:rsidRPr="00846C32">
        <w:t>-</w:t>
      </w:r>
      <w:r w:rsidRPr="00846C32">
        <w:t>TOL; &gt;0.7 predicted</w:t>
      </w:r>
      <w:r w:rsidR="005E24B1" w:rsidRPr="00846C32">
        <w:t>-</w:t>
      </w:r>
      <w:r w:rsidRPr="00846C32">
        <w:t xml:space="preserve">DEL, </w:t>
      </w:r>
      <w:proofErr w:type="spellStart"/>
      <w:r w:rsidRPr="00846C32">
        <w:t>Revel_b</w:t>
      </w:r>
      <w:proofErr w:type="spellEnd"/>
      <w:r w:rsidRPr="00846C32">
        <w:t xml:space="preserve">: &lt;0.7 predicted-TOL; ≥0.7 Predicted-DEL, </w:t>
      </w:r>
      <w:proofErr w:type="spellStart"/>
      <w:r w:rsidRPr="00846C32">
        <w:t>Revel_c</w:t>
      </w:r>
      <w:proofErr w:type="spellEnd"/>
      <w:r w:rsidRPr="00846C32">
        <w:t>: &lt;0.5 predicted-T</w:t>
      </w:r>
      <w:r w:rsidR="00FC2C6C" w:rsidRPr="00846C32">
        <w:t>OL; ≥0.5 predicted-DEL</w:t>
      </w:r>
      <w:r w:rsidRPr="00846C32">
        <w:t xml:space="preserve">. </w:t>
      </w:r>
      <w:r w:rsidR="00064FBD" w:rsidRPr="00846C32">
        <w:t>5</w:t>
      </w:r>
      <w:r w:rsidR="00F41DCE" w:rsidRPr="00154839">
        <w:t>7</w:t>
      </w:r>
      <w:r w:rsidR="00064FBD" w:rsidRPr="00846C32">
        <w:t>/</w:t>
      </w:r>
      <w:r w:rsidR="00CD0C2B" w:rsidRPr="00846C32">
        <w:t>7</w:t>
      </w:r>
      <w:r w:rsidR="00F41DCE" w:rsidRPr="00154839">
        <w:t>2</w:t>
      </w:r>
      <w:r w:rsidR="00064FBD" w:rsidRPr="00846C32">
        <w:t xml:space="preserve"> tool-threshold-combinations involved binary categorisation above or below a cut-off; 15/</w:t>
      </w:r>
      <w:r w:rsidR="00CD0C2B" w:rsidRPr="00A05E10">
        <w:t>7</w:t>
      </w:r>
      <w:r w:rsidR="00F41DCE" w:rsidRPr="00154839">
        <w:t>2</w:t>
      </w:r>
      <w:r w:rsidR="00064FBD" w:rsidRPr="00846C32">
        <w:t xml:space="preserve"> were non-binary, involving exclusion of an </w:t>
      </w:r>
      <w:r w:rsidR="006E0E84" w:rsidRPr="00A05E10">
        <w:t xml:space="preserve">indeterminate </w:t>
      </w:r>
      <w:r w:rsidR="00064FBD" w:rsidRPr="00A05E10">
        <w:t xml:space="preserve">scoring set of </w:t>
      </w:r>
      <w:r w:rsidR="001C48C3" w:rsidRPr="00A05E10">
        <w:t>variants</w:t>
      </w:r>
      <w:r w:rsidR="00064FBD" w:rsidRPr="00A05E10">
        <w:t xml:space="preserve">. </w:t>
      </w:r>
      <w:r w:rsidR="00427728" w:rsidRPr="00A05E10">
        <w:t>We excluded from subsequent analysis</w:t>
      </w:r>
      <w:r w:rsidR="006A3EE5" w:rsidRPr="00846C32">
        <w:t xml:space="preserve"> </w:t>
      </w:r>
      <w:r w:rsidR="00427728" w:rsidRPr="00846C32">
        <w:t xml:space="preserve">tool-threshold-combinations </w:t>
      </w:r>
      <w:r w:rsidRPr="00846C32">
        <w:t xml:space="preserve">for which predictions </w:t>
      </w:r>
      <w:r w:rsidR="00E12DA4" w:rsidRPr="00846C32">
        <w:t>(i) produced no discrimination (</w:t>
      </w:r>
      <w:r w:rsidR="00CD0C2B" w:rsidRPr="00846C32">
        <w:t xml:space="preserve">one exclusion: </w:t>
      </w:r>
      <w:proofErr w:type="spellStart"/>
      <w:r w:rsidR="00E12DA4" w:rsidRPr="00846C32">
        <w:t>Integrated_fitCons_b</w:t>
      </w:r>
      <w:proofErr w:type="spellEnd"/>
      <w:r w:rsidR="00E12DA4" w:rsidRPr="00846C32">
        <w:t xml:space="preserve">: all calls deleterious) (ii) </w:t>
      </w:r>
      <w:r w:rsidRPr="00846C32">
        <w:t xml:space="preserve">were generated for &lt;25% of variants </w:t>
      </w:r>
      <w:r w:rsidR="006A3EE5" w:rsidRPr="00846C32">
        <w:t xml:space="preserve">examined </w:t>
      </w:r>
      <w:r w:rsidRPr="00846C32">
        <w:t>(</w:t>
      </w:r>
      <w:r w:rsidR="00CD0C2B" w:rsidRPr="00846C32">
        <w:t xml:space="preserve">one exclusion: </w:t>
      </w:r>
      <w:r w:rsidRPr="00846C32">
        <w:t>SNP3D</w:t>
      </w:r>
      <w:r w:rsidR="00FC4E4C" w:rsidRPr="00846C32">
        <w:t xml:space="preserve"> (calls for &lt;3% of variants)</w:t>
      </w:r>
      <w:r w:rsidR="00E12DA4" w:rsidRPr="00846C32">
        <w:t>)</w:t>
      </w:r>
      <w:r w:rsidRPr="00846C32">
        <w:t xml:space="preserve">). </w:t>
      </w:r>
      <w:r w:rsidR="0028346A" w:rsidRPr="00846C32">
        <w:t>Following exclusions,</w:t>
      </w:r>
      <w:r w:rsidR="00427728" w:rsidRPr="00846C32">
        <w:t xml:space="preserve"> we examined </w:t>
      </w:r>
      <w:r w:rsidR="00D87215" w:rsidRPr="00154839">
        <w:t>70</w:t>
      </w:r>
      <w:r w:rsidR="00427728" w:rsidRPr="00846C32">
        <w:t xml:space="preserve"> tool-threshold-combinations</w:t>
      </w:r>
      <w:r w:rsidR="0028346A" w:rsidRPr="00846C32">
        <w:t xml:space="preserve"> in total</w:t>
      </w:r>
      <w:r w:rsidR="005F3115" w:rsidRPr="00A05E10">
        <w:t xml:space="preserve"> representing 44 tools</w:t>
      </w:r>
      <w:r w:rsidR="00427728" w:rsidRPr="00A05E10">
        <w:t>.</w:t>
      </w:r>
      <w:r w:rsidR="001C48C3" w:rsidRPr="00A05E10">
        <w:t xml:space="preserve"> </w:t>
      </w:r>
      <w:r w:rsidRPr="00A05E10">
        <w:t xml:space="preserve">We </w:t>
      </w:r>
      <w:r w:rsidR="00427728" w:rsidRPr="00A05E10">
        <w:t xml:space="preserve">also </w:t>
      </w:r>
      <w:r w:rsidRPr="00A05E10">
        <w:t>examined</w:t>
      </w:r>
      <w:r w:rsidR="00B72F1A" w:rsidRPr="00A05E10">
        <w:t xml:space="preserve"> under a </w:t>
      </w:r>
      <w:r w:rsidR="00FE03B9" w:rsidRPr="00A05E10">
        <w:t>‘</w:t>
      </w:r>
      <w:r w:rsidR="00B72F1A" w:rsidRPr="00A05E10">
        <w:t xml:space="preserve">full </w:t>
      </w:r>
      <w:proofErr w:type="spellStart"/>
      <w:r w:rsidR="00B72F1A" w:rsidRPr="00A05E10">
        <w:t>concordancy</w:t>
      </w:r>
      <w:proofErr w:type="spellEnd"/>
      <w:r w:rsidR="00B72F1A" w:rsidRPr="00A05E10">
        <w:t xml:space="preserve"> model</w:t>
      </w:r>
      <w:r w:rsidR="009D3C00" w:rsidRPr="00A05E10">
        <w:t>’</w:t>
      </w:r>
      <w:r w:rsidRPr="00846C32">
        <w:t xml:space="preserve"> </w:t>
      </w:r>
      <w:r w:rsidR="00427728" w:rsidRPr="00846C32">
        <w:t>(i</w:t>
      </w:r>
      <w:r w:rsidR="001340EF" w:rsidRPr="00846C32">
        <w:t>.</w:t>
      </w:r>
      <w:r w:rsidR="00427728" w:rsidRPr="00846C32">
        <w:t>e</w:t>
      </w:r>
      <w:r w:rsidR="001340EF" w:rsidRPr="00846C32">
        <w:t>.</w:t>
      </w:r>
      <w:r w:rsidR="00427728" w:rsidRPr="00846C32">
        <w:t xml:space="preserve"> discordant calls were </w:t>
      </w:r>
      <w:r w:rsidR="00FC2C6C" w:rsidRPr="00846C32">
        <w:t>excluded</w:t>
      </w:r>
      <w:r w:rsidR="00427728" w:rsidRPr="00846C32">
        <w:t xml:space="preserve">) </w:t>
      </w:r>
      <w:r w:rsidR="00B72F1A" w:rsidRPr="00846C32">
        <w:t>(i)</w:t>
      </w:r>
      <w:r w:rsidR="00A75AC6" w:rsidRPr="00846C32">
        <w:t xml:space="preserve"> </w:t>
      </w:r>
      <w:r w:rsidRPr="00846C32">
        <w:t xml:space="preserve">pair-wise combination </w:t>
      </w:r>
      <w:r w:rsidR="00AE03ED" w:rsidRPr="00846C32">
        <w:t xml:space="preserve">twelve </w:t>
      </w:r>
      <w:r w:rsidRPr="00846C32">
        <w:t xml:space="preserve">of </w:t>
      </w:r>
      <w:r w:rsidR="006A3EE5" w:rsidRPr="00846C32">
        <w:t xml:space="preserve">the tools </w:t>
      </w:r>
      <w:r w:rsidR="009D3C00" w:rsidRPr="00846C32">
        <w:t>with best</w:t>
      </w:r>
      <w:r w:rsidR="006A3EE5" w:rsidRPr="00846C32">
        <w:t xml:space="preserve"> balanced accuracy </w:t>
      </w:r>
      <w:r w:rsidR="001B00FE" w:rsidRPr="00846C32">
        <w:t xml:space="preserve">and </w:t>
      </w:r>
      <w:r w:rsidR="00B72F1A" w:rsidRPr="00846C32">
        <w:t>(ii)</w:t>
      </w:r>
      <w:r w:rsidR="001B00FE" w:rsidRPr="00846C32">
        <w:t xml:space="preserve">, </w:t>
      </w:r>
      <w:r w:rsidR="00B72F1A" w:rsidRPr="00846C32">
        <w:t xml:space="preserve">three-way combination of </w:t>
      </w:r>
      <w:r w:rsidR="006D5F8A" w:rsidRPr="00846C32">
        <w:t xml:space="preserve">(a) </w:t>
      </w:r>
      <w:r w:rsidR="005A2BDF" w:rsidRPr="00846C32">
        <w:t xml:space="preserve">SIFT, Polyphen2 and </w:t>
      </w:r>
      <w:proofErr w:type="spellStart"/>
      <w:r w:rsidR="005A2BDF" w:rsidRPr="00846C32">
        <w:t>MutationTaster</w:t>
      </w:r>
      <w:proofErr w:type="spellEnd"/>
      <w:r w:rsidR="006D5F8A" w:rsidRPr="00846C32">
        <w:t xml:space="preserve"> and (b) Rebel b, P </w:t>
      </w:r>
      <w:proofErr w:type="spellStart"/>
      <w:r w:rsidR="006D5F8A" w:rsidRPr="00846C32">
        <w:t>Mut</w:t>
      </w:r>
      <w:proofErr w:type="spellEnd"/>
      <w:r w:rsidR="006D5F8A" w:rsidRPr="00846C32">
        <w:t xml:space="preserve"> and </w:t>
      </w:r>
      <w:proofErr w:type="spellStart"/>
      <w:r w:rsidR="006D5F8A" w:rsidRPr="00846C32">
        <w:t>rfPred</w:t>
      </w:r>
      <w:proofErr w:type="spellEnd"/>
      <w:r w:rsidR="001B00FE" w:rsidRPr="00846C32">
        <w:t xml:space="preserve"> </w:t>
      </w:r>
      <w:r w:rsidR="00AF7463" w:rsidRPr="00846C32">
        <w:t>(</w:t>
      </w:r>
      <w:r w:rsidR="00ED401A" w:rsidRPr="00154839">
        <w:rPr>
          <w:b/>
        </w:rPr>
        <w:t>Supplementary Table 5</w:t>
      </w:r>
      <w:r w:rsidR="00ED401A" w:rsidRPr="00846C32">
        <w:t>).</w:t>
      </w:r>
    </w:p>
    <w:p w14:paraId="1CE9BF08" w14:textId="77777777" w:rsidR="00FA1E2F" w:rsidRPr="00A05E10" w:rsidRDefault="00FA1E2F" w:rsidP="00C365FE">
      <w:pPr>
        <w:pStyle w:val="Heading3"/>
        <w:spacing w:line="480" w:lineRule="auto"/>
        <w:jc w:val="both"/>
        <w:rPr>
          <w:rFonts w:ascii="Arial" w:hAnsi="Arial" w:cs="Arial"/>
        </w:rPr>
      </w:pPr>
      <w:r w:rsidRPr="00A05E10">
        <w:rPr>
          <w:rFonts w:ascii="Arial" w:hAnsi="Arial" w:cs="Arial"/>
        </w:rPr>
        <w:t xml:space="preserve">Statistical Analysis </w:t>
      </w:r>
    </w:p>
    <w:p w14:paraId="3424665A" w14:textId="1EABC84B" w:rsidR="006962C2" w:rsidRDefault="00502EA8" w:rsidP="00C365FE">
      <w:pPr>
        <w:spacing w:line="480" w:lineRule="auto"/>
        <w:jc w:val="both"/>
        <w:rPr>
          <w:rFonts w:cs="Arial"/>
          <w:szCs w:val="20"/>
        </w:rPr>
      </w:pPr>
      <w:r w:rsidRPr="00A05E10">
        <w:rPr>
          <w:rFonts w:cs="Arial"/>
          <w:szCs w:val="20"/>
        </w:rPr>
        <w:t>T</w:t>
      </w:r>
      <w:r w:rsidR="006A3EE5" w:rsidRPr="00A05E10">
        <w:rPr>
          <w:rFonts w:cs="Arial"/>
          <w:szCs w:val="20"/>
        </w:rPr>
        <w:t xml:space="preserve">ool predictions </w:t>
      </w:r>
      <w:r w:rsidR="00FC2C6C" w:rsidRPr="00A05E10">
        <w:rPr>
          <w:rFonts w:cs="Arial"/>
          <w:szCs w:val="20"/>
        </w:rPr>
        <w:t xml:space="preserve">were </w:t>
      </w:r>
      <w:r w:rsidRPr="00A05E10">
        <w:rPr>
          <w:rFonts w:cs="Arial"/>
          <w:szCs w:val="20"/>
        </w:rPr>
        <w:t xml:space="preserve">generated </w:t>
      </w:r>
      <w:r w:rsidR="00FC2C6C" w:rsidRPr="00A05E10">
        <w:rPr>
          <w:rFonts w:cs="Arial"/>
          <w:szCs w:val="20"/>
        </w:rPr>
        <w:t>as per</w:t>
      </w:r>
      <w:r w:rsidR="00026DAD" w:rsidRPr="00A05E10">
        <w:rPr>
          <w:rFonts w:cs="Arial"/>
          <w:szCs w:val="20"/>
        </w:rPr>
        <w:t xml:space="preserve"> </w:t>
      </w:r>
      <w:r w:rsidR="00C739E8" w:rsidRPr="00A05E10">
        <w:rPr>
          <w:rFonts w:cs="Arial"/>
          <w:szCs w:val="20"/>
        </w:rPr>
        <w:t>resource</w:t>
      </w:r>
      <w:r w:rsidRPr="00A05E10">
        <w:rPr>
          <w:rFonts w:cs="Arial"/>
          <w:szCs w:val="20"/>
        </w:rPr>
        <w:t>s</w:t>
      </w:r>
      <w:r w:rsidR="006F3C6B" w:rsidRPr="00A05E10">
        <w:rPr>
          <w:rFonts w:cs="Arial"/>
          <w:szCs w:val="20"/>
        </w:rPr>
        <w:t>/</w:t>
      </w:r>
      <w:r w:rsidR="00026DAD" w:rsidRPr="00846C32">
        <w:rPr>
          <w:rFonts w:cs="Arial"/>
          <w:szCs w:val="20"/>
        </w:rPr>
        <w:t xml:space="preserve">versions </w:t>
      </w:r>
      <w:r w:rsidR="00C739E8" w:rsidRPr="00846C32">
        <w:rPr>
          <w:rFonts w:cs="Arial"/>
          <w:szCs w:val="20"/>
        </w:rPr>
        <w:t xml:space="preserve">specified in </w:t>
      </w:r>
      <w:r w:rsidR="005713B8" w:rsidRPr="00846C32">
        <w:rPr>
          <w:rFonts w:cs="Arial"/>
          <w:szCs w:val="20"/>
        </w:rPr>
        <w:t>Supplementary</w:t>
      </w:r>
      <w:r w:rsidR="00C739E8" w:rsidRPr="00846C32">
        <w:rPr>
          <w:rFonts w:cs="Arial"/>
          <w:szCs w:val="20"/>
        </w:rPr>
        <w:t xml:space="preserve"> Table 5</w:t>
      </w:r>
      <w:r w:rsidR="00FA1E2F" w:rsidRPr="00846C32">
        <w:rPr>
          <w:rFonts w:cs="Arial"/>
          <w:szCs w:val="20"/>
        </w:rPr>
        <w:t xml:space="preserve">. These </w:t>
      </w:r>
      <w:r w:rsidR="006A3EE5" w:rsidRPr="00846C32">
        <w:rPr>
          <w:rFonts w:cs="Arial"/>
          <w:szCs w:val="20"/>
        </w:rPr>
        <w:t xml:space="preserve">predictions </w:t>
      </w:r>
      <w:r w:rsidR="00FA1E2F" w:rsidRPr="00846C32">
        <w:rPr>
          <w:rFonts w:cs="Arial"/>
          <w:szCs w:val="20"/>
        </w:rPr>
        <w:t xml:space="preserve">were compared to </w:t>
      </w:r>
      <w:r w:rsidR="00097E04" w:rsidRPr="00846C32">
        <w:rPr>
          <w:rFonts w:cs="Arial"/>
          <w:szCs w:val="20"/>
        </w:rPr>
        <w:t>five</w:t>
      </w:r>
      <w:r w:rsidR="00CF059B" w:rsidRPr="00846C32">
        <w:rPr>
          <w:rFonts w:cs="Arial"/>
          <w:szCs w:val="20"/>
        </w:rPr>
        <w:t xml:space="preserve"> </w:t>
      </w:r>
      <w:r w:rsidR="00097E04" w:rsidRPr="00846C32">
        <w:rPr>
          <w:rFonts w:cs="Arial"/>
          <w:szCs w:val="20"/>
        </w:rPr>
        <w:t xml:space="preserve">gene-specific </w:t>
      </w:r>
      <w:r w:rsidR="00FA1E2F" w:rsidRPr="00846C32">
        <w:rPr>
          <w:rFonts w:cs="Arial"/>
          <w:szCs w:val="20"/>
        </w:rPr>
        <w:t>functional</w:t>
      </w:r>
      <w:r w:rsidR="001C48C3" w:rsidRPr="00846C32">
        <w:rPr>
          <w:rFonts w:cs="Arial"/>
          <w:szCs w:val="20"/>
        </w:rPr>
        <w:t>-</w:t>
      </w:r>
      <w:r w:rsidR="00FA1E2F" w:rsidRPr="00846C32">
        <w:rPr>
          <w:rFonts w:cs="Arial"/>
          <w:szCs w:val="20"/>
        </w:rPr>
        <w:t>truth-set</w:t>
      </w:r>
      <w:r w:rsidR="002D234A" w:rsidRPr="00846C32">
        <w:rPr>
          <w:rFonts w:cs="Arial"/>
          <w:szCs w:val="20"/>
        </w:rPr>
        <w:t>s</w:t>
      </w:r>
      <w:r w:rsidR="00097E04" w:rsidRPr="00846C32">
        <w:rPr>
          <w:rFonts w:cs="Arial"/>
          <w:szCs w:val="20"/>
        </w:rPr>
        <w:t>,</w:t>
      </w:r>
      <w:r w:rsidR="006A3EE5" w:rsidRPr="00846C32">
        <w:rPr>
          <w:rFonts w:cs="Arial"/>
          <w:szCs w:val="20"/>
        </w:rPr>
        <w:t xml:space="preserve"> the</w:t>
      </w:r>
      <w:r w:rsidR="00FA1E2F" w:rsidRPr="00846C32">
        <w:rPr>
          <w:rFonts w:cs="Arial"/>
          <w:szCs w:val="20"/>
        </w:rPr>
        <w:t xml:space="preserve"> combined</w:t>
      </w:r>
      <w:r w:rsidR="006A3EE5" w:rsidRPr="00846C32">
        <w:rPr>
          <w:rFonts w:cs="Arial"/>
          <w:szCs w:val="20"/>
        </w:rPr>
        <w:t>-functional-truth-set</w:t>
      </w:r>
      <w:r w:rsidR="00FA1E2F" w:rsidRPr="00846C32">
        <w:rPr>
          <w:rFonts w:cs="Arial"/>
          <w:szCs w:val="20"/>
        </w:rPr>
        <w:t xml:space="preserve"> </w:t>
      </w:r>
      <w:r w:rsidR="00097E04" w:rsidRPr="00846C32">
        <w:rPr>
          <w:rFonts w:cs="Arial"/>
          <w:szCs w:val="20"/>
        </w:rPr>
        <w:t xml:space="preserve">of 9436 variants </w:t>
      </w:r>
      <w:r w:rsidR="00FA1E2F" w:rsidRPr="00846C32">
        <w:rPr>
          <w:rFonts w:cs="Arial"/>
          <w:szCs w:val="20"/>
        </w:rPr>
        <w:t xml:space="preserve">(ALL) and the </w:t>
      </w:r>
      <w:proofErr w:type="spellStart"/>
      <w:r w:rsidR="00FA1E2F" w:rsidRPr="00846C32">
        <w:rPr>
          <w:rFonts w:cs="Arial"/>
          <w:szCs w:val="20"/>
        </w:rPr>
        <w:t>ClinVar</w:t>
      </w:r>
      <w:proofErr w:type="spellEnd"/>
      <w:r w:rsidR="001C48C3" w:rsidRPr="00846C32">
        <w:rPr>
          <w:rFonts w:cs="Arial"/>
          <w:szCs w:val="20"/>
        </w:rPr>
        <w:t>-</w:t>
      </w:r>
      <w:r w:rsidR="00FA1E2F" w:rsidRPr="00846C32">
        <w:rPr>
          <w:rFonts w:cs="Arial"/>
          <w:szCs w:val="20"/>
        </w:rPr>
        <w:t>truth-set</w:t>
      </w:r>
      <w:r w:rsidR="00097E04" w:rsidRPr="00846C32">
        <w:rPr>
          <w:rFonts w:cs="Arial"/>
          <w:szCs w:val="20"/>
        </w:rPr>
        <w:t xml:space="preserve"> of 333 variants.</w:t>
      </w:r>
      <w:r w:rsidR="00FA1E2F" w:rsidRPr="00846C32">
        <w:rPr>
          <w:rFonts w:cs="Arial"/>
          <w:szCs w:val="20"/>
        </w:rPr>
        <w:t xml:space="preserve"> </w:t>
      </w:r>
      <w:r w:rsidRPr="00846C32">
        <w:rPr>
          <w:rFonts w:cs="Arial"/>
          <w:szCs w:val="20"/>
        </w:rPr>
        <w:t>For each of the 7</w:t>
      </w:r>
      <w:r w:rsidR="00157EA3" w:rsidRPr="00846C32">
        <w:rPr>
          <w:rFonts w:cs="Arial"/>
          <w:szCs w:val="20"/>
        </w:rPr>
        <w:t xml:space="preserve">0 </w:t>
      </w:r>
      <w:r w:rsidRPr="00846C32">
        <w:rPr>
          <w:rFonts w:cs="Arial"/>
          <w:szCs w:val="20"/>
        </w:rPr>
        <w:t xml:space="preserve">tool-threshold-combination, predictions of DEL, TOL or missing were generated for each of the </w:t>
      </w:r>
      <w:r w:rsidR="00F93B4C" w:rsidRPr="00154839">
        <w:rPr>
          <w:rFonts w:cs="Arial"/>
          <w:szCs w:val="20"/>
        </w:rPr>
        <w:t>9436</w:t>
      </w:r>
      <w:r w:rsidRPr="00846C32">
        <w:rPr>
          <w:rFonts w:cs="Arial"/>
          <w:szCs w:val="20"/>
        </w:rPr>
        <w:t xml:space="preserve"> missense variants. Missing predictions resulted in diminution of the</w:t>
      </w:r>
      <w:r w:rsidR="00FA1E2F" w:rsidRPr="00A05E10">
        <w:rPr>
          <w:rFonts w:cs="Arial"/>
          <w:szCs w:val="20"/>
        </w:rPr>
        <w:t xml:space="preserve"> total number of predictions where (i) </w:t>
      </w:r>
      <w:r w:rsidR="002D234A" w:rsidRPr="00A05E10">
        <w:rPr>
          <w:rFonts w:cs="Arial"/>
          <w:szCs w:val="20"/>
        </w:rPr>
        <w:t xml:space="preserve">the tool failed to make a </w:t>
      </w:r>
      <w:r w:rsidR="00FA1E2F" w:rsidRPr="00846C32">
        <w:rPr>
          <w:rFonts w:cs="Arial"/>
          <w:szCs w:val="20"/>
        </w:rPr>
        <w:t xml:space="preserve">prediction </w:t>
      </w:r>
      <w:r w:rsidR="00CF059B" w:rsidRPr="00846C32">
        <w:rPr>
          <w:rFonts w:cs="Arial"/>
          <w:szCs w:val="20"/>
        </w:rPr>
        <w:t xml:space="preserve">for </w:t>
      </w:r>
      <w:r w:rsidR="002D234A" w:rsidRPr="00846C32">
        <w:rPr>
          <w:rFonts w:cs="Arial"/>
          <w:szCs w:val="20"/>
        </w:rPr>
        <w:t>the</w:t>
      </w:r>
      <w:r w:rsidR="00CF059B" w:rsidRPr="00846C32">
        <w:rPr>
          <w:rFonts w:cs="Arial"/>
          <w:szCs w:val="20"/>
        </w:rPr>
        <w:t xml:space="preserve"> variant</w:t>
      </w:r>
      <w:r w:rsidR="00FA1E2F" w:rsidRPr="00846C32">
        <w:rPr>
          <w:rFonts w:cs="Arial"/>
          <w:szCs w:val="20"/>
        </w:rPr>
        <w:t xml:space="preserve"> (indeterminate) (ii) the prediction lay </w:t>
      </w:r>
      <w:r w:rsidR="00CF059B" w:rsidRPr="00846C32">
        <w:rPr>
          <w:rFonts w:cs="Arial"/>
          <w:szCs w:val="20"/>
        </w:rPr>
        <w:t xml:space="preserve">in the range </w:t>
      </w:r>
      <w:r w:rsidR="00FA1E2F" w:rsidRPr="00846C32">
        <w:rPr>
          <w:rFonts w:cs="Arial"/>
          <w:szCs w:val="20"/>
        </w:rPr>
        <w:t xml:space="preserve">between the defined </w:t>
      </w:r>
      <w:r w:rsidR="00CF059B" w:rsidRPr="00846C32">
        <w:rPr>
          <w:rFonts w:cs="Arial"/>
          <w:szCs w:val="20"/>
        </w:rPr>
        <w:t>thresholds</w:t>
      </w:r>
      <w:r w:rsidR="00FA1E2F" w:rsidRPr="00846C32">
        <w:rPr>
          <w:rFonts w:cs="Arial"/>
          <w:szCs w:val="20"/>
        </w:rPr>
        <w:t xml:space="preserve"> for TOL or DEL (</w:t>
      </w:r>
      <w:r w:rsidR="006E0E84" w:rsidRPr="00846C32">
        <w:rPr>
          <w:rFonts w:cs="Arial"/>
          <w:szCs w:val="20"/>
        </w:rPr>
        <w:t xml:space="preserve">indeterminate </w:t>
      </w:r>
      <w:r w:rsidR="00FC2C6C" w:rsidRPr="00846C32">
        <w:rPr>
          <w:rFonts w:cs="Arial"/>
          <w:szCs w:val="20"/>
        </w:rPr>
        <w:t>or VUS</w:t>
      </w:r>
      <w:r w:rsidR="00FA1E2F" w:rsidRPr="00846C32">
        <w:rPr>
          <w:rFonts w:cs="Arial"/>
          <w:szCs w:val="20"/>
        </w:rPr>
        <w:t xml:space="preserve">, e.g. prediction range 0.4-0.7 for </w:t>
      </w:r>
      <w:proofErr w:type="spellStart"/>
      <w:r w:rsidR="00FA1E2F" w:rsidRPr="00846C32">
        <w:rPr>
          <w:rFonts w:cs="Arial"/>
          <w:szCs w:val="20"/>
        </w:rPr>
        <w:t>Revel_a</w:t>
      </w:r>
      <w:proofErr w:type="spellEnd"/>
      <w:r w:rsidR="00FA1E2F" w:rsidRPr="00846C32">
        <w:rPr>
          <w:rFonts w:cs="Arial"/>
          <w:szCs w:val="20"/>
        </w:rPr>
        <w:t xml:space="preserve">). </w:t>
      </w:r>
      <w:r w:rsidR="00FA1E2F" w:rsidRPr="00846C32">
        <w:rPr>
          <w:rFonts w:cs="Arial"/>
        </w:rPr>
        <w:t xml:space="preserve">Each prediction was assigned True Positive (TP) where predicted-DEL and </w:t>
      </w:r>
      <w:r w:rsidR="00157EA3" w:rsidRPr="00846C32">
        <w:rPr>
          <w:rFonts w:cs="Arial"/>
        </w:rPr>
        <w:t xml:space="preserve">classified </w:t>
      </w:r>
      <w:r w:rsidR="00FA1E2F" w:rsidRPr="00846C32">
        <w:rPr>
          <w:rFonts w:cs="Arial"/>
        </w:rPr>
        <w:t xml:space="preserve">DEL in the truth-set, True Negative (TN) where predicted-TOL and </w:t>
      </w:r>
      <w:r w:rsidR="006A7135" w:rsidRPr="00A05E10">
        <w:rPr>
          <w:rFonts w:cs="Arial"/>
        </w:rPr>
        <w:t xml:space="preserve">classified </w:t>
      </w:r>
      <w:r w:rsidR="00FA1E2F" w:rsidRPr="00846C32">
        <w:rPr>
          <w:rFonts w:cs="Arial"/>
        </w:rPr>
        <w:t>TOL in the truth-set, False Positive (FP) where predicted-DEL and classified TOL in truth-set, or False Negative (FN) where predicted-TOL and classified DEL in truth-set</w:t>
      </w:r>
      <w:r w:rsidR="00466412" w:rsidRPr="00846C32">
        <w:rPr>
          <w:rFonts w:cs="Arial"/>
        </w:rPr>
        <w:t xml:space="preserve"> recall (Supplementary</w:t>
      </w:r>
      <w:r w:rsidR="005E1608" w:rsidRPr="00846C32">
        <w:rPr>
          <w:rFonts w:cs="Arial"/>
        </w:rPr>
        <w:t xml:space="preserve"> Table 6</w:t>
      </w:r>
      <w:r w:rsidR="00466412" w:rsidRPr="00846C32">
        <w:rPr>
          <w:rFonts w:cs="Arial"/>
        </w:rPr>
        <w:t>)</w:t>
      </w:r>
      <w:r w:rsidR="00FA1E2F" w:rsidRPr="00846C32">
        <w:rPr>
          <w:rFonts w:cs="Arial"/>
        </w:rPr>
        <w:t xml:space="preserve">. For </w:t>
      </w:r>
      <w:r w:rsidR="00C7168B" w:rsidRPr="00846C32">
        <w:rPr>
          <w:rFonts w:cs="Arial"/>
        </w:rPr>
        <w:t>each</w:t>
      </w:r>
      <w:r w:rsidR="005F0D7A" w:rsidRPr="00846C32">
        <w:rPr>
          <w:rFonts w:cs="Arial"/>
        </w:rPr>
        <w:t xml:space="preserve"> </w:t>
      </w:r>
      <w:r w:rsidR="00FA1E2F" w:rsidRPr="00846C32">
        <w:rPr>
          <w:rFonts w:cs="Arial"/>
        </w:rPr>
        <w:t>functional</w:t>
      </w:r>
      <w:r w:rsidR="001C48C3" w:rsidRPr="00846C32">
        <w:rPr>
          <w:rFonts w:cs="Arial"/>
        </w:rPr>
        <w:t>-</w:t>
      </w:r>
      <w:r w:rsidR="00FA1E2F" w:rsidRPr="00846C32">
        <w:rPr>
          <w:rFonts w:cs="Arial"/>
        </w:rPr>
        <w:t>truth-set</w:t>
      </w:r>
      <w:r w:rsidR="00CF059B" w:rsidRPr="00846C32">
        <w:rPr>
          <w:rFonts w:cs="Arial"/>
        </w:rPr>
        <w:t>,</w:t>
      </w:r>
      <w:r w:rsidR="00FA1E2F" w:rsidRPr="00846C32">
        <w:rPr>
          <w:rFonts w:cs="Arial"/>
        </w:rPr>
        <w:t xml:space="preserve"> the overall prevalence, detection prevalence, sensitivity (recall), specificity, positive predictive value (PPV, precision)</w:t>
      </w:r>
      <w:r w:rsidR="00CA29F4" w:rsidRPr="00846C32">
        <w:rPr>
          <w:rFonts w:cs="Arial"/>
        </w:rPr>
        <w:t xml:space="preserve"> and</w:t>
      </w:r>
      <w:r w:rsidR="00FA1E2F" w:rsidRPr="00846C32">
        <w:rPr>
          <w:rFonts w:cs="Arial"/>
        </w:rPr>
        <w:t xml:space="preserve"> negative predictive value (NPV) were calculated. Balanced accuracy (BA), which combines sensitivity and specificity, was presented as the primary pan-performance metric</w:t>
      </w:r>
      <w:r w:rsidR="00194FD4" w:rsidRPr="00846C32">
        <w:rPr>
          <w:rFonts w:cs="Arial"/>
        </w:rPr>
        <w:fldChar w:fldCharType="begin"/>
      </w:r>
      <w:r w:rsidR="002D225F" w:rsidRPr="00846C32">
        <w:rPr>
          <w:rFonts w:cs="Arial"/>
        </w:rPr>
        <w:instrText xml:space="preserve"> ADDIN EN.CITE &lt;EndNote&gt;&lt;Cite&gt;&lt;Author&gt;Brodersen&lt;/Author&gt;&lt;Year&gt;2010&lt;/Year&gt;&lt;RecNum&gt;430&lt;/RecNum&gt;&lt;DisplayText&gt;&lt;style face="superscript"&gt;36&lt;/style&gt;&lt;/DisplayText&gt;&lt;record&gt;&lt;rec-number&gt;430&lt;/rec-number&gt;&lt;foreign-keys&gt;&lt;key app="EN" db-id="p5a5wv5dbx59wvet5x7pf20qaapsarfdr50t" timestamp="1608633577"&gt;430&lt;/key&gt;&lt;/foreign-keys&gt;&lt;ref-type name="Conference Proceedings"&gt;10&lt;/ref-type&gt;&lt;contributors&gt;&lt;authors&gt;&lt;author&gt;Brodersen, Kay Henning&lt;/author&gt;&lt;author&gt;Ong, Cheng Soon&lt;/author&gt;&lt;author&gt;Stephan, Klaas Enno&lt;/author&gt;&lt;author&gt;Buhmann, Joachim M&lt;/author&gt;&lt;/authors&gt;&lt;/contributors&gt;&lt;titles&gt;&lt;title&gt;The balanced accuracy and its posterior distribution&lt;/title&gt;&lt;secondary-title&gt;2010 20th International Conference on Pattern Recognition&lt;/secondary-title&gt;&lt;/titles&gt;&lt;pages&gt;3121-3124&lt;/pages&gt;&lt;dates&gt;&lt;year&gt;2010&lt;/year&gt;&lt;/dates&gt;&lt;publisher&gt;IEEE&lt;/publisher&gt;&lt;isbn&gt;1424475414&lt;/isbn&gt;&lt;urls&gt;&lt;/urls&gt;&lt;/record&gt;&lt;/Cite&gt;&lt;/EndNote&gt;</w:instrText>
      </w:r>
      <w:r w:rsidR="00194FD4" w:rsidRPr="00846C32">
        <w:rPr>
          <w:rFonts w:cs="Arial"/>
        </w:rPr>
        <w:fldChar w:fldCharType="separate"/>
      </w:r>
      <w:r w:rsidR="002D225F" w:rsidRPr="00846C32">
        <w:rPr>
          <w:rFonts w:cs="Arial"/>
          <w:noProof/>
          <w:vertAlign w:val="superscript"/>
        </w:rPr>
        <w:t>36</w:t>
      </w:r>
      <w:r w:rsidR="00194FD4" w:rsidRPr="00846C32">
        <w:rPr>
          <w:rFonts w:cs="Arial"/>
        </w:rPr>
        <w:fldChar w:fldCharType="end"/>
      </w:r>
      <w:r w:rsidR="00C153FD" w:rsidRPr="00846C32">
        <w:rPr>
          <w:rFonts w:cs="Arial"/>
        </w:rPr>
        <w:t>. W</w:t>
      </w:r>
      <w:r w:rsidR="00FA1E2F" w:rsidRPr="00846C32">
        <w:rPr>
          <w:rFonts w:cs="Arial"/>
        </w:rPr>
        <w:t xml:space="preserve">e also </w:t>
      </w:r>
      <w:r w:rsidR="00C153FD" w:rsidRPr="00A05E10">
        <w:rPr>
          <w:rFonts w:cs="Arial"/>
        </w:rPr>
        <w:t>calculated</w:t>
      </w:r>
      <w:r w:rsidR="00FA1E2F" w:rsidRPr="00A05E10">
        <w:rPr>
          <w:rFonts w:cs="Arial"/>
        </w:rPr>
        <w:t xml:space="preserve"> the Matthews correlation coefficient (MCC), which combines TP, TN, FP and FN, </w:t>
      </w:r>
      <w:r w:rsidR="000B23EB" w:rsidRPr="00846C32">
        <w:rPr>
          <w:rFonts w:cs="Arial"/>
        </w:rPr>
        <w:t xml:space="preserve">the </w:t>
      </w:r>
      <w:r w:rsidR="00317D91" w:rsidRPr="00846C32">
        <w:rPr>
          <w:rFonts w:cs="Arial"/>
        </w:rPr>
        <w:t>area under the curve (</w:t>
      </w:r>
      <w:r w:rsidR="000B23EB" w:rsidRPr="00846C32">
        <w:rPr>
          <w:rFonts w:cs="Arial"/>
        </w:rPr>
        <w:t>AUC</w:t>
      </w:r>
      <w:r w:rsidR="00317D91" w:rsidRPr="00846C32">
        <w:rPr>
          <w:rFonts w:cs="Arial"/>
        </w:rPr>
        <w:t>)</w:t>
      </w:r>
      <w:r w:rsidR="000B23EB" w:rsidRPr="00846C32">
        <w:rPr>
          <w:rFonts w:cs="Arial"/>
        </w:rPr>
        <w:t xml:space="preserve"> </w:t>
      </w:r>
      <w:r w:rsidR="00FA1E2F" w:rsidRPr="00846C32">
        <w:rPr>
          <w:rFonts w:cs="Arial"/>
        </w:rPr>
        <w:t>and the F1, which combines precision and recall (Sup</w:t>
      </w:r>
      <w:r w:rsidR="00551340" w:rsidRPr="00846C32">
        <w:rPr>
          <w:rFonts w:cs="Arial"/>
        </w:rPr>
        <w:t>plementary</w:t>
      </w:r>
      <w:r w:rsidR="005E1608" w:rsidRPr="00846C32">
        <w:rPr>
          <w:rFonts w:cs="Arial"/>
        </w:rPr>
        <w:t xml:space="preserve"> Table</w:t>
      </w:r>
      <w:r w:rsidR="0040117E" w:rsidRPr="00846C32">
        <w:rPr>
          <w:rFonts w:cs="Arial"/>
        </w:rPr>
        <w:t>s</w:t>
      </w:r>
      <w:r w:rsidR="005E1608" w:rsidRPr="00846C32">
        <w:rPr>
          <w:rFonts w:cs="Arial"/>
        </w:rPr>
        <w:t xml:space="preserve"> 7</w:t>
      </w:r>
      <w:r w:rsidR="00F92CBE" w:rsidRPr="00846C32">
        <w:rPr>
          <w:rFonts w:cs="Arial"/>
        </w:rPr>
        <w:t>,</w:t>
      </w:r>
      <w:r w:rsidR="0040117E" w:rsidRPr="00846C32">
        <w:rPr>
          <w:rFonts w:cs="Arial"/>
        </w:rPr>
        <w:t xml:space="preserve"> </w:t>
      </w:r>
      <w:r w:rsidR="00F92CBE" w:rsidRPr="00846C32">
        <w:rPr>
          <w:rFonts w:cs="Arial"/>
        </w:rPr>
        <w:t>8</w:t>
      </w:r>
      <w:r w:rsidR="00FA1E2F" w:rsidRPr="00846C32">
        <w:rPr>
          <w:rFonts w:cs="Arial"/>
        </w:rPr>
        <w:t>)</w:t>
      </w:r>
      <w:r w:rsidR="004E4A5D" w:rsidRPr="00846C32">
        <w:rPr>
          <w:rFonts w:cs="Arial"/>
        </w:rPr>
        <w:fldChar w:fldCharType="begin">
          <w:fldData xml:space="preserve">PEVuZE5vdGU+PENpdGU+PEF1dGhvcj5DaGljY288L0F1dGhvcj48WWVhcj4yMDIwPC9ZZWFyPjxS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</w:fldData>
        </w:fldChar>
      </w:r>
      <w:r w:rsidR="002D225F" w:rsidRPr="00846C32">
        <w:rPr>
          <w:rFonts w:cs="Arial"/>
        </w:rPr>
        <w:instrText xml:space="preserve"> ADDIN EN.CITE </w:instrText>
      </w:r>
      <w:r w:rsidR="002D225F" w:rsidRPr="00154839">
        <w:rPr>
          <w:rFonts w:cs="Arial"/>
        </w:rPr>
        <w:fldChar w:fldCharType="begin">
          <w:fldData xml:space="preserve">PEVuZE5vdGU+PENpdGU+PEF1dGhvcj5DaGljY288L0F1dGhvcj48WWVhcj4yMDIwPC9ZZWFyPjxS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</w:fldData>
        </w:fldChar>
      </w:r>
      <w:r w:rsidR="002D225F" w:rsidRPr="00846C32">
        <w:rPr>
          <w:rFonts w:cs="Arial"/>
        </w:rPr>
        <w:instrText xml:space="preserve"> ADDIN EN.CITE.DATA </w:instrText>
      </w:r>
      <w:r w:rsidR="002D225F" w:rsidRPr="00154839">
        <w:rPr>
          <w:rFonts w:cs="Arial"/>
        </w:rPr>
      </w:r>
      <w:r w:rsidR="002D225F" w:rsidRPr="00154839">
        <w:rPr>
          <w:rFonts w:cs="Arial"/>
        </w:rPr>
        <w:fldChar w:fldCharType="end"/>
      </w:r>
      <w:r w:rsidR="004E4A5D" w:rsidRPr="00846C32">
        <w:rPr>
          <w:rFonts w:cs="Arial"/>
        </w:rPr>
      </w:r>
      <w:r w:rsidR="004E4A5D" w:rsidRPr="00846C32">
        <w:rPr>
          <w:rFonts w:cs="Arial"/>
        </w:rPr>
        <w:fldChar w:fldCharType="separate"/>
      </w:r>
      <w:r w:rsidR="002D225F" w:rsidRPr="00846C32">
        <w:rPr>
          <w:rFonts w:cs="Arial"/>
          <w:noProof/>
          <w:vertAlign w:val="superscript"/>
        </w:rPr>
        <w:t>37</w:t>
      </w:r>
      <w:r w:rsidR="004E4A5D" w:rsidRPr="00846C32">
        <w:rPr>
          <w:rFonts w:cs="Arial"/>
        </w:rPr>
        <w:fldChar w:fldCharType="end"/>
      </w:r>
      <w:r w:rsidR="00194FD4" w:rsidRPr="00846C32">
        <w:rPr>
          <w:rFonts w:cs="Arial"/>
        </w:rPr>
        <w:t>.</w:t>
      </w:r>
      <w:r w:rsidR="00CA29F4" w:rsidRPr="00846C32">
        <w:rPr>
          <w:rFonts w:cs="Arial"/>
        </w:rPr>
        <w:t xml:space="preserve"> </w:t>
      </w:r>
      <w:r w:rsidR="006962C2" w:rsidRPr="00846C32">
        <w:rPr>
          <w:rFonts w:cs="Arial"/>
          <w:szCs w:val="20"/>
        </w:rPr>
        <w:t>To adjust for differing contribution of the five gene-specific functional-truth-sets, the mean of the five outputs was</w:t>
      </w:r>
      <w:r w:rsidR="006962C2">
        <w:rPr>
          <w:rFonts w:cs="Arial"/>
          <w:szCs w:val="20"/>
        </w:rPr>
        <w:t xml:space="preserve"> also</w:t>
      </w:r>
      <w:r w:rsidR="006962C2" w:rsidRPr="00846C32">
        <w:rPr>
          <w:rFonts w:cs="Arial"/>
          <w:szCs w:val="20"/>
        </w:rPr>
        <w:t xml:space="preserve"> generated. </w:t>
      </w:r>
    </w:p>
    <w:p w14:paraId="2EC83AF4" w14:textId="2EE3441A" w:rsidR="00F93B4C" w:rsidRPr="00846C32" w:rsidRDefault="006962C2" w:rsidP="00C365FE">
      <w:pPr>
        <w:spacing w:line="480" w:lineRule="auto"/>
        <w:jc w:val="both"/>
        <w:rPr>
          <w:rFonts w:cs="Arial"/>
        </w:rPr>
      </w:pPr>
      <w:r>
        <w:rPr>
          <w:rFonts w:cs="Arial"/>
        </w:rPr>
        <w:t>P</w:t>
      </w:r>
      <w:r w:rsidR="008D1386" w:rsidRPr="00846C32">
        <w:rPr>
          <w:rFonts w:cs="Arial"/>
        </w:rPr>
        <w:t>ositive likelihood ratios were generated comparing values above the threshold to those below</w:t>
      </w:r>
      <w:r w:rsidR="007F741A" w:rsidRPr="00A05E10">
        <w:rPr>
          <w:rFonts w:cs="Arial"/>
        </w:rPr>
        <w:t>; n</w:t>
      </w:r>
      <w:r w:rsidR="008D1386" w:rsidRPr="00A05E10">
        <w:rPr>
          <w:rFonts w:cs="Arial"/>
        </w:rPr>
        <w:t>egative likelihood r</w:t>
      </w:r>
      <w:r w:rsidR="008D1386" w:rsidRPr="00846C32">
        <w:rPr>
          <w:rFonts w:cs="Arial"/>
        </w:rPr>
        <w:t>atios generated by comparing values below the threshold to those above</w:t>
      </w:r>
      <w:r w:rsidR="007F741A" w:rsidRPr="00846C32">
        <w:rPr>
          <w:rFonts w:cs="Arial"/>
        </w:rPr>
        <w:t xml:space="preserve"> (Supplementary Table 9). </w:t>
      </w:r>
      <w:r w:rsidR="008D1386" w:rsidRPr="00846C32">
        <w:rPr>
          <w:rFonts w:cs="Arial"/>
        </w:rPr>
        <w:t xml:space="preserve">For </w:t>
      </w:r>
      <w:r w:rsidR="007F741A" w:rsidRPr="00846C32">
        <w:rPr>
          <w:rFonts w:cs="Arial"/>
        </w:rPr>
        <w:t>REVEL</w:t>
      </w:r>
      <w:r w:rsidR="005F0D7A" w:rsidRPr="00846C32">
        <w:rPr>
          <w:rFonts w:cs="Arial"/>
        </w:rPr>
        <w:t xml:space="preserve"> and </w:t>
      </w:r>
      <w:proofErr w:type="spellStart"/>
      <w:r w:rsidR="005F0D7A" w:rsidRPr="00846C32">
        <w:rPr>
          <w:rFonts w:cs="Arial"/>
        </w:rPr>
        <w:t>MetaSNP</w:t>
      </w:r>
      <w:proofErr w:type="spellEnd"/>
      <w:r w:rsidR="007F741A" w:rsidRPr="00846C32">
        <w:rPr>
          <w:rFonts w:cs="Arial"/>
        </w:rPr>
        <w:t>, we undertook a ‘</w:t>
      </w:r>
      <w:r w:rsidR="008D1386" w:rsidRPr="00846C32">
        <w:rPr>
          <w:rFonts w:cs="Arial"/>
        </w:rPr>
        <w:t>banded</w:t>
      </w:r>
      <w:r w:rsidR="007F741A" w:rsidRPr="00846C32">
        <w:rPr>
          <w:rFonts w:cs="Arial"/>
        </w:rPr>
        <w:t>’ analysi</w:t>
      </w:r>
      <w:r w:rsidR="008D1386" w:rsidRPr="00846C32">
        <w:rPr>
          <w:rFonts w:cs="Arial"/>
        </w:rPr>
        <w:t>s</w:t>
      </w:r>
      <w:r w:rsidR="007F741A" w:rsidRPr="00846C32">
        <w:rPr>
          <w:rFonts w:cs="Arial"/>
        </w:rPr>
        <w:t>, examining the</w:t>
      </w:r>
      <w:r w:rsidR="008D1386" w:rsidRPr="00846C32">
        <w:rPr>
          <w:rFonts w:cs="Arial"/>
        </w:rPr>
        <w:t xml:space="preserve"> positive likelihood ratios for pathogenicity</w:t>
      </w:r>
      <w:r w:rsidR="00624016" w:rsidRPr="00846C32">
        <w:rPr>
          <w:rFonts w:cs="Arial"/>
        </w:rPr>
        <w:t xml:space="preserve"> for various scoring</w:t>
      </w:r>
      <w:r w:rsidR="007F741A" w:rsidRPr="00846C32">
        <w:rPr>
          <w:rFonts w:cs="Arial"/>
        </w:rPr>
        <w:t xml:space="preserve"> </w:t>
      </w:r>
      <w:r w:rsidR="008D1386" w:rsidRPr="00846C32">
        <w:rPr>
          <w:rFonts w:cs="Arial"/>
        </w:rPr>
        <w:t xml:space="preserve">bands </w:t>
      </w:r>
      <w:r w:rsidR="00624016" w:rsidRPr="00846C32">
        <w:rPr>
          <w:rFonts w:cs="Arial"/>
        </w:rPr>
        <w:t xml:space="preserve">above 0.7 </w:t>
      </w:r>
      <w:r w:rsidR="007F741A" w:rsidRPr="00846C32">
        <w:rPr>
          <w:rFonts w:cs="Arial"/>
        </w:rPr>
        <w:t>aga</w:t>
      </w:r>
      <w:r w:rsidR="00624016" w:rsidRPr="00846C32">
        <w:rPr>
          <w:rFonts w:cs="Arial"/>
        </w:rPr>
        <w:t>i</w:t>
      </w:r>
      <w:r w:rsidR="007F741A" w:rsidRPr="00846C32">
        <w:rPr>
          <w:rFonts w:cs="Arial"/>
        </w:rPr>
        <w:t>nst</w:t>
      </w:r>
      <w:r w:rsidR="008D1386" w:rsidRPr="00846C32">
        <w:rPr>
          <w:rFonts w:cs="Arial"/>
        </w:rPr>
        <w:t xml:space="preserve"> </w:t>
      </w:r>
      <w:r w:rsidR="005F0D7A" w:rsidRPr="00846C32">
        <w:rPr>
          <w:rFonts w:cs="Arial"/>
        </w:rPr>
        <w:t xml:space="preserve">tool </w:t>
      </w:r>
      <w:r w:rsidR="008D1386" w:rsidRPr="00846C32">
        <w:rPr>
          <w:rFonts w:cs="Arial"/>
        </w:rPr>
        <w:t xml:space="preserve">prediction&lt;0.7; for </w:t>
      </w:r>
      <w:r w:rsidR="00624016" w:rsidRPr="00846C32">
        <w:rPr>
          <w:rFonts w:cs="Arial"/>
        </w:rPr>
        <w:t>positive likelihood ratios for benignity (</w:t>
      </w:r>
      <w:r w:rsidR="007F741A" w:rsidRPr="00846C32">
        <w:rPr>
          <w:rFonts w:cs="Arial"/>
        </w:rPr>
        <w:t>negative</w:t>
      </w:r>
      <w:r w:rsidR="008D1386" w:rsidRPr="00846C32">
        <w:rPr>
          <w:rFonts w:cs="Arial"/>
        </w:rPr>
        <w:t xml:space="preserve"> likelihood ratios for </w:t>
      </w:r>
      <w:r w:rsidR="007F741A" w:rsidRPr="00846C32">
        <w:rPr>
          <w:rFonts w:cs="Arial"/>
        </w:rPr>
        <w:t>pathogenicity</w:t>
      </w:r>
      <w:r w:rsidR="00624016" w:rsidRPr="00846C32">
        <w:rPr>
          <w:rFonts w:cs="Arial"/>
        </w:rPr>
        <w:t>)</w:t>
      </w:r>
      <w:r w:rsidR="008D1386" w:rsidRPr="00846C32">
        <w:rPr>
          <w:rFonts w:cs="Arial"/>
        </w:rPr>
        <w:t xml:space="preserve">, </w:t>
      </w:r>
      <w:r w:rsidR="00624016" w:rsidRPr="00846C32">
        <w:rPr>
          <w:rFonts w:cs="Arial"/>
        </w:rPr>
        <w:t xml:space="preserve">we examined various scoring </w:t>
      </w:r>
      <w:r w:rsidR="008D1386" w:rsidRPr="00846C32">
        <w:rPr>
          <w:rFonts w:cs="Arial"/>
        </w:rPr>
        <w:t xml:space="preserve">bands </w:t>
      </w:r>
      <w:r w:rsidR="00624016" w:rsidRPr="00846C32">
        <w:rPr>
          <w:rFonts w:cs="Arial"/>
        </w:rPr>
        <w:t xml:space="preserve">below 0.7 and </w:t>
      </w:r>
      <w:r w:rsidR="008D1386" w:rsidRPr="00846C32">
        <w:rPr>
          <w:rFonts w:cs="Arial"/>
        </w:rPr>
        <w:t xml:space="preserve">compared </w:t>
      </w:r>
      <w:r w:rsidR="00624016" w:rsidRPr="00846C32">
        <w:rPr>
          <w:rFonts w:cs="Arial"/>
        </w:rPr>
        <w:t xml:space="preserve">each </w:t>
      </w:r>
      <w:r w:rsidR="008D1386" w:rsidRPr="00846C32">
        <w:rPr>
          <w:rFonts w:cs="Arial"/>
        </w:rPr>
        <w:t xml:space="preserve">to </w:t>
      </w:r>
      <w:r w:rsidR="005F0D7A" w:rsidRPr="00846C32">
        <w:rPr>
          <w:rFonts w:cs="Arial"/>
        </w:rPr>
        <w:t xml:space="preserve">tool </w:t>
      </w:r>
      <w:r w:rsidR="008D1386" w:rsidRPr="00846C32">
        <w:rPr>
          <w:rFonts w:cs="Arial"/>
        </w:rPr>
        <w:t>prediction</w:t>
      </w:r>
      <w:r w:rsidR="00EB6087" w:rsidRPr="00846C32">
        <w:rPr>
          <w:rFonts w:cs="Arial"/>
        </w:rPr>
        <w:t>&gt;</w:t>
      </w:r>
      <w:r w:rsidR="008D1386" w:rsidRPr="00846C32">
        <w:rPr>
          <w:rFonts w:cs="Arial"/>
        </w:rPr>
        <w:t>0.7</w:t>
      </w:r>
      <w:r w:rsidR="00551340" w:rsidRPr="00846C32">
        <w:rPr>
          <w:rFonts w:cs="Arial"/>
        </w:rPr>
        <w:fldChar w:fldCharType="begin"/>
      </w:r>
      <w:r w:rsidR="002D225F" w:rsidRPr="00846C32">
        <w:rPr>
          <w:rFonts w:cs="Arial"/>
        </w:rPr>
        <w:instrText xml:space="preserve"> ADDIN EN.CITE &lt;EndNote&gt;&lt;Cite&gt;&lt;Author&gt;Centor&lt;/Author&gt;&lt;Year&gt;1992&lt;/Year&gt;&lt;RecNum&gt;2396&lt;/RecNum&gt;&lt;DisplayText&gt;&lt;style face="superscript"&gt;38&lt;/style&gt;&lt;/DisplayText&gt;&lt;record&gt;&lt;rec-number&gt;2396&lt;/rec-number&gt;&lt;foreign-keys&gt;&lt;key app="EN" db-id="2vdweaz2qr0xthe5rtrvfr55w9at55tdztw5" timestamp="1610036896"&gt;2396&lt;/key&gt;&lt;/foreign-keys&gt;&lt;ref-type name="Journal Article"&gt;17&lt;/ref-type&gt;&lt;contributors&gt;&lt;authors&gt;&lt;author&gt;Centor, R. M.&lt;/author&gt;&lt;/authors&gt;&lt;/contributors&gt;&lt;auth-address&gt;Department of Internal Medicine, Medical College of Virginia/Virginia Commonwealth University, Richmond 23298-0025.&lt;/auth-address&gt;&lt;titles&gt;&lt;title&gt;Estimating confidence intervals of likelihood ratio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29-33&lt;/pages&gt;&lt;volume&gt;12&lt;/volume&gt;&lt;number&gt;3&lt;/number&gt;&lt;edition&gt;1992/07/01&lt;/edition&gt;&lt;keywords&gt;&lt;keyword&gt;Bayes Theorem&lt;/keyword&gt;&lt;keyword&gt;*Confidence Intervals&lt;/keyword&gt;&lt;keyword&gt;*Diagnostic Tests, Routine&lt;/keyword&gt;&lt;keyword&gt;Humans&lt;/keyword&gt;&lt;keyword&gt;*Likelihood Functions&lt;/keyword&gt;&lt;/keywords&gt;&lt;dates&gt;&lt;year&gt;1992&lt;/year&gt;&lt;pub-dates&gt;&lt;date&gt;Jul-Sep&lt;/date&gt;&lt;/pub-dates&gt;&lt;/dates&gt;&lt;isbn&gt;0272-989X (Print)&amp;#xD;0272-989x&lt;/isbn&gt;&lt;accession-num&gt;1513214&lt;/accession-num&gt;&lt;urls&gt;&lt;/urls&gt;&lt;electronic-resource-num&gt;10.1177/0272989x9201200309&lt;/electronic-resource-num&gt;&lt;remote-database-provider&gt;NLM&lt;/remote-database-provider&gt;&lt;language&gt;eng&lt;/language&gt;&lt;/record&gt;&lt;/Cite&gt;&lt;/EndNote&gt;</w:instrText>
      </w:r>
      <w:r w:rsidR="00551340" w:rsidRPr="00846C32">
        <w:rPr>
          <w:rFonts w:cs="Arial"/>
        </w:rPr>
        <w:fldChar w:fldCharType="separate"/>
      </w:r>
      <w:r w:rsidR="002D225F" w:rsidRPr="00846C32">
        <w:rPr>
          <w:rFonts w:cs="Arial"/>
          <w:noProof/>
          <w:vertAlign w:val="superscript"/>
        </w:rPr>
        <w:t>38</w:t>
      </w:r>
      <w:r w:rsidR="00551340" w:rsidRPr="00846C32">
        <w:rPr>
          <w:rFonts w:cs="Arial"/>
        </w:rPr>
        <w:fldChar w:fldCharType="end"/>
      </w:r>
      <w:r w:rsidR="000B23EB" w:rsidRPr="00846C32">
        <w:rPr>
          <w:rFonts w:cs="Arial"/>
        </w:rPr>
        <w:t xml:space="preserve">. </w:t>
      </w:r>
      <w:r w:rsidR="00A231D8" w:rsidRPr="00846C32">
        <w:rPr>
          <w:rFonts w:cs="Arial"/>
        </w:rPr>
        <w:t xml:space="preserve">Where zero fields precluded generation of a </w:t>
      </w:r>
      <w:r w:rsidR="00895D66" w:rsidRPr="00A05E10">
        <w:rPr>
          <w:rFonts w:cs="Arial"/>
        </w:rPr>
        <w:t>PLR/NLR,</w:t>
      </w:r>
      <w:r w:rsidR="00895D66" w:rsidRPr="00846C32">
        <w:rPr>
          <w:rFonts w:cs="Arial"/>
        </w:rPr>
        <w:t xml:space="preserve"> we performed a Haldane correction (addition of 0.5 to each cell)</w:t>
      </w:r>
      <w:r w:rsidR="007A7700" w:rsidRPr="00846C32">
        <w:rPr>
          <w:rFonts w:cs="Arial"/>
        </w:rPr>
        <w:t xml:space="preserve"> (Supplementary Tables 10,</w:t>
      </w:r>
      <w:r w:rsidR="001943AA" w:rsidRPr="00846C32">
        <w:rPr>
          <w:rFonts w:cs="Arial"/>
        </w:rPr>
        <w:t xml:space="preserve"> </w:t>
      </w:r>
      <w:r w:rsidR="007A7700" w:rsidRPr="00846C32">
        <w:rPr>
          <w:rFonts w:cs="Arial"/>
        </w:rPr>
        <w:t>11</w:t>
      </w:r>
      <w:r w:rsidR="00902529" w:rsidRPr="00846C32">
        <w:rPr>
          <w:rFonts w:cs="Arial"/>
        </w:rPr>
        <w:t>).</w:t>
      </w:r>
      <w:r w:rsidR="00895D66" w:rsidRPr="00846C32">
        <w:rPr>
          <w:rFonts w:cs="Arial"/>
        </w:rPr>
        <w:t xml:space="preserve"> </w:t>
      </w:r>
    </w:p>
    <w:p w14:paraId="081C72B8" w14:textId="77777777" w:rsidR="006962C2" w:rsidRDefault="00F93B4C" w:rsidP="00F93B4C">
      <w:pPr>
        <w:spacing w:line="480" w:lineRule="auto"/>
        <w:jc w:val="both"/>
        <w:rPr>
          <w:rFonts w:cs="Arial"/>
        </w:rPr>
      </w:pPr>
      <w:r w:rsidRPr="00846C32">
        <w:rPr>
          <w:rFonts w:cs="Arial"/>
        </w:rPr>
        <w:t>To determine the optimal cut-off value</w:t>
      </w:r>
      <w:r w:rsidR="00510973" w:rsidRPr="00846C32">
        <w:rPr>
          <w:rFonts w:cs="Arial"/>
        </w:rPr>
        <w:t xml:space="preserve"> for each </w:t>
      </w:r>
      <w:r w:rsidR="004725D7" w:rsidRPr="00846C32">
        <w:rPr>
          <w:rFonts w:cs="Arial"/>
        </w:rPr>
        <w:t>tool</w:t>
      </w:r>
      <w:r w:rsidRPr="00846C32">
        <w:rPr>
          <w:rFonts w:cs="Arial"/>
        </w:rPr>
        <w:t xml:space="preserve">, we </w:t>
      </w:r>
      <w:r w:rsidR="00DB070A" w:rsidRPr="00846C32">
        <w:rPr>
          <w:rFonts w:cs="Arial"/>
        </w:rPr>
        <w:t xml:space="preserve">used </w:t>
      </w:r>
      <w:r w:rsidR="00263526" w:rsidRPr="00846C32">
        <w:rPr>
          <w:rFonts w:cs="Arial"/>
        </w:rPr>
        <w:t>as the</w:t>
      </w:r>
      <w:r w:rsidR="00DB070A" w:rsidRPr="00846C32">
        <w:rPr>
          <w:rFonts w:cs="Arial"/>
        </w:rPr>
        <w:t xml:space="preserve"> reference metric</w:t>
      </w:r>
      <w:r w:rsidRPr="00846C32">
        <w:rPr>
          <w:rFonts w:cs="Arial"/>
        </w:rPr>
        <w:t xml:space="preserve"> balanced accuracy (BA) </w:t>
      </w:r>
      <w:r w:rsidR="00DB070A" w:rsidRPr="00846C32">
        <w:rPr>
          <w:rFonts w:cs="Arial"/>
        </w:rPr>
        <w:t xml:space="preserve">calculated using the dichotomized scores, </w:t>
      </w:r>
      <w:r w:rsidR="00263526" w:rsidRPr="00846C32">
        <w:rPr>
          <w:rFonts w:cs="Arial"/>
        </w:rPr>
        <w:t xml:space="preserve">and </w:t>
      </w:r>
      <w:r w:rsidR="00DB070A" w:rsidRPr="00846C32">
        <w:rPr>
          <w:rFonts w:cs="Arial"/>
        </w:rPr>
        <w:t>iterat</w:t>
      </w:r>
      <w:r w:rsidR="00263526" w:rsidRPr="00846C32">
        <w:rPr>
          <w:rFonts w:cs="Arial"/>
        </w:rPr>
        <w:t>ed</w:t>
      </w:r>
      <w:r w:rsidR="00DB070A" w:rsidRPr="00846C32">
        <w:rPr>
          <w:rFonts w:cs="Arial"/>
        </w:rPr>
        <w:t xml:space="preserve"> in </w:t>
      </w:r>
      <w:r w:rsidR="00510973" w:rsidRPr="00846C32">
        <w:rPr>
          <w:rFonts w:cs="Arial"/>
        </w:rPr>
        <w:t xml:space="preserve">2% intervals from </w:t>
      </w:r>
      <w:r w:rsidR="00263526" w:rsidRPr="00846C32">
        <w:rPr>
          <w:rFonts w:cs="Arial"/>
        </w:rPr>
        <w:t xml:space="preserve">the </w:t>
      </w:r>
      <w:r w:rsidR="00510973" w:rsidRPr="00846C32">
        <w:rPr>
          <w:rFonts w:cs="Arial"/>
        </w:rPr>
        <w:t>lowest value</w:t>
      </w:r>
      <w:r w:rsidR="00FD3BD5" w:rsidRPr="00846C32">
        <w:rPr>
          <w:rFonts w:cs="Arial"/>
        </w:rPr>
        <w:t>.</w:t>
      </w:r>
      <w:r w:rsidR="00510973" w:rsidRPr="00846C32">
        <w:rPr>
          <w:rFonts w:cs="Arial"/>
        </w:rPr>
        <w:t xml:space="preserve"> </w:t>
      </w:r>
      <w:r w:rsidRPr="00846C32">
        <w:rPr>
          <w:rFonts w:cs="Arial"/>
        </w:rPr>
        <w:t>The optimi</w:t>
      </w:r>
      <w:r w:rsidR="008716BD" w:rsidRPr="00846C32">
        <w:rPr>
          <w:rFonts w:cs="Arial"/>
        </w:rPr>
        <w:t>s</w:t>
      </w:r>
      <w:r w:rsidRPr="00846C32">
        <w:rPr>
          <w:rFonts w:cs="Arial"/>
        </w:rPr>
        <w:t>ation process was terminated when the tested cut-off value became higher than the maximum variant effect score of the tool evaluated.</w:t>
      </w:r>
      <w:r w:rsidR="00510973" w:rsidRPr="00846C32">
        <w:rPr>
          <w:rFonts w:cs="Arial"/>
        </w:rPr>
        <w:t xml:space="preserve">  </w:t>
      </w:r>
      <w:r w:rsidR="00DB070A" w:rsidRPr="00846C32">
        <w:rPr>
          <w:rFonts w:cs="Arial"/>
        </w:rPr>
        <w:t xml:space="preserve">We then took the mean </w:t>
      </w:r>
      <w:r w:rsidR="00263526" w:rsidRPr="00846C32">
        <w:rPr>
          <w:rFonts w:cs="Arial"/>
        </w:rPr>
        <w:t xml:space="preserve">of the </w:t>
      </w:r>
      <w:r w:rsidR="00107D35" w:rsidRPr="00846C32">
        <w:rPr>
          <w:rFonts w:cs="Arial"/>
        </w:rPr>
        <w:t xml:space="preserve">optimised </w:t>
      </w:r>
      <w:r w:rsidR="00DB070A" w:rsidRPr="00846C32">
        <w:rPr>
          <w:rFonts w:cs="Arial"/>
        </w:rPr>
        <w:t>threshold</w:t>
      </w:r>
      <w:r w:rsidR="00263526" w:rsidRPr="00846C32">
        <w:rPr>
          <w:rFonts w:cs="Arial"/>
        </w:rPr>
        <w:t xml:space="preserve">s for the </w:t>
      </w:r>
      <w:r w:rsidR="00DB070A" w:rsidRPr="00846C32">
        <w:rPr>
          <w:rFonts w:cs="Arial"/>
        </w:rPr>
        <w:t xml:space="preserve">five functional </w:t>
      </w:r>
      <w:proofErr w:type="spellStart"/>
      <w:r w:rsidR="00107D35" w:rsidRPr="00846C32">
        <w:rPr>
          <w:rFonts w:cs="Arial"/>
        </w:rPr>
        <w:t>truthsets</w:t>
      </w:r>
      <w:proofErr w:type="spellEnd"/>
      <w:r w:rsidR="00263526" w:rsidRPr="00846C32">
        <w:rPr>
          <w:rFonts w:cs="Arial"/>
        </w:rPr>
        <w:t xml:space="preserve">.  We </w:t>
      </w:r>
      <w:r w:rsidR="00107D35" w:rsidRPr="00846C32">
        <w:rPr>
          <w:rFonts w:cs="Arial"/>
        </w:rPr>
        <w:t xml:space="preserve">evaluated BA against this </w:t>
      </w:r>
      <w:r w:rsidR="00263526" w:rsidRPr="00846C32">
        <w:rPr>
          <w:rFonts w:cs="Arial"/>
        </w:rPr>
        <w:t xml:space="preserve">mean </w:t>
      </w:r>
      <w:r w:rsidR="00107D35" w:rsidRPr="00846C32">
        <w:rPr>
          <w:rFonts w:cs="Arial"/>
        </w:rPr>
        <w:t xml:space="preserve">threshold for </w:t>
      </w:r>
      <w:r w:rsidR="00263526" w:rsidRPr="00846C32">
        <w:rPr>
          <w:rFonts w:cs="Arial"/>
        </w:rPr>
        <w:t xml:space="preserve">the six </w:t>
      </w:r>
      <w:proofErr w:type="spellStart"/>
      <w:r w:rsidR="00263526" w:rsidRPr="00846C32">
        <w:rPr>
          <w:rFonts w:cs="Arial"/>
        </w:rPr>
        <w:t>truthsets</w:t>
      </w:r>
      <w:proofErr w:type="spellEnd"/>
      <w:r w:rsidR="00263526" w:rsidRPr="00846C32">
        <w:rPr>
          <w:rFonts w:cs="Arial"/>
        </w:rPr>
        <w:t xml:space="preserve"> (five </w:t>
      </w:r>
      <w:r w:rsidR="00107D35" w:rsidRPr="00846C32">
        <w:rPr>
          <w:rFonts w:cs="Arial"/>
        </w:rPr>
        <w:t>gene</w:t>
      </w:r>
      <w:r w:rsidR="00263526" w:rsidRPr="00846C32">
        <w:rPr>
          <w:rFonts w:cs="Arial"/>
        </w:rPr>
        <w:t>-specific</w:t>
      </w:r>
      <w:r w:rsidR="00107D35" w:rsidRPr="00846C32">
        <w:rPr>
          <w:rFonts w:cs="Arial"/>
        </w:rPr>
        <w:t xml:space="preserve"> </w:t>
      </w:r>
      <w:r w:rsidR="00263526" w:rsidRPr="00846C32">
        <w:rPr>
          <w:rFonts w:cs="Arial"/>
        </w:rPr>
        <w:t>and t</w:t>
      </w:r>
      <w:r w:rsidR="008716BD" w:rsidRPr="00846C32">
        <w:rPr>
          <w:rFonts w:cs="Arial"/>
        </w:rPr>
        <w:t>he combined-functional-truth-set (ALL)</w:t>
      </w:r>
      <w:r w:rsidR="00263526" w:rsidRPr="00846C32">
        <w:rPr>
          <w:rFonts w:cs="Arial"/>
        </w:rPr>
        <w:t>)</w:t>
      </w:r>
      <w:r w:rsidR="00107D35" w:rsidRPr="00846C32">
        <w:rPr>
          <w:rFonts w:cs="Arial"/>
        </w:rPr>
        <w:t xml:space="preserve">. </w:t>
      </w:r>
    </w:p>
    <w:p w14:paraId="4E524BA1" w14:textId="37927197" w:rsidR="00FA1E2F" w:rsidRPr="00846C32" w:rsidRDefault="00BB6F72" w:rsidP="00F93B4C">
      <w:pPr>
        <w:spacing w:line="480" w:lineRule="auto"/>
        <w:jc w:val="both"/>
        <w:rPr>
          <w:rFonts w:cs="Arial"/>
        </w:rPr>
      </w:pPr>
      <w:r w:rsidRPr="00846C32">
        <w:rPr>
          <w:rFonts w:cs="Arial"/>
        </w:rPr>
        <w:t>Analyses were performed using R v.3.6.2 and STATA</w:t>
      </w:r>
      <w:r w:rsidR="00A96BE9" w:rsidRPr="00846C32">
        <w:rPr>
          <w:rFonts w:cs="Arial"/>
        </w:rPr>
        <w:t>v</w:t>
      </w:r>
      <w:r w:rsidRPr="00846C32">
        <w:rPr>
          <w:rFonts w:cs="Arial"/>
        </w:rPr>
        <w:t>15 (Timberlake</w:t>
      </w:r>
      <w:r w:rsidR="00A96BE9" w:rsidRPr="00846C32">
        <w:rPr>
          <w:rFonts w:cs="Arial"/>
        </w:rPr>
        <w:t xml:space="preserve"> Analytics</w:t>
      </w:r>
      <w:r w:rsidRPr="00846C32">
        <w:rPr>
          <w:rFonts w:cs="Arial"/>
        </w:rPr>
        <w:t>).</w:t>
      </w:r>
    </w:p>
    <w:p w14:paraId="259CA0E6" w14:textId="77777777" w:rsidR="009B255A" w:rsidRPr="00846C32" w:rsidRDefault="009B255A" w:rsidP="00C365FE">
      <w:pPr>
        <w:pStyle w:val="Heading2"/>
        <w:spacing w:line="480" w:lineRule="auto"/>
      </w:pPr>
      <w:r w:rsidRPr="00846C32">
        <w:t>Results</w:t>
      </w:r>
    </w:p>
    <w:p w14:paraId="11428B6D" w14:textId="76D1DB96" w:rsidR="00D73B1A" w:rsidRPr="00846C32" w:rsidRDefault="00D73B1A" w:rsidP="00C365FE">
      <w:pPr>
        <w:pStyle w:val="Heading3"/>
        <w:spacing w:line="480" w:lineRule="auto"/>
      </w:pPr>
      <w:r w:rsidRPr="00846C32">
        <w:t>Variant Inclusion</w:t>
      </w:r>
    </w:p>
    <w:p w14:paraId="3FD1F485" w14:textId="3A988B7C" w:rsidR="00453A4C" w:rsidRPr="00846C32" w:rsidRDefault="009F2D57" w:rsidP="00C365FE">
      <w:pPr>
        <w:spacing w:line="480" w:lineRule="auto"/>
        <w:jc w:val="both"/>
        <w:rPr>
          <w:rFonts w:cs="Arial"/>
        </w:rPr>
      </w:pPr>
      <w:r w:rsidRPr="00846C32">
        <w:rPr>
          <w:rFonts w:cs="Arial"/>
        </w:rPr>
        <w:t xml:space="preserve">We used </w:t>
      </w:r>
      <w:r w:rsidR="00BD5679" w:rsidRPr="00154839">
        <w:rPr>
          <w:rFonts w:cs="Arial"/>
        </w:rPr>
        <w:t>9436</w:t>
      </w:r>
      <w:r w:rsidRPr="00846C32">
        <w:rPr>
          <w:rFonts w:cs="Arial"/>
        </w:rPr>
        <w:t xml:space="preserve"> variants in the combined-functional-truth-set which overall ha</w:t>
      </w:r>
      <w:r w:rsidR="00391395" w:rsidRPr="00846C32">
        <w:rPr>
          <w:rFonts w:cs="Arial"/>
        </w:rPr>
        <w:t>s</w:t>
      </w:r>
      <w:r w:rsidRPr="00846C32">
        <w:rPr>
          <w:rFonts w:cs="Arial"/>
        </w:rPr>
        <w:t xml:space="preserve"> a sensitivity </w:t>
      </w:r>
      <w:r w:rsidRPr="00A05E10">
        <w:rPr>
          <w:rFonts w:cs="Arial"/>
        </w:rPr>
        <w:t>of 0.9</w:t>
      </w:r>
      <w:r w:rsidR="00A42C6F" w:rsidRPr="00154839">
        <w:rPr>
          <w:rFonts w:cs="Arial"/>
        </w:rPr>
        <w:t>1</w:t>
      </w:r>
      <w:r w:rsidRPr="00846C32">
        <w:rPr>
          <w:rFonts w:cs="Arial"/>
        </w:rPr>
        <w:t xml:space="preserve"> and specificity of 0.9</w:t>
      </w:r>
      <w:r w:rsidR="00A42C6F" w:rsidRPr="00A05E10">
        <w:rPr>
          <w:rFonts w:cs="Arial"/>
        </w:rPr>
        <w:t>5</w:t>
      </w:r>
      <w:r w:rsidRPr="00846C32">
        <w:rPr>
          <w:rFonts w:cs="Arial"/>
        </w:rPr>
        <w:t xml:space="preserve"> for </w:t>
      </w:r>
      <w:proofErr w:type="spellStart"/>
      <w:r w:rsidRPr="00846C32">
        <w:rPr>
          <w:rFonts w:cs="Arial"/>
        </w:rPr>
        <w:t>ClinVar</w:t>
      </w:r>
      <w:proofErr w:type="spellEnd"/>
      <w:r w:rsidRPr="00846C32">
        <w:rPr>
          <w:rFonts w:cs="Arial"/>
        </w:rPr>
        <w:t xml:space="preserve"> calls (Supplementary Table</w:t>
      </w:r>
      <w:r w:rsidR="00FD43B8" w:rsidRPr="00846C32">
        <w:rPr>
          <w:rFonts w:cs="Arial"/>
        </w:rPr>
        <w:t xml:space="preserve"> 4</w:t>
      </w:r>
      <w:r w:rsidRPr="00846C32">
        <w:rPr>
          <w:rFonts w:cs="Arial"/>
        </w:rPr>
        <w:t xml:space="preserve">). </w:t>
      </w:r>
      <w:r w:rsidR="00202CFA" w:rsidRPr="00846C32">
        <w:rPr>
          <w:rFonts w:cs="Arial"/>
        </w:rPr>
        <w:t>We includ</w:t>
      </w:r>
      <w:r w:rsidR="002502F5" w:rsidRPr="00846C32">
        <w:rPr>
          <w:rFonts w:cs="Arial"/>
        </w:rPr>
        <w:t xml:space="preserve">ed </w:t>
      </w:r>
      <w:r w:rsidR="00D87215" w:rsidRPr="00154839">
        <w:rPr>
          <w:rFonts w:cs="Arial"/>
        </w:rPr>
        <w:t>70</w:t>
      </w:r>
      <w:r w:rsidR="006C43D0" w:rsidRPr="00846C32">
        <w:rPr>
          <w:rFonts w:cs="Arial"/>
        </w:rPr>
        <w:t xml:space="preserve"> tool-thresholds representing 4</w:t>
      </w:r>
      <w:r w:rsidR="00794363" w:rsidRPr="00846C32">
        <w:rPr>
          <w:rFonts w:cs="Arial"/>
        </w:rPr>
        <w:t>4</w:t>
      </w:r>
      <w:r w:rsidR="006C43D0" w:rsidRPr="00846C32">
        <w:rPr>
          <w:rFonts w:cs="Arial"/>
        </w:rPr>
        <w:t xml:space="preserve"> tools</w:t>
      </w:r>
      <w:r w:rsidR="00FA4D4D" w:rsidRPr="00846C32">
        <w:rPr>
          <w:rFonts w:cs="Arial"/>
        </w:rPr>
        <w:t xml:space="preserve">. </w:t>
      </w:r>
      <w:r w:rsidR="00A27E62" w:rsidRPr="00846C32">
        <w:rPr>
          <w:rFonts w:cs="Arial"/>
        </w:rPr>
        <w:t>Of these</w:t>
      </w:r>
      <w:r w:rsidRPr="00846C32">
        <w:rPr>
          <w:rFonts w:cs="Arial"/>
        </w:rPr>
        <w:t>,</w:t>
      </w:r>
      <w:r w:rsidR="00A27E62" w:rsidRPr="00846C32">
        <w:rPr>
          <w:rFonts w:cs="Arial"/>
        </w:rPr>
        <w:t xml:space="preserve"> </w:t>
      </w:r>
      <w:r w:rsidR="008635FD" w:rsidRPr="00154839">
        <w:rPr>
          <w:rFonts w:cs="Arial"/>
        </w:rPr>
        <w:t>9</w:t>
      </w:r>
      <w:r w:rsidR="00E66C78" w:rsidRPr="00846C32">
        <w:rPr>
          <w:rFonts w:cs="Arial"/>
        </w:rPr>
        <w:t>/</w:t>
      </w:r>
      <w:r w:rsidR="00D87215" w:rsidRPr="00154839">
        <w:rPr>
          <w:rFonts w:cs="Arial"/>
        </w:rPr>
        <w:t>70</w:t>
      </w:r>
      <w:r w:rsidR="00453A4C" w:rsidRPr="00846C32">
        <w:rPr>
          <w:rFonts w:cs="Arial"/>
        </w:rPr>
        <w:t xml:space="preserve"> </w:t>
      </w:r>
      <w:r w:rsidR="00E702B6" w:rsidRPr="00846C32">
        <w:rPr>
          <w:rFonts w:cs="Arial"/>
        </w:rPr>
        <w:t>tool-threshold</w:t>
      </w:r>
      <w:r w:rsidR="00FA4D4D" w:rsidRPr="00846C32">
        <w:rPr>
          <w:rFonts w:cs="Arial"/>
        </w:rPr>
        <w:t>-combinations</w:t>
      </w:r>
      <w:r w:rsidR="00E702B6" w:rsidRPr="00846C32">
        <w:rPr>
          <w:rFonts w:cs="Arial"/>
        </w:rPr>
        <w:t xml:space="preserve"> </w:t>
      </w:r>
      <w:r w:rsidR="00E66C78" w:rsidRPr="00A05E10">
        <w:rPr>
          <w:rFonts w:cs="Arial"/>
        </w:rPr>
        <w:t xml:space="preserve">generated predictions for </w:t>
      </w:r>
      <w:r w:rsidR="00FA4D4D" w:rsidRPr="00A05E10">
        <w:rPr>
          <w:rFonts w:cs="Arial"/>
        </w:rPr>
        <w:t>&lt;</w:t>
      </w:r>
      <w:r w:rsidR="00E66C78" w:rsidRPr="00846C32">
        <w:rPr>
          <w:rFonts w:cs="Arial"/>
        </w:rPr>
        <w:t xml:space="preserve">80% of </w:t>
      </w:r>
      <w:r w:rsidR="006C43D0" w:rsidRPr="00846C32">
        <w:rPr>
          <w:rFonts w:cs="Arial"/>
        </w:rPr>
        <w:t xml:space="preserve">the </w:t>
      </w:r>
      <w:r w:rsidR="00E66C78" w:rsidRPr="00846C32">
        <w:rPr>
          <w:rFonts w:cs="Arial"/>
        </w:rPr>
        <w:t>variants</w:t>
      </w:r>
      <w:r w:rsidR="00000803" w:rsidRPr="00846C32">
        <w:rPr>
          <w:rFonts w:cs="Arial"/>
        </w:rPr>
        <w:t xml:space="preserve"> </w:t>
      </w:r>
      <w:r w:rsidR="00592076" w:rsidRPr="00846C32">
        <w:rPr>
          <w:rFonts w:cs="Arial"/>
        </w:rPr>
        <w:t>(</w:t>
      </w:r>
      <w:r w:rsidR="00DB7574">
        <w:rPr>
          <w:rFonts w:cs="Arial"/>
        </w:rPr>
        <w:t xml:space="preserve">variant inclusion, </w:t>
      </w:r>
      <w:r w:rsidR="002502F5" w:rsidRPr="00846C32">
        <w:rPr>
          <w:rFonts w:cs="Arial"/>
        </w:rPr>
        <w:t xml:space="preserve">Supplementary </w:t>
      </w:r>
      <w:r w:rsidR="00FB5B64" w:rsidRPr="00846C32">
        <w:rPr>
          <w:rFonts w:cs="Arial"/>
        </w:rPr>
        <w:t>Table</w:t>
      </w:r>
      <w:r w:rsidR="002502F5" w:rsidRPr="00846C32">
        <w:rPr>
          <w:rFonts w:cs="Arial"/>
        </w:rPr>
        <w:t xml:space="preserve">s </w:t>
      </w:r>
      <w:r w:rsidR="005A29C4" w:rsidRPr="00846C32">
        <w:rPr>
          <w:rFonts w:cs="Arial"/>
        </w:rPr>
        <w:t>8</w:t>
      </w:r>
      <w:r w:rsidR="00592076" w:rsidRPr="00846C32">
        <w:rPr>
          <w:rFonts w:cs="Arial"/>
        </w:rPr>
        <w:t>)</w:t>
      </w:r>
      <w:r w:rsidR="00FA4D4D" w:rsidRPr="00846C32">
        <w:rPr>
          <w:rFonts w:cs="Arial"/>
        </w:rPr>
        <w:t xml:space="preserve">. </w:t>
      </w:r>
      <w:r w:rsidR="009729A2" w:rsidRPr="00846C32">
        <w:rPr>
          <w:rFonts w:cs="Arial"/>
        </w:rPr>
        <w:t>F</w:t>
      </w:r>
      <w:r w:rsidR="007232FE" w:rsidRPr="00846C32">
        <w:rPr>
          <w:rFonts w:cs="Arial"/>
        </w:rPr>
        <w:t xml:space="preserve">or example, </w:t>
      </w:r>
      <w:r w:rsidR="00FB5B64" w:rsidRPr="00846C32">
        <w:rPr>
          <w:rFonts w:cs="Arial"/>
        </w:rPr>
        <w:t xml:space="preserve">for </w:t>
      </w:r>
      <w:proofErr w:type="spellStart"/>
      <w:r w:rsidR="002502F5" w:rsidRPr="00846C32">
        <w:rPr>
          <w:rFonts w:cs="Arial"/>
        </w:rPr>
        <w:t>Revel_a</w:t>
      </w:r>
      <w:proofErr w:type="spellEnd"/>
      <w:r w:rsidR="002502F5" w:rsidRPr="00846C32">
        <w:rPr>
          <w:rFonts w:cs="Arial"/>
        </w:rPr>
        <w:t xml:space="preserve">, </w:t>
      </w:r>
      <w:r w:rsidR="00FB5B64" w:rsidRPr="00846C32">
        <w:rPr>
          <w:rFonts w:cs="Arial"/>
        </w:rPr>
        <w:t>the threshold setting recommended for clinical appli</w:t>
      </w:r>
      <w:r w:rsidR="002502F5" w:rsidRPr="00846C32">
        <w:rPr>
          <w:rFonts w:cs="Arial"/>
        </w:rPr>
        <w:t xml:space="preserve">cation in the </w:t>
      </w:r>
      <w:r w:rsidR="001742B3" w:rsidRPr="00846C32">
        <w:rPr>
          <w:rFonts w:cs="Arial"/>
        </w:rPr>
        <w:t xml:space="preserve">UK Association for Clinical Genomic Science (UK-ACGS) </w:t>
      </w:r>
      <w:r w:rsidR="002502F5" w:rsidRPr="00846C32">
        <w:rPr>
          <w:rFonts w:cs="Arial"/>
        </w:rPr>
        <w:t>guidance</w:t>
      </w:r>
      <w:r w:rsidR="00F80E79" w:rsidRPr="00846C32">
        <w:rPr>
          <w:rFonts w:cs="Arial"/>
        </w:rPr>
        <w:t xml:space="preserve">, </w:t>
      </w:r>
      <w:r w:rsidR="00A334F0" w:rsidRPr="00846C32">
        <w:rPr>
          <w:rFonts w:cs="Arial"/>
        </w:rPr>
        <w:t>scores of &lt;0.4 are predicted as tolerated and scores of &gt;0.7 are predicted as deleterious</w:t>
      </w:r>
      <w:r w:rsidR="00F80E79" w:rsidRPr="00846C32">
        <w:rPr>
          <w:rFonts w:cs="Arial"/>
        </w:rPr>
        <w:t xml:space="preserve">. For </w:t>
      </w:r>
      <w:proofErr w:type="spellStart"/>
      <w:r w:rsidR="00F80E79" w:rsidRPr="00846C32">
        <w:rPr>
          <w:rFonts w:cs="Arial"/>
        </w:rPr>
        <w:t>Revel_a</w:t>
      </w:r>
      <w:proofErr w:type="spellEnd"/>
      <w:r w:rsidR="006D6831" w:rsidRPr="00846C32">
        <w:rPr>
          <w:rFonts w:cs="Arial"/>
        </w:rPr>
        <w:t>,</w:t>
      </w:r>
      <w:r w:rsidR="00F80E79" w:rsidRPr="00846C32">
        <w:rPr>
          <w:rFonts w:cs="Arial"/>
        </w:rPr>
        <w:t xml:space="preserve"> </w:t>
      </w:r>
      <w:r w:rsidR="008635FD" w:rsidRPr="00154839">
        <w:rPr>
          <w:rFonts w:cs="Arial"/>
        </w:rPr>
        <w:t>42.4</w:t>
      </w:r>
      <w:r w:rsidR="00167ABE" w:rsidRPr="00846C32">
        <w:rPr>
          <w:rFonts w:cs="Arial"/>
        </w:rPr>
        <w:t xml:space="preserve">% of </w:t>
      </w:r>
      <w:r w:rsidR="00F80E79" w:rsidRPr="00846C32">
        <w:rPr>
          <w:rFonts w:cs="Arial"/>
        </w:rPr>
        <w:t xml:space="preserve">the </w:t>
      </w:r>
      <w:r w:rsidR="00BD5679" w:rsidRPr="00154839">
        <w:rPr>
          <w:rFonts w:cs="Arial"/>
        </w:rPr>
        <w:t>9436</w:t>
      </w:r>
      <w:r w:rsidR="00F80E79" w:rsidRPr="00846C32">
        <w:rPr>
          <w:rFonts w:cs="Arial"/>
        </w:rPr>
        <w:t xml:space="preserve"> </w:t>
      </w:r>
      <w:r w:rsidR="00167ABE" w:rsidRPr="00846C32">
        <w:rPr>
          <w:rFonts w:cs="Arial"/>
        </w:rPr>
        <w:t>variants score</w:t>
      </w:r>
      <w:r w:rsidR="00A334F0" w:rsidRPr="00846C32">
        <w:rPr>
          <w:rFonts w:cs="Arial"/>
        </w:rPr>
        <w:t xml:space="preserve"> 0.4-0.7 </w:t>
      </w:r>
      <w:r w:rsidR="00F80E79" w:rsidRPr="00A05E10">
        <w:rPr>
          <w:rFonts w:cs="Arial"/>
        </w:rPr>
        <w:t xml:space="preserve">such that they are </w:t>
      </w:r>
      <w:r w:rsidR="002E0DEF" w:rsidRPr="00846C32">
        <w:rPr>
          <w:rFonts w:cs="Arial"/>
        </w:rPr>
        <w:t>indeterminate</w:t>
      </w:r>
      <w:r w:rsidR="000514DC" w:rsidRPr="00846C32">
        <w:rPr>
          <w:rFonts w:cs="Arial"/>
        </w:rPr>
        <w:t xml:space="preserve"> and not classified</w:t>
      </w:r>
      <w:r w:rsidR="00FB5B64" w:rsidRPr="00846C32">
        <w:rPr>
          <w:rFonts w:cs="Arial"/>
        </w:rPr>
        <w:fldChar w:fldCharType="begin">
          <w:fldData xml:space="preserve">PEVuZE5vdGU+PENpdGU+PEF1dGhvcj5Jb2FubmlkaXM8L0F1dGhvcj48WWVhcj4yMDE2PC9ZZWFy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g3Ny04ODU8L3BhZ2VzPjx2b2x1bWU+OTk8L3ZvbHVtZT48bnVtYmVy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</w:fldData>
        </w:fldChar>
      </w:r>
      <w:r w:rsidR="002D225F" w:rsidRPr="00846C32">
        <w:rPr>
          <w:rFonts w:cs="Arial"/>
        </w:rPr>
        <w:instrText xml:space="preserve"> ADDIN EN.CITE </w:instrText>
      </w:r>
      <w:r w:rsidR="002D225F" w:rsidRPr="00154839">
        <w:rPr>
          <w:rFonts w:cs="Arial"/>
        </w:rPr>
        <w:fldChar w:fldCharType="begin">
          <w:fldData xml:space="preserve">PEVuZE5vdGU+PENpdGU+PEF1dGhvcj5Jb2FubmlkaXM8L0F1dGhvcj48WWVhcj4yMDE2PC9ZZWFy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g3Ny04ODU8L3BhZ2VzPjx2b2x1bWU+OTk8L3ZvbHVtZT48bnVtYmVy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</w:fldData>
        </w:fldChar>
      </w:r>
      <w:r w:rsidR="002D225F" w:rsidRPr="00846C32">
        <w:rPr>
          <w:rFonts w:cs="Arial"/>
        </w:rPr>
        <w:instrText xml:space="preserve"> ADDIN EN.CITE.DATA </w:instrText>
      </w:r>
      <w:r w:rsidR="002D225F" w:rsidRPr="00154839">
        <w:rPr>
          <w:rFonts w:cs="Arial"/>
        </w:rPr>
      </w:r>
      <w:r w:rsidR="002D225F" w:rsidRPr="00154839">
        <w:rPr>
          <w:rFonts w:cs="Arial"/>
        </w:rPr>
        <w:fldChar w:fldCharType="end"/>
      </w:r>
      <w:r w:rsidR="00FB5B64" w:rsidRPr="00846C32">
        <w:rPr>
          <w:rFonts w:cs="Arial"/>
        </w:rPr>
      </w:r>
      <w:r w:rsidR="00FB5B64" w:rsidRPr="00846C32">
        <w:rPr>
          <w:rFonts w:cs="Arial"/>
        </w:rPr>
        <w:fldChar w:fldCharType="separate"/>
      </w:r>
      <w:r w:rsidR="002D225F" w:rsidRPr="00846C32">
        <w:rPr>
          <w:rFonts w:cs="Arial"/>
          <w:noProof/>
          <w:vertAlign w:val="superscript"/>
        </w:rPr>
        <w:t>39,40</w:t>
      </w:r>
      <w:r w:rsidR="00FB5B64" w:rsidRPr="00846C32">
        <w:rPr>
          <w:rFonts w:cs="Arial"/>
        </w:rPr>
        <w:fldChar w:fldCharType="end"/>
      </w:r>
      <w:r w:rsidR="00623436" w:rsidRPr="00846C32">
        <w:rPr>
          <w:rFonts w:cs="Arial"/>
        </w:rPr>
        <w:t xml:space="preserve">. </w:t>
      </w:r>
      <w:r w:rsidR="00DC73DF" w:rsidRPr="00A05E10">
        <w:rPr>
          <w:rFonts w:cs="Arial"/>
        </w:rPr>
        <w:t>Notably</w:t>
      </w:r>
      <w:r w:rsidR="00FB4218" w:rsidRPr="00A05E10">
        <w:rPr>
          <w:rFonts w:cs="Arial"/>
        </w:rPr>
        <w:t>, w</w:t>
      </w:r>
      <w:r w:rsidR="00FB4218" w:rsidRPr="00846C32">
        <w:rPr>
          <w:rFonts w:cs="Arial"/>
        </w:rPr>
        <w:t xml:space="preserve">ithin this </w:t>
      </w:r>
      <w:r w:rsidR="00AA3847" w:rsidRPr="00846C32">
        <w:rPr>
          <w:rFonts w:cs="Arial"/>
        </w:rPr>
        <w:t>indet</w:t>
      </w:r>
      <w:r w:rsidR="00FB4218" w:rsidRPr="00846C32">
        <w:rPr>
          <w:rFonts w:cs="Arial"/>
        </w:rPr>
        <w:t>e</w:t>
      </w:r>
      <w:r w:rsidR="00AA3847" w:rsidRPr="00846C32">
        <w:rPr>
          <w:rFonts w:cs="Arial"/>
        </w:rPr>
        <w:t>rminate</w:t>
      </w:r>
      <w:r w:rsidR="00FB4218" w:rsidRPr="00846C32">
        <w:rPr>
          <w:rFonts w:cs="Arial"/>
        </w:rPr>
        <w:t xml:space="preserve"> Revel range, w</w:t>
      </w:r>
      <w:r w:rsidR="00987BE1" w:rsidRPr="00846C32">
        <w:rPr>
          <w:rFonts w:cs="Arial"/>
        </w:rPr>
        <w:t xml:space="preserve">hilst the </w:t>
      </w:r>
      <w:r w:rsidR="00D35190" w:rsidRPr="00846C32">
        <w:rPr>
          <w:rFonts w:cs="Arial"/>
        </w:rPr>
        <w:t>true-positives</w:t>
      </w:r>
      <w:r w:rsidR="00987BE1" w:rsidRPr="00846C32">
        <w:rPr>
          <w:rFonts w:cs="Arial"/>
        </w:rPr>
        <w:t xml:space="preserve"> cluster towards the higher end, </w:t>
      </w:r>
      <w:r w:rsidR="00FB4218" w:rsidRPr="00846C32">
        <w:rPr>
          <w:rFonts w:cs="Arial"/>
        </w:rPr>
        <w:t>the</w:t>
      </w:r>
      <w:r w:rsidR="004C6C57" w:rsidRPr="00846C32">
        <w:rPr>
          <w:rFonts w:cs="Arial"/>
        </w:rPr>
        <w:t xml:space="preserve"> </w:t>
      </w:r>
      <w:r w:rsidR="00AF191F" w:rsidRPr="00846C32">
        <w:rPr>
          <w:rFonts w:cs="Arial"/>
        </w:rPr>
        <w:t>distribut</w:t>
      </w:r>
      <w:r w:rsidR="004C6C57" w:rsidRPr="00846C32">
        <w:rPr>
          <w:rFonts w:cs="Arial"/>
        </w:rPr>
        <w:t xml:space="preserve">ion for </w:t>
      </w:r>
      <w:r w:rsidR="00D35190" w:rsidRPr="00846C32">
        <w:rPr>
          <w:rFonts w:cs="Arial"/>
        </w:rPr>
        <w:t xml:space="preserve">the </w:t>
      </w:r>
      <w:r w:rsidR="00441D8B" w:rsidRPr="00846C32">
        <w:rPr>
          <w:rFonts w:cs="Arial"/>
        </w:rPr>
        <w:t>true-negatives</w:t>
      </w:r>
      <w:r w:rsidR="00FB4218" w:rsidRPr="00846C32">
        <w:rPr>
          <w:rFonts w:cs="Arial"/>
        </w:rPr>
        <w:t xml:space="preserve"> is relatively even</w:t>
      </w:r>
      <w:r w:rsidR="004C6C57" w:rsidRPr="00846C32">
        <w:rPr>
          <w:rFonts w:cs="Arial"/>
        </w:rPr>
        <w:t xml:space="preserve"> </w:t>
      </w:r>
      <w:r w:rsidR="00AF191F" w:rsidRPr="00846C32">
        <w:rPr>
          <w:rFonts w:cs="Arial"/>
        </w:rPr>
        <w:t>(</w:t>
      </w:r>
      <w:r w:rsidR="00BC5AED" w:rsidRPr="00846C32">
        <w:rPr>
          <w:b/>
        </w:rPr>
        <w:t xml:space="preserve">Supplementary Figure </w:t>
      </w:r>
      <w:r w:rsidR="001F03EE" w:rsidRPr="00846C32">
        <w:rPr>
          <w:b/>
        </w:rPr>
        <w:t>1</w:t>
      </w:r>
      <w:r w:rsidR="00AF191F" w:rsidRPr="00846C32">
        <w:rPr>
          <w:rFonts w:cs="Arial"/>
        </w:rPr>
        <w:t xml:space="preserve">).  </w:t>
      </w:r>
    </w:p>
    <w:p w14:paraId="003B602D" w14:textId="44A3CC7F" w:rsidR="00D73B1A" w:rsidRPr="00846C32" w:rsidRDefault="009A1A34" w:rsidP="00C365FE">
      <w:pPr>
        <w:pStyle w:val="Heading3"/>
        <w:spacing w:line="480" w:lineRule="auto"/>
      </w:pPr>
      <w:r w:rsidRPr="00846C32">
        <w:t>Overall perf</w:t>
      </w:r>
      <w:r w:rsidR="00D73B1A" w:rsidRPr="00846C32">
        <w:t>o</w:t>
      </w:r>
      <w:r w:rsidRPr="00846C32">
        <w:t>r</w:t>
      </w:r>
      <w:r w:rsidR="00D73B1A" w:rsidRPr="00846C32">
        <w:t>mance</w:t>
      </w:r>
    </w:p>
    <w:p w14:paraId="38BA421A" w14:textId="4CC2DF5F" w:rsidR="009A1A34" w:rsidRPr="00846C32" w:rsidRDefault="009A1A34" w:rsidP="00C365FE">
      <w:pPr>
        <w:spacing w:line="480" w:lineRule="auto"/>
        <w:jc w:val="both"/>
        <w:rPr>
          <w:rFonts w:cs="Arial"/>
        </w:rPr>
      </w:pPr>
      <w:r w:rsidRPr="00846C32">
        <w:rPr>
          <w:rFonts w:cs="Arial"/>
        </w:rPr>
        <w:t xml:space="preserve">The </w:t>
      </w:r>
      <w:r w:rsidR="00CE4878" w:rsidRPr="00846C32">
        <w:rPr>
          <w:rFonts w:cs="Arial"/>
        </w:rPr>
        <w:t xml:space="preserve">true </w:t>
      </w:r>
      <w:r w:rsidRPr="00846C32">
        <w:rPr>
          <w:rFonts w:cs="Arial"/>
        </w:rPr>
        <w:t>prevalence of delete</w:t>
      </w:r>
      <w:r w:rsidR="00CE4878" w:rsidRPr="00846C32">
        <w:rPr>
          <w:rFonts w:cs="Arial"/>
        </w:rPr>
        <w:t xml:space="preserve">rious </w:t>
      </w:r>
      <w:r w:rsidR="001C48C3" w:rsidRPr="00846C32">
        <w:rPr>
          <w:rFonts w:cs="Arial"/>
        </w:rPr>
        <w:t xml:space="preserve">variants </w:t>
      </w:r>
      <w:r w:rsidR="00CE4878" w:rsidRPr="00846C32">
        <w:rPr>
          <w:rFonts w:cs="Arial"/>
        </w:rPr>
        <w:t>in the combined-functional-</w:t>
      </w:r>
      <w:r w:rsidRPr="00846C32">
        <w:rPr>
          <w:rFonts w:cs="Arial"/>
        </w:rPr>
        <w:t xml:space="preserve">truth-set was </w:t>
      </w:r>
      <w:r w:rsidR="00494938" w:rsidRPr="00154839">
        <w:rPr>
          <w:rFonts w:cs="Arial"/>
        </w:rPr>
        <w:t>15</w:t>
      </w:r>
      <w:r w:rsidRPr="00846C32">
        <w:rPr>
          <w:rFonts w:cs="Arial"/>
        </w:rPr>
        <w:t>% (</w:t>
      </w:r>
      <w:r w:rsidR="00494938" w:rsidRPr="00154839">
        <w:rPr>
          <w:rFonts w:cs="Arial"/>
        </w:rPr>
        <w:t>1413</w:t>
      </w:r>
      <w:r w:rsidRPr="00846C32">
        <w:rPr>
          <w:rFonts w:cs="Arial"/>
        </w:rPr>
        <w:t>/</w:t>
      </w:r>
      <w:r w:rsidR="00BD5679" w:rsidRPr="00154839">
        <w:rPr>
          <w:rFonts w:cs="Arial"/>
        </w:rPr>
        <w:t>9436</w:t>
      </w:r>
      <w:r w:rsidRPr="00846C32">
        <w:rPr>
          <w:rFonts w:cs="Arial"/>
        </w:rPr>
        <w:t xml:space="preserve">).  However, the detection prevalence (i.e. the </w:t>
      </w:r>
      <w:r w:rsidR="00CE4878" w:rsidRPr="00846C32">
        <w:rPr>
          <w:rFonts w:cs="Arial"/>
        </w:rPr>
        <w:t xml:space="preserve">total </w:t>
      </w:r>
      <w:r w:rsidRPr="00846C32">
        <w:rPr>
          <w:rFonts w:cs="Arial"/>
        </w:rPr>
        <w:t xml:space="preserve">proportion </w:t>
      </w:r>
      <w:r w:rsidRPr="00846C32">
        <w:rPr>
          <w:rFonts w:cs="Arial"/>
          <w:b/>
          <w:i/>
        </w:rPr>
        <w:t xml:space="preserve">called </w:t>
      </w:r>
      <w:r w:rsidRPr="00A05E10">
        <w:rPr>
          <w:rFonts w:cs="Arial"/>
        </w:rPr>
        <w:t xml:space="preserve">by the </w:t>
      </w:r>
      <w:r w:rsidR="00AA5162" w:rsidRPr="00A05E10">
        <w:rPr>
          <w:rFonts w:cs="Arial"/>
        </w:rPr>
        <w:t xml:space="preserve">in </w:t>
      </w:r>
      <w:proofErr w:type="spellStart"/>
      <w:r w:rsidR="00AA5162" w:rsidRPr="00A05E10">
        <w:rPr>
          <w:rFonts w:cs="Arial"/>
        </w:rPr>
        <w:t>silico</w:t>
      </w:r>
      <w:proofErr w:type="spellEnd"/>
      <w:r w:rsidR="00AA5162" w:rsidRPr="00A05E10">
        <w:rPr>
          <w:rFonts w:cs="Arial"/>
        </w:rPr>
        <w:t xml:space="preserve"> </w:t>
      </w:r>
      <w:r w:rsidRPr="00846C32">
        <w:rPr>
          <w:rFonts w:cs="Arial"/>
        </w:rPr>
        <w:t>tool as de</w:t>
      </w:r>
      <w:r w:rsidR="00A27E62" w:rsidRPr="00846C32">
        <w:rPr>
          <w:rFonts w:cs="Arial"/>
        </w:rPr>
        <w:t>le</w:t>
      </w:r>
      <w:r w:rsidRPr="00846C32">
        <w:rPr>
          <w:rFonts w:cs="Arial"/>
        </w:rPr>
        <w:t xml:space="preserve">terious) was &gt;50% for </w:t>
      </w:r>
      <w:r w:rsidR="00612DFE" w:rsidRPr="00154839">
        <w:rPr>
          <w:rFonts w:cs="Arial"/>
        </w:rPr>
        <w:t>56</w:t>
      </w:r>
      <w:r w:rsidRPr="00846C32">
        <w:rPr>
          <w:rFonts w:cs="Arial"/>
        </w:rPr>
        <w:t>/</w:t>
      </w:r>
      <w:r w:rsidR="00D87215" w:rsidRPr="00154839">
        <w:rPr>
          <w:rFonts w:cs="Arial"/>
        </w:rPr>
        <w:t>70</w:t>
      </w:r>
      <w:r w:rsidRPr="00846C32">
        <w:rPr>
          <w:rFonts w:cs="Arial"/>
        </w:rPr>
        <w:t xml:space="preserve">, &gt;75% for </w:t>
      </w:r>
      <w:r w:rsidR="006C6207" w:rsidRPr="00154839">
        <w:rPr>
          <w:rFonts w:cs="Arial"/>
        </w:rPr>
        <w:t>28</w:t>
      </w:r>
      <w:r w:rsidRPr="00846C32">
        <w:rPr>
          <w:rFonts w:cs="Arial"/>
        </w:rPr>
        <w:t>/</w:t>
      </w:r>
      <w:r w:rsidR="00D87215" w:rsidRPr="00154839">
        <w:rPr>
          <w:rFonts w:cs="Arial"/>
        </w:rPr>
        <w:t>70</w:t>
      </w:r>
      <w:r w:rsidRPr="00846C32">
        <w:rPr>
          <w:rFonts w:cs="Arial"/>
        </w:rPr>
        <w:t xml:space="preserve"> and &gt;90% for 1</w:t>
      </w:r>
      <w:r w:rsidR="006C6207" w:rsidRPr="00154839">
        <w:rPr>
          <w:rFonts w:cs="Arial"/>
        </w:rPr>
        <w:t>1</w:t>
      </w:r>
      <w:r w:rsidRPr="00846C32">
        <w:rPr>
          <w:rFonts w:cs="Arial"/>
        </w:rPr>
        <w:t>/</w:t>
      </w:r>
      <w:r w:rsidR="00D87215" w:rsidRPr="00154839">
        <w:rPr>
          <w:rFonts w:cs="Arial"/>
        </w:rPr>
        <w:t>70</w:t>
      </w:r>
      <w:r w:rsidRPr="00846C32">
        <w:rPr>
          <w:rFonts w:cs="Arial"/>
        </w:rPr>
        <w:t xml:space="preserve"> of </w:t>
      </w:r>
      <w:r w:rsidR="00CE4878" w:rsidRPr="00846C32">
        <w:rPr>
          <w:rFonts w:cs="Arial"/>
        </w:rPr>
        <w:t xml:space="preserve">the </w:t>
      </w:r>
      <w:r w:rsidRPr="00846C32">
        <w:rPr>
          <w:rFonts w:cs="Arial"/>
        </w:rPr>
        <w:t xml:space="preserve">tool-threshold-combinations. Thus, whilst sensitivity was generally high </w:t>
      </w:r>
      <w:r w:rsidR="00666BAF" w:rsidRPr="00846C32">
        <w:rPr>
          <w:rFonts w:cs="Arial"/>
        </w:rPr>
        <w:t xml:space="preserve">(&gt;80% for </w:t>
      </w:r>
      <w:r w:rsidR="00666BAF" w:rsidRPr="00A05E10">
        <w:rPr>
          <w:rFonts w:cs="Arial"/>
        </w:rPr>
        <w:t>5</w:t>
      </w:r>
      <w:r w:rsidR="006C6207" w:rsidRPr="00154839">
        <w:rPr>
          <w:rFonts w:cs="Arial"/>
        </w:rPr>
        <w:t>6</w:t>
      </w:r>
      <w:r w:rsidR="00666BAF" w:rsidRPr="00846C32">
        <w:rPr>
          <w:rFonts w:cs="Arial"/>
        </w:rPr>
        <w:t>/</w:t>
      </w:r>
      <w:r w:rsidR="00D87215" w:rsidRPr="00154839">
        <w:rPr>
          <w:rFonts w:cs="Arial"/>
        </w:rPr>
        <w:t>70</w:t>
      </w:r>
      <w:r w:rsidR="00666BAF" w:rsidRPr="00846C32">
        <w:rPr>
          <w:rFonts w:cs="Arial"/>
        </w:rPr>
        <w:t xml:space="preserve"> </w:t>
      </w:r>
      <w:r w:rsidRPr="00846C32">
        <w:rPr>
          <w:rFonts w:cs="Arial"/>
        </w:rPr>
        <w:t>tool-threshold-combinations</w:t>
      </w:r>
      <w:r w:rsidR="00666BAF" w:rsidRPr="00846C32">
        <w:rPr>
          <w:rFonts w:cs="Arial"/>
        </w:rPr>
        <w:t>)</w:t>
      </w:r>
      <w:r w:rsidRPr="00846C32">
        <w:rPr>
          <w:rFonts w:cs="Arial"/>
        </w:rPr>
        <w:t xml:space="preserve"> </w:t>
      </w:r>
      <w:r w:rsidR="00D32BBD" w:rsidRPr="00A05E10">
        <w:rPr>
          <w:rFonts w:cs="Arial"/>
        </w:rPr>
        <w:t>th</w:t>
      </w:r>
      <w:r w:rsidR="00666BAF" w:rsidRPr="00A05E10">
        <w:rPr>
          <w:rFonts w:cs="Arial"/>
        </w:rPr>
        <w:t xml:space="preserve">is </w:t>
      </w:r>
      <w:r w:rsidR="00CE4878" w:rsidRPr="00846C32">
        <w:rPr>
          <w:rFonts w:cs="Arial"/>
        </w:rPr>
        <w:t xml:space="preserve">tended to be </w:t>
      </w:r>
      <w:r w:rsidR="00666BAF" w:rsidRPr="00846C32">
        <w:rPr>
          <w:rFonts w:cs="Arial"/>
        </w:rPr>
        <w:t>at a</w:t>
      </w:r>
      <w:r w:rsidR="00D32BBD" w:rsidRPr="00846C32">
        <w:rPr>
          <w:rFonts w:cs="Arial"/>
        </w:rPr>
        <w:t xml:space="preserve"> cost </w:t>
      </w:r>
      <w:r w:rsidR="00666BAF" w:rsidRPr="00846C32">
        <w:rPr>
          <w:rFonts w:cs="Arial"/>
        </w:rPr>
        <w:t>of</w:t>
      </w:r>
      <w:r w:rsidR="00D32BBD" w:rsidRPr="00846C32">
        <w:rPr>
          <w:rFonts w:cs="Arial"/>
        </w:rPr>
        <w:t xml:space="preserve"> poor </w:t>
      </w:r>
      <w:r w:rsidRPr="00846C32">
        <w:rPr>
          <w:rFonts w:cs="Arial"/>
        </w:rPr>
        <w:t>specifi</w:t>
      </w:r>
      <w:r w:rsidR="00D32BBD" w:rsidRPr="00846C32">
        <w:rPr>
          <w:rFonts w:cs="Arial"/>
        </w:rPr>
        <w:t>city and PPV</w:t>
      </w:r>
      <w:r w:rsidRPr="00846C32">
        <w:rPr>
          <w:rFonts w:cs="Arial"/>
        </w:rPr>
        <w:t xml:space="preserve">. </w:t>
      </w:r>
    </w:p>
    <w:p w14:paraId="05939839" w14:textId="092BEE57" w:rsidR="00765B16" w:rsidRPr="00846C32" w:rsidRDefault="007774E6" w:rsidP="00C365FE">
      <w:pPr>
        <w:spacing w:line="480" w:lineRule="auto"/>
        <w:jc w:val="both"/>
        <w:rPr>
          <w:rFonts w:cs="Arial"/>
          <w:szCs w:val="22"/>
        </w:rPr>
      </w:pPr>
      <w:r w:rsidRPr="00846C32">
        <w:rPr>
          <w:rFonts w:cs="Arial"/>
          <w:szCs w:val="22"/>
        </w:rPr>
        <w:t>Based on mean BA across the five gene-specific truth-sets, t</w:t>
      </w:r>
      <w:r w:rsidR="008E4071" w:rsidRPr="00846C32">
        <w:rPr>
          <w:rFonts w:cs="Arial"/>
          <w:szCs w:val="22"/>
        </w:rPr>
        <w:t xml:space="preserve">he </w:t>
      </w:r>
      <w:r w:rsidR="003E38B5" w:rsidRPr="00846C32">
        <w:rPr>
          <w:rFonts w:cs="Arial"/>
          <w:szCs w:val="22"/>
        </w:rPr>
        <w:t>best</w:t>
      </w:r>
      <w:r w:rsidR="008E4071" w:rsidRPr="00846C32">
        <w:rPr>
          <w:rFonts w:cs="Arial"/>
          <w:szCs w:val="22"/>
        </w:rPr>
        <w:t xml:space="preserve"> performing tool-threshold</w:t>
      </w:r>
      <w:r w:rsidR="00705F66" w:rsidRPr="00846C32">
        <w:rPr>
          <w:rFonts w:cs="Arial"/>
          <w:szCs w:val="22"/>
        </w:rPr>
        <w:t>-combination</w:t>
      </w:r>
      <w:r w:rsidR="008275BE" w:rsidRPr="00846C32">
        <w:rPr>
          <w:rFonts w:cs="Arial"/>
          <w:szCs w:val="22"/>
        </w:rPr>
        <w:t>s</w:t>
      </w:r>
      <w:r w:rsidR="003E38B5" w:rsidRPr="00846C32">
        <w:rPr>
          <w:rFonts w:cs="Arial"/>
          <w:szCs w:val="22"/>
        </w:rPr>
        <w:t xml:space="preserve"> w</w:t>
      </w:r>
      <w:r w:rsidR="00F8320B" w:rsidRPr="00846C32">
        <w:rPr>
          <w:rFonts w:cs="Arial"/>
          <w:szCs w:val="22"/>
        </w:rPr>
        <w:t>ere</w:t>
      </w:r>
      <w:r w:rsidR="003E38B5" w:rsidRPr="00846C32">
        <w:rPr>
          <w:rFonts w:cs="Arial"/>
          <w:szCs w:val="22"/>
        </w:rPr>
        <w:t xml:space="preserve"> </w:t>
      </w:r>
      <w:r w:rsidR="008275BE" w:rsidRPr="00846C32">
        <w:rPr>
          <w:rFonts w:cs="Arial"/>
          <w:szCs w:val="22"/>
        </w:rPr>
        <w:t xml:space="preserve">meta-tools </w:t>
      </w:r>
      <w:proofErr w:type="spellStart"/>
      <w:r w:rsidR="003E38B5" w:rsidRPr="00846C32">
        <w:rPr>
          <w:rFonts w:cs="Arial"/>
          <w:szCs w:val="22"/>
        </w:rPr>
        <w:t>Revel</w:t>
      </w:r>
      <w:r w:rsidRPr="00846C32">
        <w:rPr>
          <w:rFonts w:cs="Arial"/>
          <w:szCs w:val="22"/>
        </w:rPr>
        <w:t>_b</w:t>
      </w:r>
      <w:proofErr w:type="spellEnd"/>
      <w:r w:rsidR="00F8320B" w:rsidRPr="00846C32">
        <w:rPr>
          <w:rFonts w:cs="Arial"/>
          <w:szCs w:val="22"/>
        </w:rPr>
        <w:t xml:space="preserve"> and </w:t>
      </w:r>
      <w:proofErr w:type="spellStart"/>
      <w:r w:rsidR="00F8320B" w:rsidRPr="00846C32">
        <w:rPr>
          <w:rFonts w:cs="Arial"/>
          <w:szCs w:val="22"/>
        </w:rPr>
        <w:t>MetaSNP</w:t>
      </w:r>
      <w:proofErr w:type="spellEnd"/>
      <w:r w:rsidR="00132202" w:rsidRPr="00846C32">
        <w:rPr>
          <w:rFonts w:cs="Arial"/>
          <w:szCs w:val="22"/>
        </w:rPr>
        <w:t xml:space="preserve">. </w:t>
      </w:r>
      <w:proofErr w:type="spellStart"/>
      <w:r w:rsidR="00132202" w:rsidRPr="00846C32">
        <w:rPr>
          <w:rFonts w:cs="Arial"/>
          <w:szCs w:val="22"/>
        </w:rPr>
        <w:t>Revel_b</w:t>
      </w:r>
      <w:proofErr w:type="spellEnd"/>
      <w:r w:rsidR="008E4071" w:rsidRPr="00846C32">
        <w:rPr>
          <w:rFonts w:cs="Arial"/>
          <w:szCs w:val="22"/>
        </w:rPr>
        <w:t xml:space="preserve"> (</w:t>
      </w:r>
      <w:r w:rsidR="002C1846" w:rsidRPr="00846C32">
        <w:rPr>
          <w:rFonts w:cs="Arial"/>
          <w:szCs w:val="22"/>
        </w:rPr>
        <w:t>tolerated ≤</w:t>
      </w:r>
      <w:r w:rsidR="008E4071" w:rsidRPr="00846C32">
        <w:rPr>
          <w:rFonts w:cs="Arial"/>
          <w:szCs w:val="22"/>
        </w:rPr>
        <w:t>0.7</w:t>
      </w:r>
      <w:r w:rsidR="002C1846" w:rsidRPr="00846C32">
        <w:rPr>
          <w:rFonts w:cs="Arial"/>
          <w:szCs w:val="22"/>
        </w:rPr>
        <w:t>, deleterious &gt;0.7)</w:t>
      </w:r>
      <w:r w:rsidR="00C837F2" w:rsidRPr="00846C32">
        <w:rPr>
          <w:rFonts w:cs="Arial"/>
          <w:szCs w:val="22"/>
        </w:rPr>
        <w:t xml:space="preserve"> </w:t>
      </w:r>
      <w:r w:rsidR="00132202" w:rsidRPr="00846C32">
        <w:rPr>
          <w:rFonts w:cs="Arial"/>
          <w:szCs w:val="22"/>
        </w:rPr>
        <w:t xml:space="preserve">exhibited </w:t>
      </w:r>
      <w:r w:rsidR="007D517E" w:rsidRPr="00846C32">
        <w:rPr>
          <w:rFonts w:cs="Arial"/>
          <w:szCs w:val="22"/>
        </w:rPr>
        <w:t>BA=</w:t>
      </w:r>
      <w:r w:rsidR="00D16B07" w:rsidRPr="00154839">
        <w:rPr>
          <w:rFonts w:cs="Arial"/>
          <w:szCs w:val="22"/>
        </w:rPr>
        <w:t>79</w:t>
      </w:r>
      <w:r w:rsidR="007D517E" w:rsidRPr="00846C32">
        <w:rPr>
          <w:rFonts w:cs="Arial"/>
          <w:szCs w:val="22"/>
        </w:rPr>
        <w:t>%, r</w:t>
      </w:r>
      <w:r w:rsidR="00057CC7" w:rsidRPr="00846C32">
        <w:rPr>
          <w:rFonts w:cs="Arial"/>
          <w:szCs w:val="22"/>
        </w:rPr>
        <w:t xml:space="preserve">eflecting sensitivity of </w:t>
      </w:r>
      <w:r w:rsidR="00057CC7" w:rsidRPr="00A05E10">
        <w:rPr>
          <w:rFonts w:cs="Arial"/>
          <w:szCs w:val="22"/>
        </w:rPr>
        <w:t>8</w:t>
      </w:r>
      <w:r w:rsidR="00D16B07" w:rsidRPr="00154839">
        <w:rPr>
          <w:rFonts w:cs="Arial"/>
          <w:szCs w:val="22"/>
        </w:rPr>
        <w:t>9</w:t>
      </w:r>
      <w:r w:rsidR="00057CC7" w:rsidRPr="00846C32">
        <w:rPr>
          <w:rFonts w:cs="Arial"/>
          <w:szCs w:val="22"/>
        </w:rPr>
        <w:t>% and</w:t>
      </w:r>
      <w:r w:rsidR="007D517E" w:rsidRPr="00846C32">
        <w:rPr>
          <w:rFonts w:cs="Arial"/>
          <w:szCs w:val="22"/>
        </w:rPr>
        <w:t xml:space="preserve"> specificity of </w:t>
      </w:r>
      <w:r w:rsidR="00D16B07" w:rsidRPr="00154839">
        <w:rPr>
          <w:rFonts w:cs="Arial"/>
          <w:szCs w:val="22"/>
        </w:rPr>
        <w:t>68</w:t>
      </w:r>
      <w:r w:rsidR="007D517E" w:rsidRPr="00846C32">
        <w:rPr>
          <w:rFonts w:cs="Arial"/>
          <w:szCs w:val="22"/>
        </w:rPr>
        <w:t>%</w:t>
      </w:r>
      <w:r w:rsidR="00132202" w:rsidRPr="00846C32">
        <w:rPr>
          <w:rFonts w:cs="Arial"/>
          <w:szCs w:val="22"/>
        </w:rPr>
        <w:t xml:space="preserve">, whilst </w:t>
      </w:r>
      <w:proofErr w:type="spellStart"/>
      <w:r w:rsidR="00132202" w:rsidRPr="00846C32">
        <w:rPr>
          <w:rFonts w:cs="Arial"/>
          <w:szCs w:val="22"/>
        </w:rPr>
        <w:t>MetaSNP</w:t>
      </w:r>
      <w:proofErr w:type="spellEnd"/>
      <w:r w:rsidR="00132202" w:rsidRPr="00846C32">
        <w:rPr>
          <w:rFonts w:cs="Arial"/>
          <w:szCs w:val="22"/>
        </w:rPr>
        <w:t xml:space="preserve"> </w:t>
      </w:r>
      <w:r w:rsidRPr="00846C32">
        <w:rPr>
          <w:rFonts w:cs="Arial"/>
          <w:szCs w:val="22"/>
        </w:rPr>
        <w:t xml:space="preserve">(tolerated ≤0.5, deleterious &gt;0.5) </w:t>
      </w:r>
      <w:r w:rsidR="00132202" w:rsidRPr="00A05E10">
        <w:rPr>
          <w:rFonts w:cs="Arial"/>
          <w:szCs w:val="22"/>
        </w:rPr>
        <w:t>exhibited BA=</w:t>
      </w:r>
      <w:r w:rsidRPr="00154839">
        <w:rPr>
          <w:rFonts w:cs="Arial"/>
          <w:szCs w:val="22"/>
        </w:rPr>
        <w:t>79</w:t>
      </w:r>
      <w:r w:rsidR="00132202" w:rsidRPr="00154839">
        <w:rPr>
          <w:rFonts w:cs="Arial"/>
          <w:szCs w:val="22"/>
        </w:rPr>
        <w:t>%,</w:t>
      </w:r>
      <w:r w:rsidR="00132202" w:rsidRPr="00846C32">
        <w:rPr>
          <w:rFonts w:cs="Arial"/>
          <w:szCs w:val="22"/>
        </w:rPr>
        <w:t xml:space="preserve"> reflecting sensitivity of </w:t>
      </w:r>
      <w:r w:rsidR="00F9665B" w:rsidRPr="00154839">
        <w:rPr>
          <w:rFonts w:cs="Arial"/>
          <w:szCs w:val="22"/>
        </w:rPr>
        <w:t>92</w:t>
      </w:r>
      <w:r w:rsidR="00132202" w:rsidRPr="00154839">
        <w:rPr>
          <w:rFonts w:cs="Arial"/>
          <w:szCs w:val="22"/>
        </w:rPr>
        <w:t>%</w:t>
      </w:r>
      <w:r w:rsidR="00132202" w:rsidRPr="00846C32">
        <w:rPr>
          <w:rFonts w:cs="Arial"/>
          <w:szCs w:val="22"/>
        </w:rPr>
        <w:t xml:space="preserve"> and specificity of </w:t>
      </w:r>
      <w:r w:rsidR="00F9665B" w:rsidRPr="00154839">
        <w:rPr>
          <w:rFonts w:cs="Arial"/>
          <w:szCs w:val="22"/>
        </w:rPr>
        <w:t>66</w:t>
      </w:r>
      <w:r w:rsidR="00132202" w:rsidRPr="00154839">
        <w:rPr>
          <w:rFonts w:cs="Arial"/>
          <w:szCs w:val="22"/>
        </w:rPr>
        <w:t>%</w:t>
      </w:r>
      <w:r w:rsidR="002F17B8" w:rsidRPr="00846C32">
        <w:rPr>
          <w:rFonts w:cs="Arial"/>
          <w:szCs w:val="22"/>
        </w:rPr>
        <w:t xml:space="preserve"> (Figure 1</w:t>
      </w:r>
      <w:r w:rsidR="00C849C2" w:rsidRPr="00846C32">
        <w:rPr>
          <w:rFonts w:cs="Arial"/>
          <w:szCs w:val="22"/>
        </w:rPr>
        <w:t xml:space="preserve"> and </w:t>
      </w:r>
      <w:r w:rsidR="009A5018" w:rsidRPr="00A05E10">
        <w:rPr>
          <w:rFonts w:cs="Arial"/>
          <w:szCs w:val="22"/>
        </w:rPr>
        <w:t>Su</w:t>
      </w:r>
      <w:r w:rsidR="009A5018" w:rsidRPr="00846C32">
        <w:rPr>
          <w:rFonts w:cs="Arial"/>
          <w:szCs w:val="22"/>
        </w:rPr>
        <w:t>pplementary T</w:t>
      </w:r>
      <w:r w:rsidR="00C849C2" w:rsidRPr="00846C32">
        <w:rPr>
          <w:rFonts w:cs="Arial"/>
          <w:szCs w:val="22"/>
        </w:rPr>
        <w:t>able 5</w:t>
      </w:r>
      <w:r w:rsidR="002F17B8" w:rsidRPr="00846C32">
        <w:rPr>
          <w:rFonts w:cs="Arial"/>
          <w:szCs w:val="22"/>
        </w:rPr>
        <w:t>)</w:t>
      </w:r>
      <w:r w:rsidR="0007099F" w:rsidRPr="00846C32">
        <w:rPr>
          <w:rFonts w:cs="Arial"/>
          <w:szCs w:val="22"/>
        </w:rPr>
        <w:t xml:space="preserve">. </w:t>
      </w:r>
      <w:r w:rsidR="00EC7C82" w:rsidRPr="00846C32">
        <w:rPr>
          <w:rFonts w:cs="Arial"/>
          <w:szCs w:val="22"/>
        </w:rPr>
        <w:t>Also strongly perf</w:t>
      </w:r>
      <w:r w:rsidR="002C1846" w:rsidRPr="00846C32">
        <w:rPr>
          <w:rFonts w:cs="Arial"/>
          <w:szCs w:val="22"/>
        </w:rPr>
        <w:t>o</w:t>
      </w:r>
      <w:r w:rsidR="00EC7C82" w:rsidRPr="00846C32">
        <w:rPr>
          <w:rFonts w:cs="Arial"/>
          <w:szCs w:val="22"/>
        </w:rPr>
        <w:t>r</w:t>
      </w:r>
      <w:r w:rsidR="002C1846" w:rsidRPr="00846C32">
        <w:rPr>
          <w:rFonts w:cs="Arial"/>
          <w:szCs w:val="22"/>
        </w:rPr>
        <w:t xml:space="preserve">ming </w:t>
      </w:r>
      <w:r w:rsidR="00483AB3" w:rsidRPr="00846C32">
        <w:rPr>
          <w:rFonts w:cs="Arial"/>
          <w:szCs w:val="22"/>
        </w:rPr>
        <w:t>were</w:t>
      </w:r>
      <w:r w:rsidR="00F07010" w:rsidRPr="00846C32">
        <w:rPr>
          <w:rFonts w:cs="Arial"/>
          <w:szCs w:val="22"/>
        </w:rPr>
        <w:t xml:space="preserve"> </w:t>
      </w:r>
      <w:proofErr w:type="spellStart"/>
      <w:r w:rsidR="00E82B00" w:rsidRPr="00846C32">
        <w:rPr>
          <w:rFonts w:eastAsia="Times New Roman" w:cs="Arial"/>
          <w:szCs w:val="22"/>
        </w:rPr>
        <w:t>PMut</w:t>
      </w:r>
      <w:proofErr w:type="spellEnd"/>
      <w:r w:rsidR="00E82B00" w:rsidRPr="00846C32">
        <w:rPr>
          <w:rFonts w:cs="Arial"/>
          <w:szCs w:val="22"/>
        </w:rPr>
        <w:t xml:space="preserve">, </w:t>
      </w:r>
      <w:proofErr w:type="spellStart"/>
      <w:r w:rsidR="00E82B00" w:rsidRPr="00846C32">
        <w:rPr>
          <w:rFonts w:eastAsia="Times New Roman" w:cs="Arial"/>
          <w:szCs w:val="22"/>
        </w:rPr>
        <w:t>MutPred_b</w:t>
      </w:r>
      <w:proofErr w:type="spellEnd"/>
      <w:r w:rsidR="008275BE" w:rsidRPr="00846C32">
        <w:rPr>
          <w:rFonts w:eastAsia="Times New Roman" w:cs="Arial"/>
          <w:szCs w:val="22"/>
        </w:rPr>
        <w:t xml:space="preserve">, and meta-tools </w:t>
      </w:r>
      <w:proofErr w:type="spellStart"/>
      <w:r w:rsidR="008275BE" w:rsidRPr="00846C32">
        <w:rPr>
          <w:rFonts w:eastAsia="Times New Roman" w:cs="Arial"/>
          <w:szCs w:val="22"/>
        </w:rPr>
        <w:t>rfPred</w:t>
      </w:r>
      <w:proofErr w:type="spellEnd"/>
      <w:r w:rsidR="00E82B00" w:rsidRPr="00846C32">
        <w:rPr>
          <w:rFonts w:eastAsia="Times New Roman" w:cs="Arial"/>
          <w:szCs w:val="22"/>
        </w:rPr>
        <w:t xml:space="preserve"> and </w:t>
      </w:r>
      <w:r w:rsidR="00F07010" w:rsidRPr="00846C32">
        <w:rPr>
          <w:rFonts w:cs="Arial"/>
          <w:szCs w:val="22"/>
        </w:rPr>
        <w:t>VEST</w:t>
      </w:r>
      <w:r w:rsidR="00C872C6" w:rsidRPr="00846C32">
        <w:rPr>
          <w:rFonts w:cs="Arial"/>
          <w:szCs w:val="22"/>
        </w:rPr>
        <w:t>3</w:t>
      </w:r>
      <w:r w:rsidR="0091210E" w:rsidRPr="00846C32">
        <w:rPr>
          <w:rFonts w:cs="Arial"/>
          <w:szCs w:val="22"/>
        </w:rPr>
        <w:t>_c</w:t>
      </w:r>
      <w:r w:rsidR="003E38B5" w:rsidRPr="00846C32">
        <w:rPr>
          <w:rFonts w:cs="Arial"/>
          <w:szCs w:val="22"/>
        </w:rPr>
        <w:t xml:space="preserve"> </w:t>
      </w:r>
      <w:r w:rsidR="00F07010" w:rsidRPr="00846C32">
        <w:rPr>
          <w:rFonts w:cs="Arial"/>
          <w:szCs w:val="22"/>
        </w:rPr>
        <w:t>(tolerated</w:t>
      </w:r>
      <w:r w:rsidR="00F07010" w:rsidRPr="00846C32">
        <w:rPr>
          <w:rFonts w:eastAsia="Times New Roman" w:cs="Arial"/>
          <w:szCs w:val="22"/>
        </w:rPr>
        <w:t xml:space="preserve"> </w:t>
      </w:r>
      <w:r w:rsidR="00F07010" w:rsidRPr="00846C32">
        <w:rPr>
          <w:rFonts w:cs="Arial"/>
          <w:szCs w:val="22"/>
        </w:rPr>
        <w:t>≤</w:t>
      </w:r>
      <w:r w:rsidR="00F07010" w:rsidRPr="00846C32">
        <w:rPr>
          <w:rFonts w:eastAsia="Times New Roman" w:cs="Arial"/>
          <w:szCs w:val="22"/>
        </w:rPr>
        <w:t xml:space="preserve">0.5; </w:t>
      </w:r>
      <w:r w:rsidR="00F07010" w:rsidRPr="00846C32">
        <w:rPr>
          <w:rFonts w:cs="Arial"/>
          <w:szCs w:val="22"/>
        </w:rPr>
        <w:t>deleterious</w:t>
      </w:r>
      <w:r w:rsidR="00F07010" w:rsidRPr="00846C32">
        <w:rPr>
          <w:rFonts w:eastAsia="Times New Roman" w:cs="Arial"/>
          <w:szCs w:val="22"/>
        </w:rPr>
        <w:t xml:space="preserve"> &gt;0.5)</w:t>
      </w:r>
      <w:r w:rsidR="00546D96" w:rsidRPr="00846C32">
        <w:rPr>
          <w:rFonts w:eastAsia="Times New Roman" w:cs="Arial"/>
          <w:szCs w:val="22"/>
        </w:rPr>
        <w:t xml:space="preserve">. Strong </w:t>
      </w:r>
      <w:r w:rsidR="00F92CBE" w:rsidRPr="00846C32">
        <w:rPr>
          <w:rFonts w:eastAsia="Times New Roman" w:cs="Arial"/>
          <w:szCs w:val="22"/>
        </w:rPr>
        <w:t>performances</w:t>
      </w:r>
      <w:r w:rsidR="00546D96" w:rsidRPr="00846C32">
        <w:rPr>
          <w:rFonts w:eastAsia="Times New Roman" w:cs="Arial"/>
          <w:szCs w:val="22"/>
        </w:rPr>
        <w:t xml:space="preserve"> for </w:t>
      </w:r>
      <w:r w:rsidR="00483AB3" w:rsidRPr="00846C32">
        <w:rPr>
          <w:rFonts w:eastAsia="Times New Roman" w:cs="Arial"/>
          <w:szCs w:val="22"/>
        </w:rPr>
        <w:t xml:space="preserve">some </w:t>
      </w:r>
      <w:r w:rsidR="00546D96" w:rsidRPr="00846C32">
        <w:rPr>
          <w:rFonts w:eastAsia="Times New Roman" w:cs="Arial"/>
          <w:szCs w:val="22"/>
        </w:rPr>
        <w:t>t</w:t>
      </w:r>
      <w:r w:rsidR="00BD6274" w:rsidRPr="00846C32">
        <w:rPr>
          <w:rFonts w:cs="Arial"/>
          <w:szCs w:val="22"/>
        </w:rPr>
        <w:t>ool-threshold-combinations</w:t>
      </w:r>
      <w:r w:rsidR="00483AB3" w:rsidRPr="00846C32">
        <w:rPr>
          <w:rFonts w:cs="Arial"/>
          <w:szCs w:val="22"/>
        </w:rPr>
        <w:t xml:space="preserve">, such as </w:t>
      </w:r>
      <w:r w:rsidR="008275BE" w:rsidRPr="00846C32">
        <w:rPr>
          <w:rFonts w:cs="Arial"/>
          <w:szCs w:val="22"/>
        </w:rPr>
        <w:t xml:space="preserve">PANTHER </w:t>
      </w:r>
      <w:r w:rsidR="00F07010" w:rsidRPr="00846C32">
        <w:rPr>
          <w:rFonts w:cs="Arial"/>
          <w:szCs w:val="22"/>
        </w:rPr>
        <w:t>and</w:t>
      </w:r>
      <w:r w:rsidR="00716BFE" w:rsidRPr="00846C32">
        <w:rPr>
          <w:rFonts w:cs="Arial"/>
          <w:szCs w:val="22"/>
        </w:rPr>
        <w:t xml:space="preserve"> </w:t>
      </w:r>
      <w:r w:rsidR="002C1846" w:rsidRPr="00846C32">
        <w:rPr>
          <w:rFonts w:cs="Arial"/>
          <w:szCs w:val="22"/>
        </w:rPr>
        <w:t>Eigen-</w:t>
      </w:r>
      <w:proofErr w:type="spellStart"/>
      <w:r w:rsidR="002C1846" w:rsidRPr="00846C32">
        <w:rPr>
          <w:rFonts w:cs="Arial"/>
          <w:szCs w:val="22"/>
        </w:rPr>
        <w:t>PC</w:t>
      </w:r>
      <w:r w:rsidR="0091210E" w:rsidRPr="00846C32">
        <w:rPr>
          <w:rFonts w:cs="Arial"/>
          <w:szCs w:val="22"/>
        </w:rPr>
        <w:t>_b</w:t>
      </w:r>
      <w:proofErr w:type="spellEnd"/>
      <w:r w:rsidR="00716BFE" w:rsidRPr="00846C32">
        <w:rPr>
          <w:rFonts w:cs="Arial"/>
          <w:szCs w:val="22"/>
        </w:rPr>
        <w:t xml:space="preserve"> </w:t>
      </w:r>
      <w:r w:rsidR="00925063" w:rsidRPr="00846C32">
        <w:rPr>
          <w:rFonts w:cs="Arial"/>
          <w:szCs w:val="22"/>
        </w:rPr>
        <w:t>(tolerated &lt; 0; deleterious &gt; 0.5</w:t>
      </w:r>
      <w:r w:rsidR="00705F66" w:rsidRPr="00846C32">
        <w:rPr>
          <w:rFonts w:cs="Arial"/>
          <w:szCs w:val="22"/>
        </w:rPr>
        <w:t>)</w:t>
      </w:r>
      <w:r w:rsidR="00925063" w:rsidRPr="00846C32">
        <w:rPr>
          <w:rFonts w:cs="Arial"/>
          <w:szCs w:val="22"/>
        </w:rPr>
        <w:t xml:space="preserve"> </w:t>
      </w:r>
      <w:r w:rsidR="00546D96" w:rsidRPr="00846C32">
        <w:rPr>
          <w:rFonts w:cs="Arial"/>
          <w:szCs w:val="22"/>
        </w:rPr>
        <w:t xml:space="preserve">must be caveated by </w:t>
      </w:r>
      <w:r w:rsidR="00483AB3" w:rsidRPr="00846C32">
        <w:rPr>
          <w:rFonts w:cs="Arial"/>
          <w:szCs w:val="22"/>
        </w:rPr>
        <w:t>their</w:t>
      </w:r>
      <w:r w:rsidR="002A28B1" w:rsidRPr="00846C32">
        <w:rPr>
          <w:rFonts w:cs="Arial"/>
          <w:szCs w:val="22"/>
        </w:rPr>
        <w:t xml:space="preserve"> levels of variant exclusion (</w:t>
      </w:r>
      <w:r w:rsidR="00F9665B" w:rsidRPr="00846C32">
        <w:rPr>
          <w:rFonts w:cs="Arial"/>
          <w:szCs w:val="22"/>
        </w:rPr>
        <w:t>54% and 31% respectively</w:t>
      </w:r>
      <w:r w:rsidR="002A28B1" w:rsidRPr="00846C32">
        <w:rPr>
          <w:rFonts w:cs="Arial"/>
          <w:szCs w:val="22"/>
        </w:rPr>
        <w:t>)</w:t>
      </w:r>
      <w:r w:rsidR="00EE5099" w:rsidRPr="00846C32">
        <w:rPr>
          <w:rFonts w:eastAsia="Times New Roman" w:cs="Arial"/>
          <w:szCs w:val="22"/>
        </w:rPr>
        <w:t xml:space="preserve">. </w:t>
      </w:r>
      <w:r w:rsidR="00515021" w:rsidRPr="00846C32">
        <w:rPr>
          <w:rFonts w:eastAsia="Times New Roman" w:cs="Arial"/>
          <w:szCs w:val="22"/>
        </w:rPr>
        <w:t>T</w:t>
      </w:r>
      <w:r w:rsidR="00817590" w:rsidRPr="00846C32">
        <w:rPr>
          <w:rFonts w:eastAsia="Times New Roman" w:cs="Arial"/>
          <w:szCs w:val="22"/>
        </w:rPr>
        <w:t xml:space="preserve">he </w:t>
      </w:r>
      <w:r w:rsidR="00BD6274" w:rsidRPr="00846C32">
        <w:rPr>
          <w:rFonts w:eastAsia="Times New Roman" w:cs="Arial"/>
          <w:szCs w:val="22"/>
        </w:rPr>
        <w:t xml:space="preserve">tools </w:t>
      </w:r>
      <w:r w:rsidR="00F50FC9" w:rsidRPr="00846C32">
        <w:rPr>
          <w:rFonts w:eastAsia="Times New Roman" w:cs="Arial"/>
          <w:szCs w:val="22"/>
        </w:rPr>
        <w:t>most</w:t>
      </w:r>
      <w:r w:rsidR="00817590" w:rsidRPr="00846C32">
        <w:rPr>
          <w:rFonts w:eastAsia="Times New Roman" w:cs="Arial"/>
          <w:szCs w:val="22"/>
        </w:rPr>
        <w:t xml:space="preserve"> widely used </w:t>
      </w:r>
      <w:r w:rsidR="00057CC7" w:rsidRPr="00846C32">
        <w:rPr>
          <w:rFonts w:eastAsia="Times New Roman" w:cs="Arial"/>
          <w:szCs w:val="22"/>
        </w:rPr>
        <w:t>clinically</w:t>
      </w:r>
      <w:r w:rsidR="00817590" w:rsidRPr="00846C32">
        <w:rPr>
          <w:rFonts w:eastAsia="Times New Roman" w:cs="Arial"/>
          <w:szCs w:val="22"/>
        </w:rPr>
        <w:t>, SIFT</w:t>
      </w:r>
      <w:r w:rsidR="009A5018" w:rsidRPr="00846C32">
        <w:rPr>
          <w:rFonts w:eastAsia="Times New Roman" w:cs="Arial"/>
          <w:szCs w:val="22"/>
        </w:rPr>
        <w:t>, PolyPhen2_HumVar</w:t>
      </w:r>
      <w:r w:rsidR="00817590" w:rsidRPr="00846C32">
        <w:rPr>
          <w:rFonts w:eastAsia="Times New Roman" w:cs="Arial"/>
          <w:szCs w:val="22"/>
        </w:rPr>
        <w:t xml:space="preserve"> </w:t>
      </w:r>
      <w:r w:rsidR="00546D96" w:rsidRPr="00846C32">
        <w:rPr>
          <w:rFonts w:eastAsia="Times New Roman" w:cs="Arial"/>
          <w:szCs w:val="22"/>
        </w:rPr>
        <w:t xml:space="preserve">and </w:t>
      </w:r>
      <w:proofErr w:type="spellStart"/>
      <w:r w:rsidR="00515021" w:rsidRPr="00846C32">
        <w:rPr>
          <w:rFonts w:eastAsia="Times New Roman" w:cs="Arial"/>
          <w:szCs w:val="22"/>
        </w:rPr>
        <w:t>MutationTaster</w:t>
      </w:r>
      <w:proofErr w:type="spellEnd"/>
      <w:r w:rsidR="00515021" w:rsidRPr="00846C32">
        <w:rPr>
          <w:rFonts w:eastAsia="Times New Roman" w:cs="Arial"/>
          <w:szCs w:val="22"/>
        </w:rPr>
        <w:t xml:space="preserve"> </w:t>
      </w:r>
      <w:r w:rsidR="00483AB3" w:rsidRPr="00846C32">
        <w:rPr>
          <w:rFonts w:eastAsia="Times New Roman" w:cs="Arial"/>
          <w:szCs w:val="22"/>
        </w:rPr>
        <w:t>ranked</w:t>
      </w:r>
      <w:r w:rsidR="00546D96" w:rsidRPr="00846C32">
        <w:rPr>
          <w:rFonts w:eastAsia="Times New Roman" w:cs="Arial"/>
          <w:szCs w:val="22"/>
        </w:rPr>
        <w:t xml:space="preserve"> in </w:t>
      </w:r>
      <w:r w:rsidR="00057CC7" w:rsidRPr="00846C32">
        <w:rPr>
          <w:rFonts w:eastAsia="Times New Roman" w:cs="Arial"/>
          <w:szCs w:val="22"/>
        </w:rPr>
        <w:t xml:space="preserve">positions </w:t>
      </w:r>
      <w:r w:rsidR="00F673E7" w:rsidRPr="00846C32">
        <w:rPr>
          <w:rFonts w:eastAsia="Times New Roman" w:cs="Arial"/>
          <w:szCs w:val="22"/>
        </w:rPr>
        <w:t>17</w:t>
      </w:r>
      <w:r w:rsidR="00057CC7" w:rsidRPr="00846C32">
        <w:rPr>
          <w:rFonts w:eastAsia="Times New Roman" w:cs="Arial"/>
          <w:szCs w:val="22"/>
          <w:vertAlign w:val="superscript"/>
        </w:rPr>
        <w:t>th</w:t>
      </w:r>
      <w:r w:rsidR="00B04C01" w:rsidRPr="00846C32">
        <w:rPr>
          <w:rFonts w:eastAsia="Times New Roman" w:cs="Arial"/>
          <w:szCs w:val="22"/>
        </w:rPr>
        <w:t>, 23</w:t>
      </w:r>
      <w:r w:rsidR="00B04C01" w:rsidRPr="00846C32">
        <w:rPr>
          <w:rFonts w:eastAsia="Times New Roman" w:cs="Arial"/>
          <w:szCs w:val="22"/>
          <w:vertAlign w:val="superscript"/>
        </w:rPr>
        <w:t>rd</w:t>
      </w:r>
      <w:r w:rsidR="00B04C01" w:rsidRPr="00846C32">
        <w:rPr>
          <w:rFonts w:eastAsia="Times New Roman" w:cs="Arial"/>
          <w:szCs w:val="22"/>
        </w:rPr>
        <w:t xml:space="preserve"> and 45</w:t>
      </w:r>
      <w:r w:rsidR="00B04C01" w:rsidRPr="00154839">
        <w:rPr>
          <w:rFonts w:eastAsia="Times New Roman" w:cs="Arial"/>
          <w:szCs w:val="22"/>
          <w:vertAlign w:val="superscript"/>
        </w:rPr>
        <w:t>th</w:t>
      </w:r>
      <w:r w:rsidR="00B04C01" w:rsidRPr="00846C32">
        <w:rPr>
          <w:rFonts w:eastAsia="Times New Roman" w:cs="Arial"/>
          <w:szCs w:val="22"/>
        </w:rPr>
        <w:t xml:space="preserve"> </w:t>
      </w:r>
      <w:r w:rsidR="00057CC7" w:rsidRPr="00846C32">
        <w:rPr>
          <w:rFonts w:eastAsia="Times New Roman" w:cs="Arial"/>
          <w:szCs w:val="22"/>
        </w:rPr>
        <w:t>for BA</w:t>
      </w:r>
      <w:r w:rsidR="00546D96" w:rsidRPr="00846C32">
        <w:rPr>
          <w:rFonts w:eastAsia="Times New Roman" w:cs="Arial"/>
          <w:szCs w:val="22"/>
        </w:rPr>
        <w:t xml:space="preserve">: their </w:t>
      </w:r>
      <w:r w:rsidR="00483AB3" w:rsidRPr="00846C32">
        <w:rPr>
          <w:rFonts w:eastAsia="Times New Roman" w:cs="Arial"/>
          <w:szCs w:val="22"/>
        </w:rPr>
        <w:t>high</w:t>
      </w:r>
      <w:r w:rsidR="00546D96" w:rsidRPr="00A05E10">
        <w:rPr>
          <w:rFonts w:eastAsia="Times New Roman" w:cs="Arial"/>
          <w:szCs w:val="22"/>
        </w:rPr>
        <w:t xml:space="preserve"> </w:t>
      </w:r>
      <w:r w:rsidR="00A931E4" w:rsidRPr="00A05E10">
        <w:rPr>
          <w:rFonts w:eastAsia="Times New Roman" w:cs="Arial"/>
          <w:szCs w:val="22"/>
        </w:rPr>
        <w:t>sensitivit</w:t>
      </w:r>
      <w:r w:rsidR="00546D96" w:rsidRPr="00846C32">
        <w:rPr>
          <w:rFonts w:eastAsia="Times New Roman" w:cs="Arial"/>
          <w:szCs w:val="22"/>
        </w:rPr>
        <w:t>ies</w:t>
      </w:r>
      <w:r w:rsidR="00A931E4" w:rsidRPr="00846C32">
        <w:rPr>
          <w:rFonts w:eastAsia="Times New Roman" w:cs="Arial"/>
          <w:szCs w:val="22"/>
        </w:rPr>
        <w:t xml:space="preserve"> </w:t>
      </w:r>
      <w:r w:rsidR="00483AB3" w:rsidRPr="00846C32">
        <w:rPr>
          <w:rFonts w:eastAsia="Times New Roman" w:cs="Arial"/>
          <w:szCs w:val="22"/>
        </w:rPr>
        <w:t>(</w:t>
      </w:r>
      <w:r w:rsidR="00A931E4" w:rsidRPr="00846C32">
        <w:rPr>
          <w:rFonts w:eastAsia="Times New Roman" w:cs="Arial"/>
          <w:szCs w:val="22"/>
        </w:rPr>
        <w:t>9</w:t>
      </w:r>
      <w:r w:rsidR="00B04C01" w:rsidRPr="00846C32">
        <w:rPr>
          <w:rFonts w:eastAsia="Times New Roman" w:cs="Arial"/>
          <w:szCs w:val="22"/>
        </w:rPr>
        <w:t>6</w:t>
      </w:r>
      <w:r w:rsidR="00A931E4" w:rsidRPr="00846C32">
        <w:rPr>
          <w:rFonts w:eastAsia="Times New Roman" w:cs="Arial"/>
          <w:szCs w:val="22"/>
        </w:rPr>
        <w:t>-98%</w:t>
      </w:r>
      <w:r w:rsidR="00483AB3" w:rsidRPr="00846C32">
        <w:rPr>
          <w:rFonts w:eastAsia="Times New Roman" w:cs="Arial"/>
          <w:szCs w:val="22"/>
        </w:rPr>
        <w:t>)</w:t>
      </w:r>
      <w:r w:rsidR="00F50FC9" w:rsidRPr="00846C32">
        <w:rPr>
          <w:rFonts w:eastAsia="Times New Roman" w:cs="Arial"/>
          <w:szCs w:val="22"/>
        </w:rPr>
        <w:t xml:space="preserve"> </w:t>
      </w:r>
      <w:r w:rsidR="00546D96" w:rsidRPr="00846C32">
        <w:rPr>
          <w:rFonts w:eastAsia="Times New Roman" w:cs="Arial"/>
          <w:szCs w:val="22"/>
        </w:rPr>
        <w:t xml:space="preserve">came at the cost of </w:t>
      </w:r>
      <w:r w:rsidR="00483AB3" w:rsidRPr="00846C32">
        <w:rPr>
          <w:rFonts w:eastAsia="Times New Roman" w:cs="Arial"/>
          <w:szCs w:val="22"/>
        </w:rPr>
        <w:t>poor</w:t>
      </w:r>
      <w:r w:rsidR="00297ADD" w:rsidRPr="00846C32">
        <w:rPr>
          <w:rFonts w:eastAsia="Times New Roman" w:cs="Arial"/>
          <w:szCs w:val="22"/>
        </w:rPr>
        <w:t>er</w:t>
      </w:r>
      <w:r w:rsidR="006C5D67" w:rsidRPr="00846C32">
        <w:rPr>
          <w:rFonts w:eastAsia="Times New Roman" w:cs="Arial"/>
          <w:szCs w:val="22"/>
        </w:rPr>
        <w:t xml:space="preserve"> </w:t>
      </w:r>
      <w:r w:rsidR="00A931E4" w:rsidRPr="00846C32">
        <w:rPr>
          <w:rFonts w:eastAsia="Times New Roman" w:cs="Arial"/>
          <w:szCs w:val="22"/>
        </w:rPr>
        <w:t>specificit</w:t>
      </w:r>
      <w:r w:rsidR="006C5D67" w:rsidRPr="00846C32">
        <w:rPr>
          <w:rFonts w:eastAsia="Times New Roman" w:cs="Arial"/>
          <w:szCs w:val="22"/>
        </w:rPr>
        <w:t xml:space="preserve">ies </w:t>
      </w:r>
      <w:r w:rsidR="00483AB3" w:rsidRPr="00846C32">
        <w:rPr>
          <w:rFonts w:eastAsia="Times New Roman" w:cs="Arial"/>
          <w:szCs w:val="22"/>
        </w:rPr>
        <w:t>(</w:t>
      </w:r>
      <w:r w:rsidR="00B04C01" w:rsidRPr="00846C32">
        <w:rPr>
          <w:rFonts w:eastAsia="Times New Roman" w:cs="Arial"/>
          <w:szCs w:val="22"/>
        </w:rPr>
        <w:t>20-38</w:t>
      </w:r>
      <w:r w:rsidR="007D517E" w:rsidRPr="00846C32">
        <w:rPr>
          <w:rFonts w:eastAsia="Times New Roman" w:cs="Arial"/>
          <w:szCs w:val="22"/>
        </w:rPr>
        <w:t>%</w:t>
      </w:r>
      <w:r w:rsidR="00483AB3" w:rsidRPr="00846C32">
        <w:rPr>
          <w:rFonts w:eastAsia="Times New Roman" w:cs="Arial"/>
          <w:szCs w:val="22"/>
        </w:rPr>
        <w:t>)</w:t>
      </w:r>
      <w:r w:rsidR="00057CC7" w:rsidRPr="00846C32">
        <w:rPr>
          <w:rFonts w:eastAsia="Times New Roman" w:cs="Arial"/>
          <w:szCs w:val="22"/>
        </w:rPr>
        <w:t xml:space="preserve"> </w:t>
      </w:r>
      <w:r w:rsidR="00057CC7" w:rsidRPr="00846C32">
        <w:rPr>
          <w:rFonts w:cs="Arial"/>
          <w:szCs w:val="22"/>
        </w:rPr>
        <w:t>(Supplementary</w:t>
      </w:r>
      <w:r w:rsidR="00631DB6" w:rsidRPr="00846C32">
        <w:rPr>
          <w:rFonts w:cs="Arial"/>
          <w:szCs w:val="22"/>
        </w:rPr>
        <w:t xml:space="preserve"> </w:t>
      </w:r>
      <w:r w:rsidR="00057CC7" w:rsidRPr="00846C32">
        <w:rPr>
          <w:rFonts w:cs="Arial"/>
          <w:szCs w:val="22"/>
        </w:rPr>
        <w:t>Table</w:t>
      </w:r>
      <w:r w:rsidR="00631DB6" w:rsidRPr="00846C32">
        <w:rPr>
          <w:rFonts w:cs="Arial"/>
          <w:szCs w:val="22"/>
        </w:rPr>
        <w:t xml:space="preserve"> </w:t>
      </w:r>
      <w:r w:rsidR="00057CC7" w:rsidRPr="00846C32">
        <w:rPr>
          <w:rFonts w:cs="Arial"/>
          <w:szCs w:val="22"/>
        </w:rPr>
        <w:t xml:space="preserve">8).  </w:t>
      </w:r>
    </w:p>
    <w:p w14:paraId="75B4C664" w14:textId="5B384256" w:rsidR="00DF32FB" w:rsidRPr="00846C32" w:rsidRDefault="00EE2DBA" w:rsidP="00C365FE">
      <w:pPr>
        <w:spacing w:line="480" w:lineRule="auto"/>
        <w:jc w:val="both"/>
        <w:rPr>
          <w:rFonts w:cs="Arial"/>
          <w:szCs w:val="22"/>
        </w:rPr>
      </w:pPr>
      <w:r w:rsidRPr="00846C32">
        <w:rPr>
          <w:rFonts w:cs="Arial"/>
          <w:szCs w:val="22"/>
        </w:rPr>
        <w:t>T</w:t>
      </w:r>
      <w:r w:rsidR="002A28B1" w:rsidRPr="00154839">
        <w:rPr>
          <w:rFonts w:cs="Arial"/>
          <w:szCs w:val="22"/>
        </w:rPr>
        <w:t xml:space="preserve">ool performance </w:t>
      </w:r>
      <w:r w:rsidRPr="00846C32">
        <w:rPr>
          <w:rFonts w:cs="Arial"/>
          <w:szCs w:val="22"/>
        </w:rPr>
        <w:t xml:space="preserve">for variants excluded due to being in the intermediate range of the assays for </w:t>
      </w:r>
      <w:r w:rsidRPr="00154839">
        <w:rPr>
          <w:rFonts w:cs="Arial"/>
          <w:i/>
          <w:szCs w:val="22"/>
        </w:rPr>
        <w:t>BRCA1</w:t>
      </w:r>
      <w:r w:rsidRPr="00846C32">
        <w:rPr>
          <w:rFonts w:cs="Arial"/>
          <w:szCs w:val="22"/>
        </w:rPr>
        <w:t xml:space="preserve">, </w:t>
      </w:r>
      <w:r w:rsidRPr="00154839">
        <w:rPr>
          <w:rFonts w:cs="Arial"/>
          <w:i/>
          <w:szCs w:val="22"/>
        </w:rPr>
        <w:t>BRCA2</w:t>
      </w:r>
      <w:r w:rsidRPr="00846C32">
        <w:rPr>
          <w:rFonts w:cs="Arial"/>
          <w:szCs w:val="22"/>
        </w:rPr>
        <w:t xml:space="preserve"> and </w:t>
      </w:r>
      <w:r w:rsidRPr="00154839">
        <w:rPr>
          <w:rFonts w:cs="Arial"/>
          <w:i/>
          <w:szCs w:val="22"/>
        </w:rPr>
        <w:t>MSH2</w:t>
      </w:r>
      <w:r w:rsidR="00765B16" w:rsidRPr="00154839">
        <w:rPr>
          <w:rFonts w:cs="Arial"/>
          <w:szCs w:val="22"/>
        </w:rPr>
        <w:t xml:space="preserve"> is shown in </w:t>
      </w:r>
      <w:r w:rsidR="00765B16" w:rsidRPr="00154839">
        <w:rPr>
          <w:rFonts w:cs="Arial"/>
          <w:b/>
          <w:szCs w:val="22"/>
        </w:rPr>
        <w:t xml:space="preserve">Supplementary Figure </w:t>
      </w:r>
      <w:r w:rsidR="003C3E23" w:rsidRPr="00154839">
        <w:rPr>
          <w:rFonts w:cs="Arial"/>
          <w:b/>
          <w:szCs w:val="22"/>
        </w:rPr>
        <w:t>2</w:t>
      </w:r>
      <w:r w:rsidR="00765B16" w:rsidRPr="00154839">
        <w:rPr>
          <w:rFonts w:cs="Arial"/>
          <w:szCs w:val="22"/>
        </w:rPr>
        <w:t xml:space="preserve"> and </w:t>
      </w:r>
      <w:r w:rsidR="00765B16" w:rsidRPr="00154839">
        <w:rPr>
          <w:rFonts w:cs="Arial"/>
          <w:b/>
          <w:szCs w:val="22"/>
        </w:rPr>
        <w:t>Supplementary Table 1</w:t>
      </w:r>
      <w:r w:rsidR="00F6713A" w:rsidRPr="00154839">
        <w:rPr>
          <w:rFonts w:cs="Arial"/>
          <w:b/>
          <w:szCs w:val="22"/>
        </w:rPr>
        <w:t>2</w:t>
      </w:r>
      <w:r w:rsidR="00765B16" w:rsidRPr="00154839">
        <w:rPr>
          <w:rFonts w:cs="Arial"/>
          <w:szCs w:val="22"/>
        </w:rPr>
        <w:t>. M</w:t>
      </w:r>
      <w:r w:rsidRPr="00846C32">
        <w:rPr>
          <w:rFonts w:cs="Arial"/>
          <w:szCs w:val="22"/>
        </w:rPr>
        <w:t xml:space="preserve">edian scores for the </w:t>
      </w:r>
      <w:r w:rsidR="00765B16" w:rsidRPr="00154839">
        <w:rPr>
          <w:rFonts w:cs="Arial"/>
          <w:szCs w:val="22"/>
        </w:rPr>
        <w:t xml:space="preserve">functionally-intermediate variants largely lay between medians for the </w:t>
      </w:r>
      <w:r w:rsidRPr="00846C32">
        <w:rPr>
          <w:rFonts w:cs="Arial"/>
          <w:szCs w:val="22"/>
        </w:rPr>
        <w:t>deleterious and tolerated group, but with little evidence of graded correlation</w:t>
      </w:r>
      <w:r w:rsidR="00765B16" w:rsidRPr="00154839">
        <w:rPr>
          <w:rFonts w:cs="Arial"/>
          <w:szCs w:val="22"/>
        </w:rPr>
        <w:t>.</w:t>
      </w:r>
    </w:p>
    <w:p w14:paraId="5A61E81A" w14:textId="0B17285E" w:rsidR="00631DB6" w:rsidRPr="00846C32" w:rsidRDefault="00631DB6" w:rsidP="00C365FE">
      <w:pPr>
        <w:pStyle w:val="Heading3"/>
        <w:spacing w:line="480" w:lineRule="auto"/>
      </w:pPr>
      <w:r w:rsidRPr="00A05E10">
        <w:t xml:space="preserve">Consistency between </w:t>
      </w:r>
      <w:r w:rsidR="006D6AE7" w:rsidRPr="00A05E10">
        <w:rPr>
          <w:rFonts w:eastAsia="Times New Roman" w:cs="Arial"/>
          <w:szCs w:val="22"/>
        </w:rPr>
        <w:t>gene</w:t>
      </w:r>
      <w:r w:rsidR="00B54395" w:rsidRPr="00846C32">
        <w:rPr>
          <w:rFonts w:eastAsia="Times New Roman" w:cs="Arial"/>
          <w:szCs w:val="22"/>
        </w:rPr>
        <w:t>-specific</w:t>
      </w:r>
      <w:r w:rsidR="006D6AE7" w:rsidRPr="00846C32">
        <w:rPr>
          <w:rFonts w:eastAsia="Times New Roman" w:cs="Arial"/>
          <w:szCs w:val="22"/>
        </w:rPr>
        <w:t xml:space="preserve"> </w:t>
      </w:r>
      <w:r w:rsidRPr="00846C32">
        <w:t>truth</w:t>
      </w:r>
      <w:r w:rsidR="006F4626" w:rsidRPr="00846C32">
        <w:t>-</w:t>
      </w:r>
      <w:r w:rsidRPr="00846C32">
        <w:t>sets</w:t>
      </w:r>
    </w:p>
    <w:p w14:paraId="02985612" w14:textId="2E228482" w:rsidR="00F57E9C" w:rsidRPr="00846C32" w:rsidRDefault="00A259FC">
      <w:pPr>
        <w:spacing w:line="480" w:lineRule="auto"/>
        <w:jc w:val="both"/>
        <w:rPr>
          <w:rFonts w:cs="Arial"/>
          <w:szCs w:val="22"/>
        </w:rPr>
      </w:pPr>
      <w:r w:rsidRPr="00846C32">
        <w:rPr>
          <w:rFonts w:eastAsia="Times New Roman" w:cs="Arial"/>
          <w:szCs w:val="22"/>
        </w:rPr>
        <w:t>T</w:t>
      </w:r>
      <w:r w:rsidR="008E28F3" w:rsidRPr="00846C32">
        <w:rPr>
          <w:rFonts w:eastAsia="Times New Roman" w:cs="Arial"/>
          <w:szCs w:val="22"/>
        </w:rPr>
        <w:t xml:space="preserve">he five individual-gene </w:t>
      </w:r>
      <w:r w:rsidR="00D3790C" w:rsidRPr="00154839">
        <w:rPr>
          <w:rFonts w:eastAsia="Times New Roman" w:cs="Arial"/>
          <w:szCs w:val="22"/>
        </w:rPr>
        <w:t xml:space="preserve">functional </w:t>
      </w:r>
      <w:r w:rsidR="008E28F3" w:rsidRPr="00846C32">
        <w:rPr>
          <w:rFonts w:eastAsia="Times New Roman" w:cs="Arial"/>
          <w:szCs w:val="22"/>
        </w:rPr>
        <w:t>truth-sets</w:t>
      </w:r>
      <w:r w:rsidR="006D6AE7" w:rsidRPr="00846C32">
        <w:rPr>
          <w:rFonts w:eastAsia="Times New Roman" w:cs="Arial"/>
          <w:szCs w:val="22"/>
        </w:rPr>
        <w:t xml:space="preserve"> </w:t>
      </w:r>
      <w:r w:rsidRPr="00846C32">
        <w:rPr>
          <w:rFonts w:eastAsia="Times New Roman" w:cs="Arial"/>
          <w:szCs w:val="22"/>
        </w:rPr>
        <w:t>varied in</w:t>
      </w:r>
      <w:r w:rsidR="00297ADD" w:rsidRPr="00846C32">
        <w:rPr>
          <w:rFonts w:eastAsia="Times New Roman" w:cs="Arial"/>
          <w:szCs w:val="22"/>
        </w:rPr>
        <w:t xml:space="preserve"> </w:t>
      </w:r>
      <w:r w:rsidR="00765B16" w:rsidRPr="00154839">
        <w:rPr>
          <w:rFonts w:eastAsia="Times New Roman" w:cs="Arial"/>
          <w:szCs w:val="22"/>
        </w:rPr>
        <w:t>dataset-</w:t>
      </w:r>
      <w:r w:rsidR="00297ADD" w:rsidRPr="00846C32">
        <w:rPr>
          <w:rFonts w:eastAsia="Times New Roman" w:cs="Arial"/>
          <w:szCs w:val="22"/>
        </w:rPr>
        <w:t xml:space="preserve">size, </w:t>
      </w:r>
      <w:r w:rsidR="00765B16" w:rsidRPr="00154839">
        <w:rPr>
          <w:rFonts w:eastAsia="Times New Roman" w:cs="Arial"/>
          <w:szCs w:val="22"/>
        </w:rPr>
        <w:t>gene-</w:t>
      </w:r>
      <w:r w:rsidR="0044385F" w:rsidRPr="00846C32">
        <w:rPr>
          <w:rFonts w:eastAsia="Times New Roman" w:cs="Arial"/>
          <w:szCs w:val="22"/>
        </w:rPr>
        <w:t>representati</w:t>
      </w:r>
      <w:r w:rsidR="00765B16" w:rsidRPr="00154839">
        <w:rPr>
          <w:rFonts w:eastAsia="Times New Roman" w:cs="Arial"/>
          <w:szCs w:val="22"/>
        </w:rPr>
        <w:t>veness</w:t>
      </w:r>
      <w:r w:rsidR="00297ADD" w:rsidRPr="00846C32">
        <w:rPr>
          <w:rFonts w:eastAsia="Times New Roman" w:cs="Arial"/>
          <w:szCs w:val="22"/>
        </w:rPr>
        <w:t xml:space="preserve"> </w:t>
      </w:r>
      <w:r w:rsidR="000676E2" w:rsidRPr="00846C32">
        <w:rPr>
          <w:rFonts w:eastAsia="Times New Roman" w:cs="Arial"/>
          <w:szCs w:val="22"/>
        </w:rPr>
        <w:t>and proportion of deleterious variants</w:t>
      </w:r>
      <w:r w:rsidR="008E28F3" w:rsidRPr="00846C32">
        <w:rPr>
          <w:rFonts w:eastAsia="Times New Roman" w:cs="Arial"/>
          <w:szCs w:val="22"/>
        </w:rPr>
        <w:t xml:space="preserve">. </w:t>
      </w:r>
      <w:r w:rsidR="00645792" w:rsidRPr="00846C32">
        <w:rPr>
          <w:rFonts w:eastAsia="Times New Roman" w:cs="Arial"/>
          <w:szCs w:val="22"/>
        </w:rPr>
        <w:t xml:space="preserve">The </w:t>
      </w:r>
      <w:r w:rsidR="00C842D2" w:rsidRPr="00154839">
        <w:rPr>
          <w:rFonts w:eastAsia="Times New Roman" w:cs="Arial"/>
          <w:szCs w:val="22"/>
        </w:rPr>
        <w:t>4783</w:t>
      </w:r>
      <w:r w:rsidR="00645792" w:rsidRPr="00846C32">
        <w:rPr>
          <w:rFonts w:eastAsia="Times New Roman" w:cs="Arial"/>
          <w:szCs w:val="22"/>
        </w:rPr>
        <w:t xml:space="preserve"> </w:t>
      </w:r>
      <w:r w:rsidR="0044385F" w:rsidRPr="00154839">
        <w:rPr>
          <w:rFonts w:eastAsia="Times New Roman" w:cs="Arial"/>
          <w:i/>
          <w:szCs w:val="22"/>
        </w:rPr>
        <w:t>MSH2</w:t>
      </w:r>
      <w:r w:rsidR="0044385F" w:rsidRPr="00846C32">
        <w:rPr>
          <w:rFonts w:eastAsia="Times New Roman" w:cs="Arial"/>
          <w:szCs w:val="22"/>
        </w:rPr>
        <w:t xml:space="preserve">, </w:t>
      </w:r>
      <w:r w:rsidR="00C842D2" w:rsidRPr="00154839">
        <w:rPr>
          <w:rFonts w:eastAsia="Times New Roman" w:cs="Arial"/>
          <w:szCs w:val="22"/>
        </w:rPr>
        <w:t>957</w:t>
      </w:r>
      <w:r w:rsidR="00645792" w:rsidRPr="00846C32">
        <w:rPr>
          <w:rFonts w:eastAsia="Times New Roman" w:cs="Arial"/>
          <w:szCs w:val="22"/>
        </w:rPr>
        <w:t xml:space="preserve"> </w:t>
      </w:r>
      <w:r w:rsidR="0044385F" w:rsidRPr="00154839">
        <w:rPr>
          <w:rFonts w:eastAsia="Times New Roman" w:cs="Arial"/>
          <w:i/>
          <w:szCs w:val="22"/>
        </w:rPr>
        <w:t>PTEN</w:t>
      </w:r>
      <w:r w:rsidR="0044385F" w:rsidRPr="00846C32">
        <w:rPr>
          <w:rFonts w:eastAsia="Times New Roman" w:cs="Arial"/>
          <w:szCs w:val="22"/>
        </w:rPr>
        <w:t xml:space="preserve"> and </w:t>
      </w:r>
      <w:r w:rsidR="00C842D2" w:rsidRPr="00154839">
        <w:rPr>
          <w:rFonts w:eastAsia="Times New Roman" w:cs="Arial"/>
          <w:szCs w:val="22"/>
        </w:rPr>
        <w:t>1867</w:t>
      </w:r>
      <w:r w:rsidR="00645792" w:rsidRPr="00846C32">
        <w:rPr>
          <w:rFonts w:eastAsia="Times New Roman" w:cs="Arial"/>
          <w:szCs w:val="22"/>
        </w:rPr>
        <w:t xml:space="preserve"> </w:t>
      </w:r>
      <w:r w:rsidR="0044385F" w:rsidRPr="00846C32">
        <w:rPr>
          <w:rFonts w:eastAsia="Times New Roman" w:cs="Arial"/>
          <w:szCs w:val="22"/>
        </w:rPr>
        <w:t xml:space="preserve">TP53 variants </w:t>
      </w:r>
      <w:r w:rsidR="00645792" w:rsidRPr="00846C32">
        <w:rPr>
          <w:rFonts w:eastAsia="Times New Roman" w:cs="Arial"/>
          <w:szCs w:val="22"/>
        </w:rPr>
        <w:t xml:space="preserve">included </w:t>
      </w:r>
      <w:r w:rsidR="0044385F" w:rsidRPr="00846C32">
        <w:rPr>
          <w:rFonts w:eastAsia="Times New Roman" w:cs="Arial"/>
          <w:szCs w:val="22"/>
        </w:rPr>
        <w:t>spann</w:t>
      </w:r>
      <w:r w:rsidR="00645792" w:rsidRPr="00846C32">
        <w:rPr>
          <w:rFonts w:eastAsia="Times New Roman" w:cs="Arial"/>
          <w:szCs w:val="22"/>
        </w:rPr>
        <w:t xml:space="preserve">ed </w:t>
      </w:r>
      <w:r w:rsidR="0044385F" w:rsidRPr="00846C32">
        <w:rPr>
          <w:rFonts w:eastAsia="Times New Roman" w:cs="Arial"/>
          <w:szCs w:val="22"/>
        </w:rPr>
        <w:t>the full gene</w:t>
      </w:r>
      <w:r w:rsidR="00645792" w:rsidRPr="00846C32">
        <w:rPr>
          <w:rFonts w:eastAsia="Times New Roman" w:cs="Arial"/>
          <w:szCs w:val="22"/>
        </w:rPr>
        <w:t xml:space="preserve">, whilst </w:t>
      </w:r>
      <w:r w:rsidR="002F3746" w:rsidRPr="00846C32">
        <w:rPr>
          <w:rFonts w:eastAsia="Times New Roman" w:cs="Arial"/>
          <w:szCs w:val="22"/>
        </w:rPr>
        <w:t xml:space="preserve">the </w:t>
      </w:r>
      <w:r w:rsidR="00006C8C" w:rsidRPr="00A05E10">
        <w:rPr>
          <w:rFonts w:eastAsia="Times New Roman" w:cs="Arial"/>
          <w:szCs w:val="22"/>
        </w:rPr>
        <w:t>1641</w:t>
      </w:r>
      <w:r w:rsidR="002F3746" w:rsidRPr="00154839">
        <w:rPr>
          <w:rFonts w:eastAsia="Times New Roman" w:cs="Arial"/>
          <w:i/>
          <w:szCs w:val="22"/>
        </w:rPr>
        <w:t xml:space="preserve"> BRCA1</w:t>
      </w:r>
      <w:r w:rsidR="002F3746" w:rsidRPr="00846C32">
        <w:rPr>
          <w:rFonts w:eastAsia="Times New Roman" w:cs="Arial"/>
          <w:szCs w:val="22"/>
        </w:rPr>
        <w:t xml:space="preserve"> </w:t>
      </w:r>
      <w:r w:rsidR="00B53CFF" w:rsidRPr="00154839">
        <w:rPr>
          <w:rFonts w:eastAsia="Times New Roman" w:cs="Arial"/>
          <w:szCs w:val="22"/>
        </w:rPr>
        <w:t>were restricted</w:t>
      </w:r>
      <w:r w:rsidR="002F3746" w:rsidRPr="00846C32">
        <w:rPr>
          <w:rFonts w:eastAsia="Times New Roman" w:cs="Arial"/>
          <w:szCs w:val="22"/>
        </w:rPr>
        <w:t xml:space="preserve"> </w:t>
      </w:r>
      <w:r w:rsidR="00B53CFF" w:rsidRPr="00154839">
        <w:rPr>
          <w:rFonts w:eastAsia="Times New Roman" w:cs="Arial"/>
          <w:szCs w:val="22"/>
        </w:rPr>
        <w:t xml:space="preserve">to </w:t>
      </w:r>
      <w:r w:rsidR="00000F8A" w:rsidRPr="00154839">
        <w:rPr>
          <w:rFonts w:eastAsia="Times New Roman" w:cs="Arial"/>
          <w:szCs w:val="22"/>
        </w:rPr>
        <w:t xml:space="preserve">the RING/BRCT </w:t>
      </w:r>
      <w:r w:rsidR="002F3746" w:rsidRPr="00846C32">
        <w:rPr>
          <w:rFonts w:eastAsia="Times New Roman" w:cs="Arial"/>
          <w:szCs w:val="22"/>
        </w:rPr>
        <w:t>domains</w:t>
      </w:r>
      <w:r w:rsidR="00000F8A" w:rsidRPr="00154839">
        <w:rPr>
          <w:rFonts w:eastAsia="Times New Roman" w:cs="Arial"/>
          <w:szCs w:val="22"/>
        </w:rPr>
        <w:t xml:space="preserve"> and the 188 </w:t>
      </w:r>
      <w:r w:rsidR="00000F8A" w:rsidRPr="00154839">
        <w:rPr>
          <w:rFonts w:eastAsia="Times New Roman" w:cs="Arial"/>
          <w:i/>
          <w:szCs w:val="22"/>
        </w:rPr>
        <w:t>BRCA2</w:t>
      </w:r>
      <w:r w:rsidR="00000F8A" w:rsidRPr="00154839">
        <w:rPr>
          <w:rFonts w:eastAsia="Times New Roman" w:cs="Arial"/>
          <w:szCs w:val="22"/>
        </w:rPr>
        <w:t xml:space="preserve"> variants likewise all </w:t>
      </w:r>
      <w:r w:rsidR="004A3E6B" w:rsidRPr="00154839">
        <w:rPr>
          <w:rFonts w:eastAsia="Times New Roman" w:cs="Arial"/>
          <w:szCs w:val="22"/>
        </w:rPr>
        <w:t xml:space="preserve">lay within </w:t>
      </w:r>
      <w:r w:rsidR="00000F8A" w:rsidRPr="00154839">
        <w:rPr>
          <w:rFonts w:eastAsia="Times New Roman" w:cs="Arial"/>
          <w:szCs w:val="22"/>
        </w:rPr>
        <w:t>the DNA-binding domain</w:t>
      </w:r>
      <w:r w:rsidR="0044385F" w:rsidRPr="00846C32">
        <w:rPr>
          <w:rFonts w:eastAsia="Times New Roman" w:cs="Arial"/>
          <w:szCs w:val="22"/>
        </w:rPr>
        <w:t xml:space="preserve">.  </w:t>
      </w:r>
      <w:r w:rsidR="00ED4252" w:rsidRPr="00154839">
        <w:rPr>
          <w:rFonts w:eastAsia="Times New Roman" w:cs="Arial"/>
          <w:szCs w:val="22"/>
        </w:rPr>
        <w:t>Interestingly</w:t>
      </w:r>
      <w:r w:rsidR="00890E4C" w:rsidRPr="00846C32">
        <w:rPr>
          <w:rFonts w:eastAsia="Times New Roman" w:cs="Arial"/>
          <w:szCs w:val="22"/>
        </w:rPr>
        <w:t>, examination for all missense variants across the</w:t>
      </w:r>
      <w:r w:rsidR="00890E4C" w:rsidRPr="00154839">
        <w:rPr>
          <w:rFonts w:eastAsia="Times New Roman" w:cs="Arial"/>
          <w:i/>
          <w:szCs w:val="22"/>
        </w:rPr>
        <w:t xml:space="preserve"> BRCA1</w:t>
      </w:r>
      <w:r w:rsidR="00890E4C" w:rsidRPr="00846C32">
        <w:rPr>
          <w:rFonts w:eastAsia="Times New Roman" w:cs="Arial"/>
          <w:szCs w:val="22"/>
        </w:rPr>
        <w:t xml:space="preserve"> gene showed a higher median </w:t>
      </w:r>
      <w:r w:rsidR="00981B7F" w:rsidRPr="00846C32">
        <w:rPr>
          <w:rFonts w:eastAsia="Times New Roman" w:cs="Arial"/>
          <w:szCs w:val="22"/>
        </w:rPr>
        <w:t xml:space="preserve">Revel </w:t>
      </w:r>
      <w:r w:rsidR="00890E4C" w:rsidRPr="00846C32">
        <w:rPr>
          <w:rFonts w:eastAsia="Times New Roman" w:cs="Arial"/>
          <w:szCs w:val="22"/>
        </w:rPr>
        <w:t xml:space="preserve">score for </w:t>
      </w:r>
      <w:r w:rsidR="00981B7F" w:rsidRPr="00846C32">
        <w:rPr>
          <w:rFonts w:eastAsia="Times New Roman" w:cs="Arial"/>
          <w:szCs w:val="22"/>
        </w:rPr>
        <w:t xml:space="preserve">variants </w:t>
      </w:r>
      <w:r w:rsidR="00890E4C" w:rsidRPr="00846C32">
        <w:rPr>
          <w:rFonts w:eastAsia="Times New Roman" w:cs="Arial"/>
          <w:szCs w:val="22"/>
        </w:rPr>
        <w:t xml:space="preserve">outside of any domain </w:t>
      </w:r>
      <w:r w:rsidR="00981B7F" w:rsidRPr="00846C32">
        <w:rPr>
          <w:rFonts w:eastAsia="Times New Roman" w:cs="Arial"/>
          <w:szCs w:val="22"/>
        </w:rPr>
        <w:t xml:space="preserve">(0.57) </w:t>
      </w:r>
      <w:r w:rsidR="00890E4C" w:rsidRPr="00846C32">
        <w:rPr>
          <w:rFonts w:eastAsia="Times New Roman" w:cs="Arial"/>
          <w:szCs w:val="22"/>
        </w:rPr>
        <w:t>than for variants within the BRCT domain</w:t>
      </w:r>
      <w:r w:rsidR="00981B7F" w:rsidRPr="00A05E10">
        <w:rPr>
          <w:rFonts w:eastAsia="Times New Roman" w:cs="Arial"/>
          <w:szCs w:val="22"/>
        </w:rPr>
        <w:t xml:space="preserve"> (0.48)</w:t>
      </w:r>
      <w:r w:rsidR="00890E4C" w:rsidRPr="00846C32">
        <w:rPr>
          <w:rFonts w:eastAsia="Times New Roman" w:cs="Arial"/>
          <w:szCs w:val="22"/>
        </w:rPr>
        <w:t xml:space="preserve">  </w:t>
      </w:r>
      <w:r w:rsidR="00BC5AED" w:rsidRPr="00846C32">
        <w:rPr>
          <w:rFonts w:cs="Arial"/>
        </w:rPr>
        <w:t>(</w:t>
      </w:r>
      <w:r w:rsidR="00512AF1" w:rsidRPr="00154839">
        <w:rPr>
          <w:b/>
        </w:rPr>
        <w:t>Supplementary Figure 3</w:t>
      </w:r>
      <w:r w:rsidR="00BC5AED" w:rsidRPr="00846C32">
        <w:rPr>
          <w:rFonts w:cs="Arial"/>
        </w:rPr>
        <w:t xml:space="preserve">).  </w:t>
      </w:r>
      <w:r w:rsidRPr="00846C32">
        <w:rPr>
          <w:rFonts w:eastAsia="Times New Roman" w:cs="Arial"/>
          <w:szCs w:val="22"/>
        </w:rPr>
        <w:t>T</w:t>
      </w:r>
      <w:r w:rsidR="00B0036F" w:rsidRPr="00846C32">
        <w:rPr>
          <w:rFonts w:eastAsia="Times New Roman" w:cs="Arial"/>
          <w:szCs w:val="22"/>
        </w:rPr>
        <w:t xml:space="preserve">he </w:t>
      </w:r>
      <w:r w:rsidRPr="00846C32">
        <w:rPr>
          <w:rFonts w:eastAsia="Times New Roman" w:cs="Arial"/>
          <w:szCs w:val="22"/>
        </w:rPr>
        <w:t xml:space="preserve">proportion of deleterious variants in </w:t>
      </w:r>
      <w:r w:rsidR="00180F35" w:rsidRPr="00846C32">
        <w:rPr>
          <w:rFonts w:eastAsia="Times New Roman" w:cs="Arial"/>
          <w:szCs w:val="22"/>
        </w:rPr>
        <w:t xml:space="preserve">the </w:t>
      </w:r>
      <w:r w:rsidR="00B0036F" w:rsidRPr="00154839">
        <w:rPr>
          <w:rFonts w:eastAsia="Times New Roman" w:cs="Arial"/>
          <w:i/>
          <w:szCs w:val="22"/>
        </w:rPr>
        <w:t xml:space="preserve">MSH2 </w:t>
      </w:r>
      <w:r w:rsidR="00B0036F" w:rsidRPr="00846C32">
        <w:rPr>
          <w:rFonts w:eastAsia="Times New Roman" w:cs="Arial"/>
          <w:szCs w:val="22"/>
        </w:rPr>
        <w:t>dataset</w:t>
      </w:r>
      <w:r w:rsidR="00C842D2" w:rsidRPr="00846C32">
        <w:rPr>
          <w:rFonts w:eastAsia="Times New Roman" w:cs="Arial"/>
          <w:szCs w:val="22"/>
        </w:rPr>
        <w:t xml:space="preserve"> (8</w:t>
      </w:r>
      <w:r w:rsidRPr="00846C32">
        <w:rPr>
          <w:rFonts w:eastAsia="Times New Roman" w:cs="Arial"/>
          <w:szCs w:val="22"/>
        </w:rPr>
        <w:t xml:space="preserve">%) </w:t>
      </w:r>
      <w:r w:rsidR="00B0036F" w:rsidRPr="00846C32">
        <w:rPr>
          <w:rFonts w:eastAsia="Times New Roman" w:cs="Arial"/>
          <w:szCs w:val="22"/>
        </w:rPr>
        <w:t xml:space="preserve">was </w:t>
      </w:r>
      <w:r w:rsidRPr="00846C32">
        <w:rPr>
          <w:rFonts w:eastAsia="Times New Roman" w:cs="Arial"/>
          <w:szCs w:val="22"/>
        </w:rPr>
        <w:t xml:space="preserve">much lower than for </w:t>
      </w:r>
      <w:r w:rsidR="00DC4E15" w:rsidRPr="00154839">
        <w:rPr>
          <w:rFonts w:eastAsia="Times New Roman" w:cs="Arial"/>
          <w:i/>
          <w:szCs w:val="22"/>
        </w:rPr>
        <w:t>BRCA1</w:t>
      </w:r>
      <w:r w:rsidR="00FA09B1" w:rsidRPr="00846C32">
        <w:rPr>
          <w:rFonts w:eastAsia="Times New Roman" w:cs="Arial"/>
          <w:szCs w:val="22"/>
        </w:rPr>
        <w:t xml:space="preserve"> (23%)</w:t>
      </w:r>
      <w:r w:rsidR="00DC4E15" w:rsidRPr="00846C32">
        <w:rPr>
          <w:rFonts w:eastAsia="Times New Roman" w:cs="Arial"/>
          <w:szCs w:val="22"/>
        </w:rPr>
        <w:t xml:space="preserve">, </w:t>
      </w:r>
      <w:r w:rsidR="00DC4E15" w:rsidRPr="00154839">
        <w:rPr>
          <w:rFonts w:eastAsia="Times New Roman" w:cs="Arial"/>
          <w:i/>
          <w:szCs w:val="22"/>
        </w:rPr>
        <w:t>PTEN</w:t>
      </w:r>
      <w:r w:rsidR="00DC4E15" w:rsidRPr="00846C32">
        <w:rPr>
          <w:rFonts w:eastAsia="Times New Roman" w:cs="Arial"/>
          <w:szCs w:val="22"/>
        </w:rPr>
        <w:t xml:space="preserve"> </w:t>
      </w:r>
      <w:r w:rsidR="00FA09B1" w:rsidRPr="00846C32">
        <w:rPr>
          <w:rFonts w:eastAsia="Times New Roman" w:cs="Arial"/>
          <w:szCs w:val="22"/>
        </w:rPr>
        <w:t xml:space="preserve">(20%) </w:t>
      </w:r>
      <w:r w:rsidR="00DC4E15" w:rsidRPr="00846C32">
        <w:rPr>
          <w:rFonts w:eastAsia="Times New Roman" w:cs="Arial"/>
          <w:szCs w:val="22"/>
        </w:rPr>
        <w:t>and</w:t>
      </w:r>
      <w:r w:rsidR="00DC4E15" w:rsidRPr="00154839">
        <w:rPr>
          <w:rFonts w:eastAsia="Times New Roman" w:cs="Arial"/>
          <w:i/>
          <w:szCs w:val="22"/>
        </w:rPr>
        <w:t xml:space="preserve"> TP53</w:t>
      </w:r>
      <w:r w:rsidR="00FA09B1" w:rsidRPr="00846C32">
        <w:rPr>
          <w:rFonts w:eastAsia="Times New Roman" w:cs="Arial"/>
          <w:szCs w:val="22"/>
        </w:rPr>
        <w:t xml:space="preserve"> (22%)</w:t>
      </w:r>
      <w:r w:rsidR="00D66A15" w:rsidRPr="00846C32">
        <w:rPr>
          <w:rFonts w:eastAsia="Times New Roman" w:cs="Arial"/>
          <w:szCs w:val="22"/>
        </w:rPr>
        <w:t xml:space="preserve"> </w:t>
      </w:r>
      <w:r w:rsidRPr="00846C32">
        <w:rPr>
          <w:rFonts w:eastAsia="Times New Roman" w:cs="Arial"/>
          <w:szCs w:val="22"/>
        </w:rPr>
        <w:t xml:space="preserve">and in particular </w:t>
      </w:r>
      <w:r w:rsidRPr="00154839">
        <w:rPr>
          <w:rFonts w:eastAsia="Times New Roman" w:cs="Arial"/>
          <w:i/>
          <w:szCs w:val="22"/>
        </w:rPr>
        <w:t>BRCA2</w:t>
      </w:r>
      <w:r w:rsidR="00FA09B1" w:rsidRPr="00846C32">
        <w:rPr>
          <w:rFonts w:eastAsia="Times New Roman" w:cs="Arial"/>
          <w:szCs w:val="22"/>
        </w:rPr>
        <w:t xml:space="preserve"> (34%)</w:t>
      </w:r>
      <w:r w:rsidR="00CF5759" w:rsidRPr="00846C32">
        <w:rPr>
          <w:rFonts w:eastAsia="Times New Roman" w:cs="Arial"/>
          <w:szCs w:val="22"/>
        </w:rPr>
        <w:t>; this metric influences PPV and NPV</w:t>
      </w:r>
      <w:r w:rsidRPr="00846C32">
        <w:rPr>
          <w:rFonts w:eastAsia="Times New Roman" w:cs="Arial"/>
          <w:szCs w:val="22"/>
        </w:rPr>
        <w:t xml:space="preserve">. </w:t>
      </w:r>
      <w:r w:rsidR="00FA09B1" w:rsidRPr="00846C32">
        <w:rPr>
          <w:rFonts w:eastAsia="Times New Roman" w:cs="Arial"/>
          <w:szCs w:val="22"/>
        </w:rPr>
        <w:t xml:space="preserve">Based on ordinal rankings for mean </w:t>
      </w:r>
      <w:r w:rsidR="00FA09B1" w:rsidRPr="00A05E10">
        <w:rPr>
          <w:rFonts w:eastAsia="Times New Roman" w:cs="Arial"/>
          <w:szCs w:val="22"/>
        </w:rPr>
        <w:t xml:space="preserve">BA, </w:t>
      </w:r>
      <w:r w:rsidR="00FA09B1" w:rsidRPr="00846C32">
        <w:rPr>
          <w:rFonts w:eastAsia="Times New Roman" w:cs="Arial"/>
          <w:szCs w:val="22"/>
        </w:rPr>
        <w:t>t</w:t>
      </w:r>
      <w:r w:rsidR="003520E8" w:rsidRPr="00846C32">
        <w:rPr>
          <w:rFonts w:eastAsia="Times New Roman" w:cs="Arial"/>
          <w:szCs w:val="22"/>
        </w:rPr>
        <w:t xml:space="preserve">here was </w:t>
      </w:r>
      <w:r w:rsidR="002856E4" w:rsidRPr="00846C32">
        <w:rPr>
          <w:rFonts w:eastAsia="Times New Roman" w:cs="Arial"/>
          <w:szCs w:val="22"/>
        </w:rPr>
        <w:t xml:space="preserve">broad </w:t>
      </w:r>
      <w:r w:rsidR="001A18ED" w:rsidRPr="00846C32">
        <w:rPr>
          <w:rFonts w:eastAsia="Times New Roman" w:cs="Arial"/>
          <w:szCs w:val="22"/>
        </w:rPr>
        <w:t xml:space="preserve">consistency across the </w:t>
      </w:r>
      <w:r w:rsidR="00062159" w:rsidRPr="00846C32">
        <w:rPr>
          <w:rFonts w:eastAsia="Times New Roman" w:cs="Arial"/>
          <w:szCs w:val="22"/>
        </w:rPr>
        <w:t xml:space="preserve">five </w:t>
      </w:r>
      <w:r w:rsidR="001A18ED" w:rsidRPr="00846C32">
        <w:rPr>
          <w:rFonts w:eastAsia="Times New Roman" w:cs="Arial"/>
          <w:szCs w:val="22"/>
        </w:rPr>
        <w:t>individual</w:t>
      </w:r>
      <w:r w:rsidR="008E28F3" w:rsidRPr="00846C32">
        <w:rPr>
          <w:rFonts w:eastAsia="Times New Roman" w:cs="Arial"/>
          <w:szCs w:val="22"/>
        </w:rPr>
        <w:t>-gene</w:t>
      </w:r>
      <w:r w:rsidR="001A18ED" w:rsidRPr="00846C32">
        <w:rPr>
          <w:rFonts w:eastAsia="Times New Roman" w:cs="Arial"/>
          <w:szCs w:val="22"/>
        </w:rPr>
        <w:t xml:space="preserve"> functional</w:t>
      </w:r>
      <w:r w:rsidR="001C48C3" w:rsidRPr="00846C32">
        <w:rPr>
          <w:rFonts w:eastAsia="Times New Roman" w:cs="Arial"/>
          <w:szCs w:val="22"/>
        </w:rPr>
        <w:t>-</w:t>
      </w:r>
      <w:r w:rsidR="001A18ED" w:rsidRPr="00846C32">
        <w:rPr>
          <w:rFonts w:eastAsia="Times New Roman" w:cs="Arial"/>
          <w:szCs w:val="22"/>
        </w:rPr>
        <w:t>t</w:t>
      </w:r>
      <w:r w:rsidR="00752974" w:rsidRPr="00846C32">
        <w:rPr>
          <w:rFonts w:eastAsia="Times New Roman" w:cs="Arial"/>
          <w:szCs w:val="22"/>
        </w:rPr>
        <w:t>ruth-sets</w:t>
      </w:r>
      <w:r w:rsidR="00CC34B0" w:rsidRPr="00846C32">
        <w:rPr>
          <w:rFonts w:eastAsia="Times New Roman" w:cs="Arial"/>
          <w:szCs w:val="22"/>
        </w:rPr>
        <w:t xml:space="preserve"> </w:t>
      </w:r>
      <w:r w:rsidR="00AD0A3E" w:rsidRPr="00846C32">
        <w:rPr>
          <w:rFonts w:eastAsia="Times New Roman" w:cs="Arial"/>
          <w:szCs w:val="22"/>
        </w:rPr>
        <w:t>for tool-threshold</w:t>
      </w:r>
      <w:r w:rsidR="00671304" w:rsidRPr="00846C32">
        <w:rPr>
          <w:rFonts w:eastAsia="Times New Roman" w:cs="Arial"/>
          <w:szCs w:val="22"/>
        </w:rPr>
        <w:t>-</w:t>
      </w:r>
      <w:r w:rsidR="00AD0A3E" w:rsidRPr="00846C32">
        <w:rPr>
          <w:rFonts w:eastAsia="Times New Roman" w:cs="Arial"/>
          <w:szCs w:val="22"/>
        </w:rPr>
        <w:t xml:space="preserve">combinations </w:t>
      </w:r>
      <w:r w:rsidR="00FA09B1" w:rsidRPr="00846C32">
        <w:rPr>
          <w:rFonts w:eastAsia="Times New Roman" w:cs="Arial"/>
          <w:szCs w:val="22"/>
        </w:rPr>
        <w:t>with</w:t>
      </w:r>
      <w:r w:rsidR="00AD0A3E" w:rsidRPr="00846C32">
        <w:rPr>
          <w:rFonts w:eastAsia="Times New Roman" w:cs="Arial"/>
          <w:szCs w:val="22"/>
        </w:rPr>
        <w:t xml:space="preserve"> </w:t>
      </w:r>
      <w:r w:rsidR="006C5D67" w:rsidRPr="00846C32">
        <w:rPr>
          <w:rFonts w:eastAsia="Times New Roman" w:cs="Arial"/>
          <w:szCs w:val="22"/>
        </w:rPr>
        <w:t xml:space="preserve">binary </w:t>
      </w:r>
      <w:r w:rsidR="00AD0A3E" w:rsidRPr="00846C32">
        <w:rPr>
          <w:rFonts w:eastAsia="Times New Roman" w:cs="Arial"/>
          <w:szCs w:val="22"/>
        </w:rPr>
        <w:t>cut-off</w:t>
      </w:r>
      <w:r w:rsidR="00FA09B1" w:rsidRPr="00846C32">
        <w:rPr>
          <w:rFonts w:eastAsia="Times New Roman" w:cs="Arial"/>
          <w:szCs w:val="22"/>
        </w:rPr>
        <w:t>s</w:t>
      </w:r>
      <w:r w:rsidR="00AD0A3E" w:rsidRPr="00846C32">
        <w:rPr>
          <w:rFonts w:eastAsia="Times New Roman" w:cs="Arial"/>
          <w:szCs w:val="22"/>
        </w:rPr>
        <w:t xml:space="preserve"> (</w:t>
      </w:r>
      <w:r w:rsidR="000569BA" w:rsidRPr="00846C32">
        <w:rPr>
          <w:rFonts w:eastAsia="Times New Roman" w:cs="Arial"/>
          <w:szCs w:val="22"/>
        </w:rPr>
        <w:t>Sup</w:t>
      </w:r>
      <w:r w:rsidR="00AD0A3E" w:rsidRPr="00846C32">
        <w:rPr>
          <w:rFonts w:eastAsia="Times New Roman" w:cs="Arial"/>
          <w:szCs w:val="22"/>
        </w:rPr>
        <w:t>plementary</w:t>
      </w:r>
      <w:r w:rsidR="000569BA" w:rsidRPr="00846C32">
        <w:rPr>
          <w:rFonts w:eastAsia="Times New Roman" w:cs="Arial"/>
          <w:szCs w:val="22"/>
        </w:rPr>
        <w:t xml:space="preserve"> Table 8)</w:t>
      </w:r>
      <w:r w:rsidR="00752974" w:rsidRPr="00846C32">
        <w:rPr>
          <w:rFonts w:eastAsia="Times New Roman" w:cs="Arial"/>
          <w:szCs w:val="22"/>
        </w:rPr>
        <w:t xml:space="preserve">. </w:t>
      </w:r>
      <w:r w:rsidR="00300306" w:rsidRPr="00846C32">
        <w:rPr>
          <w:rFonts w:cs="Arial"/>
          <w:szCs w:val="22"/>
        </w:rPr>
        <w:t xml:space="preserve">There was </w:t>
      </w:r>
      <w:r w:rsidR="00062159" w:rsidRPr="00846C32">
        <w:rPr>
          <w:rFonts w:eastAsia="Times New Roman" w:cs="Arial"/>
          <w:szCs w:val="22"/>
        </w:rPr>
        <w:t xml:space="preserve">greater </w:t>
      </w:r>
      <w:r w:rsidR="00300306" w:rsidRPr="00846C32">
        <w:rPr>
          <w:rFonts w:eastAsia="Times New Roman" w:cs="Arial"/>
          <w:szCs w:val="22"/>
        </w:rPr>
        <w:t xml:space="preserve">heterogeneity across the </w:t>
      </w:r>
      <w:r w:rsidR="00ED519D" w:rsidRPr="00846C32">
        <w:rPr>
          <w:rFonts w:eastAsia="Times New Roman" w:cs="Arial"/>
          <w:szCs w:val="22"/>
        </w:rPr>
        <w:t xml:space="preserve">five individual-gene </w:t>
      </w:r>
      <w:r w:rsidR="00300306" w:rsidRPr="00846C32">
        <w:rPr>
          <w:rFonts w:eastAsia="Times New Roman" w:cs="Arial"/>
          <w:szCs w:val="22"/>
        </w:rPr>
        <w:t xml:space="preserve">functional datasets </w:t>
      </w:r>
      <w:r w:rsidR="00A829A3" w:rsidRPr="00846C32">
        <w:rPr>
          <w:rFonts w:eastAsia="Times New Roman" w:cs="Arial"/>
          <w:szCs w:val="22"/>
        </w:rPr>
        <w:t xml:space="preserve">for tools with </w:t>
      </w:r>
      <w:r w:rsidR="00330C27" w:rsidRPr="00846C32">
        <w:rPr>
          <w:rFonts w:eastAsia="Times New Roman" w:cs="Arial"/>
          <w:szCs w:val="22"/>
        </w:rPr>
        <w:t xml:space="preserve">non-binary </w:t>
      </w:r>
      <w:r w:rsidR="005D5DED" w:rsidRPr="00846C32">
        <w:rPr>
          <w:rFonts w:eastAsia="Times New Roman" w:cs="Arial"/>
          <w:szCs w:val="22"/>
        </w:rPr>
        <w:t>threshold</w:t>
      </w:r>
      <w:r w:rsidR="00A829A3" w:rsidRPr="00846C32">
        <w:rPr>
          <w:rFonts w:eastAsia="Times New Roman" w:cs="Arial"/>
          <w:szCs w:val="22"/>
        </w:rPr>
        <w:t>s</w:t>
      </w:r>
      <w:r w:rsidR="00ED4252" w:rsidRPr="00846C32">
        <w:rPr>
          <w:rFonts w:eastAsia="Times New Roman" w:cs="Arial"/>
          <w:szCs w:val="22"/>
        </w:rPr>
        <w:t xml:space="preserve">, on account of the proportion of TP/TN excluded </w:t>
      </w:r>
      <w:r w:rsidR="008A42CF" w:rsidRPr="00846C32">
        <w:rPr>
          <w:rFonts w:eastAsia="Times New Roman" w:cs="Arial"/>
          <w:szCs w:val="22"/>
        </w:rPr>
        <w:t xml:space="preserve">in the </w:t>
      </w:r>
      <w:r w:rsidR="00704B7A" w:rsidRPr="00846C32">
        <w:rPr>
          <w:rFonts w:eastAsia="Times New Roman" w:cs="Arial"/>
          <w:szCs w:val="22"/>
        </w:rPr>
        <w:t>indeterminate</w:t>
      </w:r>
      <w:r w:rsidR="008A42CF" w:rsidRPr="00846C32">
        <w:rPr>
          <w:rFonts w:eastAsia="Times New Roman" w:cs="Arial"/>
          <w:szCs w:val="22"/>
        </w:rPr>
        <w:t xml:space="preserve"> range</w:t>
      </w:r>
      <w:r w:rsidR="008B705F" w:rsidRPr="00846C32">
        <w:rPr>
          <w:rFonts w:eastAsia="Times New Roman" w:cs="Arial"/>
          <w:szCs w:val="22"/>
        </w:rPr>
        <w:t xml:space="preserve">. </w:t>
      </w:r>
    </w:p>
    <w:p w14:paraId="6D688C05" w14:textId="2991F439" w:rsidR="0003077E" w:rsidRPr="00846C32" w:rsidRDefault="00F57E9C">
      <w:pPr>
        <w:spacing w:line="480" w:lineRule="auto"/>
        <w:jc w:val="both"/>
        <w:rPr>
          <w:rFonts w:cs="Arial"/>
          <w:i/>
          <w:szCs w:val="22"/>
        </w:rPr>
      </w:pPr>
      <w:r w:rsidRPr="00154839">
        <w:rPr>
          <w:rFonts w:cs="Arial"/>
          <w:i/>
          <w:szCs w:val="22"/>
        </w:rPr>
        <w:t>Predictions for loss-of-function versus dominant-negative effects</w:t>
      </w:r>
      <w:r w:rsidR="00752974" w:rsidRPr="00154839">
        <w:rPr>
          <w:rFonts w:cs="Arial"/>
          <w:i/>
          <w:szCs w:val="22"/>
        </w:rPr>
        <w:t xml:space="preserve"> </w:t>
      </w:r>
    </w:p>
    <w:p w14:paraId="030C31D4" w14:textId="7D4237D4" w:rsidR="000B67C3" w:rsidRPr="00846C32" w:rsidRDefault="00CF5759">
      <w:pPr>
        <w:spacing w:line="480" w:lineRule="auto"/>
        <w:jc w:val="both"/>
        <w:rPr>
          <w:rFonts w:eastAsia="Times New Roman" w:cs="Arial"/>
          <w:szCs w:val="22"/>
        </w:rPr>
      </w:pPr>
      <w:r w:rsidRPr="00846C32">
        <w:rPr>
          <w:rFonts w:eastAsia="Times New Roman" w:cs="Arial"/>
          <w:szCs w:val="22"/>
        </w:rPr>
        <w:t>P</w:t>
      </w:r>
      <w:r w:rsidR="00A259FC" w:rsidRPr="00846C32">
        <w:rPr>
          <w:rFonts w:eastAsia="Times New Roman" w:cs="Arial"/>
          <w:szCs w:val="22"/>
        </w:rPr>
        <w:t xml:space="preserve">athogenic missense variants </w:t>
      </w:r>
      <w:r w:rsidRPr="00846C32">
        <w:rPr>
          <w:rFonts w:eastAsia="Times New Roman" w:cs="Arial"/>
          <w:szCs w:val="22"/>
        </w:rPr>
        <w:t xml:space="preserve">in </w:t>
      </w:r>
      <w:r w:rsidRPr="00154839">
        <w:rPr>
          <w:rFonts w:eastAsia="Times New Roman" w:cs="Arial"/>
          <w:i/>
          <w:szCs w:val="22"/>
        </w:rPr>
        <w:t>BRCA1</w:t>
      </w:r>
      <w:r w:rsidRPr="00846C32">
        <w:rPr>
          <w:rFonts w:eastAsia="Times New Roman" w:cs="Arial"/>
          <w:szCs w:val="22"/>
        </w:rPr>
        <w:t>,</w:t>
      </w:r>
      <w:r w:rsidRPr="00154839">
        <w:rPr>
          <w:rFonts w:eastAsia="Times New Roman" w:cs="Arial"/>
          <w:i/>
          <w:szCs w:val="22"/>
        </w:rPr>
        <w:t xml:space="preserve"> BRCA2</w:t>
      </w:r>
      <w:r w:rsidRPr="00846C32">
        <w:rPr>
          <w:rFonts w:eastAsia="Times New Roman" w:cs="Arial"/>
          <w:szCs w:val="22"/>
        </w:rPr>
        <w:t xml:space="preserve"> and </w:t>
      </w:r>
      <w:r w:rsidRPr="00154839">
        <w:rPr>
          <w:rFonts w:eastAsia="Times New Roman" w:cs="Arial"/>
          <w:i/>
          <w:szCs w:val="22"/>
        </w:rPr>
        <w:t>MSH2</w:t>
      </w:r>
      <w:r w:rsidR="00A259FC" w:rsidRPr="00846C32">
        <w:rPr>
          <w:rFonts w:eastAsia="Times New Roman" w:cs="Arial"/>
          <w:szCs w:val="22"/>
        </w:rPr>
        <w:t xml:space="preserve"> are understood </w:t>
      </w:r>
      <w:r w:rsidRPr="00846C32">
        <w:rPr>
          <w:rFonts w:eastAsia="Times New Roman" w:cs="Arial"/>
          <w:szCs w:val="22"/>
        </w:rPr>
        <w:t xml:space="preserve">largely </w:t>
      </w:r>
      <w:r w:rsidR="00A259FC" w:rsidRPr="00846C32">
        <w:rPr>
          <w:rFonts w:eastAsia="Times New Roman" w:cs="Arial"/>
          <w:szCs w:val="22"/>
        </w:rPr>
        <w:t xml:space="preserve">to act via </w:t>
      </w:r>
      <w:r w:rsidR="00C96C72" w:rsidRPr="00154839">
        <w:rPr>
          <w:rFonts w:eastAsia="Times New Roman" w:cs="Arial"/>
          <w:szCs w:val="22"/>
        </w:rPr>
        <w:t xml:space="preserve">a </w:t>
      </w:r>
      <w:r w:rsidR="00A259FC" w:rsidRPr="00846C32">
        <w:rPr>
          <w:rFonts w:eastAsia="Times New Roman" w:cs="Arial"/>
          <w:szCs w:val="22"/>
        </w:rPr>
        <w:t>two-hit (loss-of-function)</w:t>
      </w:r>
      <w:r w:rsidR="00C96C72" w:rsidRPr="00154839">
        <w:rPr>
          <w:rFonts w:eastAsia="Times New Roman" w:cs="Arial"/>
          <w:szCs w:val="22"/>
        </w:rPr>
        <w:t xml:space="preserve"> mechanism</w:t>
      </w:r>
      <w:r w:rsidR="00A259FC" w:rsidRPr="00846C32">
        <w:rPr>
          <w:rFonts w:eastAsia="Times New Roman" w:cs="Arial"/>
          <w:szCs w:val="22"/>
        </w:rPr>
        <w:t xml:space="preserve">.  </w:t>
      </w:r>
      <w:r w:rsidRPr="00846C32">
        <w:rPr>
          <w:rFonts w:eastAsia="Times New Roman" w:cs="Arial"/>
          <w:szCs w:val="22"/>
        </w:rPr>
        <w:t>For v</w:t>
      </w:r>
      <w:r w:rsidR="00A259FC" w:rsidRPr="00846C32">
        <w:rPr>
          <w:rFonts w:eastAsia="Times New Roman" w:cs="Arial"/>
          <w:szCs w:val="22"/>
        </w:rPr>
        <w:t xml:space="preserve">ariants </w:t>
      </w:r>
      <w:r w:rsidRPr="00846C32">
        <w:rPr>
          <w:rFonts w:eastAsia="Times New Roman" w:cs="Arial"/>
          <w:szCs w:val="22"/>
        </w:rPr>
        <w:t>in</w:t>
      </w:r>
      <w:r w:rsidR="00A259FC" w:rsidRPr="00846C32">
        <w:rPr>
          <w:rFonts w:eastAsia="Times New Roman" w:cs="Arial"/>
          <w:szCs w:val="22"/>
        </w:rPr>
        <w:t xml:space="preserve"> </w:t>
      </w:r>
      <w:r w:rsidR="00A259FC" w:rsidRPr="00154839">
        <w:rPr>
          <w:rFonts w:eastAsia="Times New Roman" w:cs="Arial"/>
          <w:i/>
          <w:szCs w:val="22"/>
        </w:rPr>
        <w:t>PT</w:t>
      </w:r>
      <w:r w:rsidRPr="00154839">
        <w:rPr>
          <w:rFonts w:eastAsia="Times New Roman" w:cs="Arial"/>
          <w:i/>
          <w:szCs w:val="22"/>
        </w:rPr>
        <w:t xml:space="preserve">EN </w:t>
      </w:r>
      <w:r w:rsidRPr="00846C32">
        <w:rPr>
          <w:rFonts w:eastAsia="Times New Roman" w:cs="Arial"/>
          <w:szCs w:val="22"/>
        </w:rPr>
        <w:t xml:space="preserve">and </w:t>
      </w:r>
      <w:r w:rsidRPr="00154839">
        <w:rPr>
          <w:rFonts w:eastAsia="Times New Roman" w:cs="Arial"/>
          <w:i/>
          <w:szCs w:val="22"/>
        </w:rPr>
        <w:t>TP53</w:t>
      </w:r>
      <w:r w:rsidR="00C96C72" w:rsidRPr="00154839">
        <w:rPr>
          <w:rFonts w:eastAsia="Times New Roman" w:cs="Arial"/>
          <w:szCs w:val="22"/>
        </w:rPr>
        <w:t xml:space="preserve">, </w:t>
      </w:r>
      <w:r w:rsidR="00A259FC" w:rsidRPr="00846C32">
        <w:rPr>
          <w:rFonts w:eastAsia="Times New Roman" w:cs="Arial"/>
          <w:szCs w:val="22"/>
        </w:rPr>
        <w:t xml:space="preserve">pathogenic effect can be conferred by </w:t>
      </w:r>
      <w:r w:rsidR="00097D21" w:rsidRPr="00846C32">
        <w:rPr>
          <w:rFonts w:eastAsia="Times New Roman" w:cs="Arial"/>
          <w:szCs w:val="22"/>
        </w:rPr>
        <w:t xml:space="preserve">either </w:t>
      </w:r>
      <w:r w:rsidR="00A259FC" w:rsidRPr="00846C32">
        <w:rPr>
          <w:rFonts w:eastAsia="Times New Roman" w:cs="Arial"/>
          <w:szCs w:val="22"/>
        </w:rPr>
        <w:t xml:space="preserve">loss-of-function </w:t>
      </w:r>
      <w:r w:rsidR="00C96C72" w:rsidRPr="00154839">
        <w:rPr>
          <w:rFonts w:eastAsia="Times New Roman" w:cs="Arial"/>
          <w:szCs w:val="22"/>
        </w:rPr>
        <w:t>or</w:t>
      </w:r>
      <w:r w:rsidR="00A259FC" w:rsidRPr="00846C32">
        <w:rPr>
          <w:rFonts w:eastAsia="Times New Roman" w:cs="Arial"/>
          <w:szCs w:val="22"/>
        </w:rPr>
        <w:t xml:space="preserve"> dominant</w:t>
      </w:r>
      <w:r w:rsidRPr="00846C32">
        <w:rPr>
          <w:rFonts w:eastAsia="Times New Roman" w:cs="Arial"/>
          <w:szCs w:val="22"/>
        </w:rPr>
        <w:t xml:space="preserve"> negative (gain-of-function)</w:t>
      </w:r>
      <w:r w:rsidR="00C96C72" w:rsidRPr="00154839">
        <w:rPr>
          <w:rFonts w:eastAsia="Times New Roman" w:cs="Arial"/>
          <w:szCs w:val="22"/>
        </w:rPr>
        <w:t xml:space="preserve"> </w:t>
      </w:r>
      <w:r w:rsidR="00B23D2B" w:rsidRPr="00154839">
        <w:rPr>
          <w:rFonts w:eastAsia="Times New Roman" w:cs="Arial"/>
          <w:szCs w:val="22"/>
        </w:rPr>
        <w:t>effect</w:t>
      </w:r>
      <w:r w:rsidR="00A259FC" w:rsidRPr="00846C32">
        <w:rPr>
          <w:rFonts w:eastAsia="Times New Roman" w:cs="Arial"/>
          <w:szCs w:val="22"/>
        </w:rPr>
        <w:t>.</w:t>
      </w:r>
      <w:r w:rsidRPr="00846C32">
        <w:rPr>
          <w:rFonts w:eastAsia="Times New Roman" w:cs="Arial"/>
          <w:szCs w:val="22"/>
        </w:rPr>
        <w:t xml:space="preserve"> </w:t>
      </w:r>
      <w:r w:rsidR="008A42CF" w:rsidRPr="00154839">
        <w:rPr>
          <w:rFonts w:eastAsia="Times New Roman" w:cs="Arial"/>
          <w:szCs w:val="22"/>
        </w:rPr>
        <w:t>F</w:t>
      </w:r>
      <w:r w:rsidR="00B23D2B" w:rsidRPr="00154839">
        <w:rPr>
          <w:rFonts w:eastAsia="Times New Roman" w:cs="Arial"/>
          <w:szCs w:val="22"/>
        </w:rPr>
        <w:t>or</w:t>
      </w:r>
      <w:r w:rsidR="00357FE5" w:rsidRPr="00846C32">
        <w:rPr>
          <w:rFonts w:eastAsia="Times New Roman" w:cs="Arial"/>
          <w:szCs w:val="22"/>
        </w:rPr>
        <w:t xml:space="preserve"> </w:t>
      </w:r>
      <w:r w:rsidR="00357FE5" w:rsidRPr="00154839">
        <w:rPr>
          <w:rFonts w:eastAsia="Times New Roman" w:cs="Arial"/>
          <w:i/>
          <w:szCs w:val="22"/>
        </w:rPr>
        <w:t>TP53</w:t>
      </w:r>
      <w:r w:rsidR="00097D21" w:rsidRPr="00846C32">
        <w:rPr>
          <w:rFonts w:eastAsia="Times New Roman" w:cs="Arial"/>
          <w:szCs w:val="22"/>
        </w:rPr>
        <w:t>,</w:t>
      </w:r>
      <w:r w:rsidR="00357FE5" w:rsidRPr="00846C32">
        <w:rPr>
          <w:rFonts w:eastAsia="Times New Roman" w:cs="Arial"/>
          <w:szCs w:val="22"/>
        </w:rPr>
        <w:t xml:space="preserve"> </w:t>
      </w:r>
      <w:r w:rsidR="00960807" w:rsidRPr="00846C32">
        <w:rPr>
          <w:rFonts w:eastAsia="Times New Roman" w:cs="Arial"/>
          <w:szCs w:val="22"/>
        </w:rPr>
        <w:t xml:space="preserve">performance on the Nutlin-tp53WT assay </w:t>
      </w:r>
      <w:r w:rsidR="00357FE5" w:rsidRPr="00846C32">
        <w:rPr>
          <w:rFonts w:eastAsia="Times New Roman" w:cs="Arial"/>
          <w:szCs w:val="22"/>
        </w:rPr>
        <w:t xml:space="preserve">would </w:t>
      </w:r>
      <w:r w:rsidR="00097D21" w:rsidRPr="00846C32">
        <w:rPr>
          <w:rFonts w:eastAsia="Times New Roman" w:cs="Arial"/>
          <w:szCs w:val="22"/>
        </w:rPr>
        <w:t xml:space="preserve">be predicted to </w:t>
      </w:r>
      <w:r w:rsidR="00357FE5" w:rsidRPr="00846C32">
        <w:rPr>
          <w:rFonts w:eastAsia="Times New Roman" w:cs="Arial"/>
          <w:szCs w:val="22"/>
        </w:rPr>
        <w:t>select for</w:t>
      </w:r>
      <w:r w:rsidRPr="00846C32">
        <w:rPr>
          <w:rFonts w:eastAsia="Times New Roman" w:cs="Arial"/>
          <w:szCs w:val="22"/>
        </w:rPr>
        <w:t xml:space="preserve"> variants </w:t>
      </w:r>
      <w:r w:rsidR="007F7165" w:rsidRPr="00846C32">
        <w:rPr>
          <w:rFonts w:eastAsia="Times New Roman" w:cs="Arial"/>
          <w:szCs w:val="22"/>
        </w:rPr>
        <w:t>acting by</w:t>
      </w:r>
      <w:r w:rsidR="00960807" w:rsidRPr="00A05E10">
        <w:rPr>
          <w:rFonts w:eastAsia="Times New Roman" w:cs="Arial"/>
          <w:szCs w:val="22"/>
        </w:rPr>
        <w:t xml:space="preserve"> </w:t>
      </w:r>
      <w:r w:rsidR="00357FE5" w:rsidRPr="00A05E10">
        <w:rPr>
          <w:rFonts w:eastAsia="Times New Roman" w:cs="Arial"/>
          <w:szCs w:val="22"/>
        </w:rPr>
        <w:t>dominant negative effect</w:t>
      </w:r>
      <w:r w:rsidR="006708D5" w:rsidRPr="00846C32">
        <w:rPr>
          <w:rFonts w:eastAsia="Times New Roman" w:cs="Arial"/>
          <w:szCs w:val="22"/>
        </w:rPr>
        <w:t xml:space="preserve"> (DNE)</w:t>
      </w:r>
      <w:r w:rsidR="00960807" w:rsidRPr="00846C32">
        <w:rPr>
          <w:rFonts w:eastAsia="Times New Roman" w:cs="Arial"/>
          <w:szCs w:val="22"/>
        </w:rPr>
        <w:t>.</w:t>
      </w:r>
    </w:p>
    <w:p w14:paraId="08FB5146" w14:textId="7064C097" w:rsidR="00597B9F" w:rsidRPr="00846C32" w:rsidRDefault="00B23D2B">
      <w:pPr>
        <w:spacing w:line="480" w:lineRule="auto"/>
        <w:jc w:val="both"/>
        <w:rPr>
          <w:rFonts w:eastAsia="Times New Roman" w:cs="Arial"/>
          <w:szCs w:val="22"/>
        </w:rPr>
      </w:pPr>
      <w:r w:rsidRPr="00154839">
        <w:rPr>
          <w:rFonts w:eastAsia="Times New Roman" w:cs="Arial"/>
          <w:szCs w:val="22"/>
        </w:rPr>
        <w:t>T</w:t>
      </w:r>
      <w:r w:rsidR="00011FFB" w:rsidRPr="00846C32">
        <w:rPr>
          <w:rFonts w:eastAsia="Times New Roman" w:cs="Arial"/>
          <w:szCs w:val="22"/>
        </w:rPr>
        <w:t xml:space="preserve">he BA for </w:t>
      </w:r>
      <w:r w:rsidR="00011FFB" w:rsidRPr="00154839">
        <w:rPr>
          <w:rFonts w:eastAsia="Times New Roman" w:cs="Arial"/>
          <w:i/>
          <w:szCs w:val="22"/>
        </w:rPr>
        <w:t>TP53</w:t>
      </w:r>
      <w:r w:rsidR="00011FFB" w:rsidRPr="00846C32">
        <w:rPr>
          <w:rFonts w:eastAsia="Times New Roman" w:cs="Arial"/>
          <w:szCs w:val="22"/>
        </w:rPr>
        <w:t xml:space="preserve"> was above the mean </w:t>
      </w:r>
      <w:r w:rsidR="007F7165" w:rsidRPr="00154839">
        <w:rPr>
          <w:rFonts w:eastAsia="Times New Roman" w:cs="Arial"/>
          <w:szCs w:val="22"/>
        </w:rPr>
        <w:t xml:space="preserve">BA </w:t>
      </w:r>
      <w:r w:rsidR="00C72102" w:rsidRPr="00154839">
        <w:rPr>
          <w:rFonts w:eastAsia="Times New Roman" w:cs="Arial"/>
          <w:szCs w:val="22"/>
        </w:rPr>
        <w:t>for the five gene</w:t>
      </w:r>
      <w:r w:rsidR="008A42CF" w:rsidRPr="00154839">
        <w:rPr>
          <w:rFonts w:eastAsia="Times New Roman" w:cs="Arial"/>
          <w:szCs w:val="22"/>
        </w:rPr>
        <w:t>-specific</w:t>
      </w:r>
      <w:r w:rsidR="00C72102" w:rsidRPr="00154839">
        <w:rPr>
          <w:rFonts w:eastAsia="Times New Roman" w:cs="Arial"/>
          <w:szCs w:val="22"/>
        </w:rPr>
        <w:t xml:space="preserve"> </w:t>
      </w:r>
      <w:r w:rsidR="008A42CF" w:rsidRPr="00154839">
        <w:rPr>
          <w:rFonts w:eastAsia="Times New Roman" w:cs="Arial"/>
          <w:szCs w:val="22"/>
        </w:rPr>
        <w:t>truth-</w:t>
      </w:r>
      <w:r w:rsidR="00C72102" w:rsidRPr="00154839">
        <w:rPr>
          <w:rFonts w:eastAsia="Times New Roman" w:cs="Arial"/>
          <w:szCs w:val="22"/>
        </w:rPr>
        <w:t xml:space="preserve">sets </w:t>
      </w:r>
      <w:r w:rsidR="00011FFB" w:rsidRPr="00846C32">
        <w:rPr>
          <w:rFonts w:eastAsia="Times New Roman" w:cs="Arial"/>
          <w:szCs w:val="22"/>
        </w:rPr>
        <w:t>for all 20</w:t>
      </w:r>
      <w:r w:rsidR="00292EFE" w:rsidRPr="00846C32">
        <w:rPr>
          <w:rFonts w:eastAsia="Times New Roman" w:cs="Arial"/>
          <w:szCs w:val="22"/>
        </w:rPr>
        <w:t>/20 of the top performing tools</w:t>
      </w:r>
      <w:r w:rsidR="008A42CF" w:rsidRPr="00154839">
        <w:rPr>
          <w:rFonts w:eastAsia="Times New Roman" w:cs="Arial"/>
          <w:szCs w:val="22"/>
        </w:rPr>
        <w:t>. F</w:t>
      </w:r>
      <w:r w:rsidR="00011FFB" w:rsidRPr="00846C32">
        <w:rPr>
          <w:rFonts w:eastAsia="Times New Roman" w:cs="Arial"/>
          <w:szCs w:val="22"/>
        </w:rPr>
        <w:t xml:space="preserve">or </w:t>
      </w:r>
      <w:r w:rsidR="00011FFB" w:rsidRPr="00154839">
        <w:rPr>
          <w:rFonts w:eastAsia="Times New Roman" w:cs="Arial"/>
          <w:i/>
          <w:szCs w:val="22"/>
        </w:rPr>
        <w:t>BRCA1</w:t>
      </w:r>
      <w:r w:rsidR="00011FFB" w:rsidRPr="00846C32">
        <w:rPr>
          <w:rFonts w:eastAsia="Times New Roman" w:cs="Arial"/>
          <w:szCs w:val="22"/>
        </w:rPr>
        <w:t xml:space="preserve">, </w:t>
      </w:r>
      <w:r w:rsidR="00011FFB" w:rsidRPr="00154839">
        <w:rPr>
          <w:rFonts w:eastAsia="Times New Roman" w:cs="Arial"/>
          <w:i/>
          <w:szCs w:val="22"/>
        </w:rPr>
        <w:t>BRCA2</w:t>
      </w:r>
      <w:r w:rsidR="00011FFB" w:rsidRPr="00846C32">
        <w:rPr>
          <w:rFonts w:eastAsia="Times New Roman" w:cs="Arial"/>
          <w:szCs w:val="22"/>
        </w:rPr>
        <w:t>,</w:t>
      </w:r>
      <w:r w:rsidR="00011FFB" w:rsidRPr="00154839">
        <w:rPr>
          <w:rFonts w:eastAsia="Times New Roman" w:cs="Arial"/>
          <w:i/>
          <w:szCs w:val="22"/>
        </w:rPr>
        <w:t xml:space="preserve"> MSH2</w:t>
      </w:r>
      <w:r w:rsidR="00011FFB" w:rsidRPr="00846C32">
        <w:rPr>
          <w:rFonts w:eastAsia="Times New Roman" w:cs="Arial"/>
          <w:szCs w:val="22"/>
        </w:rPr>
        <w:t xml:space="preserve"> and </w:t>
      </w:r>
      <w:r w:rsidR="00011FFB" w:rsidRPr="00154839">
        <w:rPr>
          <w:rFonts w:eastAsia="Times New Roman" w:cs="Arial"/>
          <w:i/>
          <w:szCs w:val="22"/>
        </w:rPr>
        <w:t>PTEN</w:t>
      </w:r>
      <w:r w:rsidR="00011FFB" w:rsidRPr="00846C32">
        <w:rPr>
          <w:rFonts w:eastAsia="Times New Roman" w:cs="Arial"/>
          <w:szCs w:val="22"/>
        </w:rPr>
        <w:t xml:space="preserve"> th</w:t>
      </w:r>
      <w:r w:rsidR="008A42CF" w:rsidRPr="00154839">
        <w:rPr>
          <w:rFonts w:eastAsia="Times New Roman" w:cs="Arial"/>
          <w:szCs w:val="22"/>
        </w:rPr>
        <w:t xml:space="preserve">is proportion </w:t>
      </w:r>
      <w:r w:rsidR="00011FFB" w:rsidRPr="00846C32">
        <w:rPr>
          <w:rFonts w:eastAsia="Times New Roman" w:cs="Arial"/>
          <w:szCs w:val="22"/>
        </w:rPr>
        <w:t>was 11</w:t>
      </w:r>
      <w:r w:rsidR="00B54395" w:rsidRPr="00154839">
        <w:rPr>
          <w:rFonts w:eastAsia="Times New Roman" w:cs="Arial"/>
          <w:szCs w:val="22"/>
        </w:rPr>
        <w:t>/20</w:t>
      </w:r>
      <w:r w:rsidR="00011FFB" w:rsidRPr="00846C32">
        <w:rPr>
          <w:rFonts w:eastAsia="Times New Roman" w:cs="Arial"/>
          <w:szCs w:val="22"/>
        </w:rPr>
        <w:t>, 8</w:t>
      </w:r>
      <w:r w:rsidR="00B54395" w:rsidRPr="00154839">
        <w:rPr>
          <w:rFonts w:eastAsia="Times New Roman" w:cs="Arial"/>
          <w:szCs w:val="22"/>
        </w:rPr>
        <w:t>/20</w:t>
      </w:r>
      <w:r w:rsidR="00011FFB" w:rsidRPr="00846C32">
        <w:rPr>
          <w:rFonts w:eastAsia="Times New Roman" w:cs="Arial"/>
          <w:szCs w:val="22"/>
        </w:rPr>
        <w:t>, 6</w:t>
      </w:r>
      <w:r w:rsidR="00B54395" w:rsidRPr="00154839">
        <w:rPr>
          <w:rFonts w:eastAsia="Times New Roman" w:cs="Arial"/>
          <w:szCs w:val="22"/>
        </w:rPr>
        <w:t>/20</w:t>
      </w:r>
      <w:r w:rsidR="00011FFB" w:rsidRPr="00846C32">
        <w:rPr>
          <w:rFonts w:eastAsia="Times New Roman" w:cs="Arial"/>
          <w:szCs w:val="22"/>
        </w:rPr>
        <w:t xml:space="preserve"> and 9</w:t>
      </w:r>
      <w:r w:rsidR="00B54395" w:rsidRPr="00154839">
        <w:rPr>
          <w:rFonts w:eastAsia="Times New Roman" w:cs="Arial"/>
          <w:szCs w:val="22"/>
        </w:rPr>
        <w:t>/20</w:t>
      </w:r>
      <w:r w:rsidR="008A42CF" w:rsidRPr="00154839">
        <w:rPr>
          <w:rFonts w:eastAsia="Times New Roman" w:cs="Arial"/>
          <w:szCs w:val="22"/>
        </w:rPr>
        <w:t xml:space="preserve"> respectively</w:t>
      </w:r>
      <w:r w:rsidR="00011FFB" w:rsidRPr="00846C32">
        <w:rPr>
          <w:rFonts w:eastAsia="Times New Roman" w:cs="Arial"/>
          <w:szCs w:val="22"/>
        </w:rPr>
        <w:t>.</w:t>
      </w:r>
      <w:r w:rsidR="00390E4F" w:rsidRPr="00846C32">
        <w:rPr>
          <w:rFonts w:eastAsia="Times New Roman" w:cs="Arial"/>
          <w:szCs w:val="22"/>
        </w:rPr>
        <w:t xml:space="preserve"> </w:t>
      </w:r>
      <w:r w:rsidR="00E94AC2" w:rsidRPr="00154839">
        <w:rPr>
          <w:rFonts w:eastAsia="Times New Roman" w:cs="Arial"/>
          <w:szCs w:val="22"/>
        </w:rPr>
        <w:t>A</w:t>
      </w:r>
      <w:r w:rsidR="00960807" w:rsidRPr="00154839">
        <w:rPr>
          <w:rFonts w:eastAsia="Times New Roman" w:cs="Arial"/>
          <w:szCs w:val="22"/>
        </w:rPr>
        <w:t>dditionally</w:t>
      </w:r>
      <w:r w:rsidR="00C72102" w:rsidRPr="00154839">
        <w:rPr>
          <w:rFonts w:eastAsia="Times New Roman" w:cs="Arial"/>
          <w:szCs w:val="22"/>
        </w:rPr>
        <w:t>,</w:t>
      </w:r>
      <w:r w:rsidR="00960807" w:rsidRPr="00154839">
        <w:rPr>
          <w:rFonts w:eastAsia="Times New Roman" w:cs="Arial"/>
          <w:szCs w:val="22"/>
        </w:rPr>
        <w:t xml:space="preserve"> </w:t>
      </w:r>
      <w:r w:rsidR="00B54395" w:rsidRPr="00154839">
        <w:rPr>
          <w:rFonts w:eastAsia="Times New Roman" w:cs="Arial"/>
          <w:szCs w:val="22"/>
        </w:rPr>
        <w:t xml:space="preserve">for each of </w:t>
      </w:r>
      <w:r w:rsidR="00B54395" w:rsidRPr="00154839">
        <w:rPr>
          <w:rFonts w:eastAsia="Times New Roman" w:cs="Arial"/>
          <w:i/>
          <w:szCs w:val="22"/>
        </w:rPr>
        <w:t xml:space="preserve">TP53 </w:t>
      </w:r>
      <w:r w:rsidR="00B54395" w:rsidRPr="00154839">
        <w:rPr>
          <w:rFonts w:eastAsia="Times New Roman" w:cs="Arial"/>
          <w:szCs w:val="22"/>
        </w:rPr>
        <w:t xml:space="preserve">and </w:t>
      </w:r>
      <w:r w:rsidR="00B54395" w:rsidRPr="00154839">
        <w:rPr>
          <w:rFonts w:eastAsia="Times New Roman" w:cs="Arial"/>
          <w:i/>
          <w:szCs w:val="22"/>
        </w:rPr>
        <w:t>PTEN</w:t>
      </w:r>
      <w:r w:rsidR="00B54395" w:rsidRPr="00154839">
        <w:rPr>
          <w:rFonts w:eastAsia="Times New Roman" w:cs="Arial"/>
          <w:szCs w:val="22"/>
        </w:rPr>
        <w:t xml:space="preserve">, </w:t>
      </w:r>
      <w:r w:rsidR="00DA3125" w:rsidRPr="00154839">
        <w:rPr>
          <w:rFonts w:eastAsia="Times New Roman" w:cs="Arial"/>
          <w:szCs w:val="22"/>
        </w:rPr>
        <w:t>Revel scores f</w:t>
      </w:r>
      <w:r w:rsidR="00CA523D" w:rsidRPr="00846C32">
        <w:rPr>
          <w:rFonts w:eastAsia="Times New Roman" w:cs="Arial"/>
          <w:szCs w:val="22"/>
        </w:rPr>
        <w:t xml:space="preserve">or variants at </w:t>
      </w:r>
      <w:r w:rsidR="00DA3125" w:rsidRPr="00154839">
        <w:rPr>
          <w:rFonts w:eastAsia="Times New Roman" w:cs="Arial"/>
          <w:szCs w:val="22"/>
        </w:rPr>
        <w:t xml:space="preserve">the </w:t>
      </w:r>
      <w:r w:rsidR="00CA523D" w:rsidRPr="00846C32">
        <w:rPr>
          <w:rFonts w:eastAsia="Times New Roman" w:cs="Arial"/>
          <w:szCs w:val="22"/>
        </w:rPr>
        <w:t xml:space="preserve">known dominant-negative hot-spots </w:t>
      </w:r>
      <w:r w:rsidR="00AC18D7" w:rsidRPr="00154839">
        <w:rPr>
          <w:rFonts w:eastAsia="Times New Roman" w:cs="Arial"/>
          <w:szCs w:val="22"/>
        </w:rPr>
        <w:t>exceed</w:t>
      </w:r>
      <w:r w:rsidR="00960807" w:rsidRPr="00154839">
        <w:rPr>
          <w:rFonts w:eastAsia="Times New Roman" w:cs="Arial"/>
          <w:szCs w:val="22"/>
        </w:rPr>
        <w:t>ed</w:t>
      </w:r>
      <w:r w:rsidR="00AC18D7" w:rsidRPr="00154839">
        <w:rPr>
          <w:rFonts w:eastAsia="Times New Roman" w:cs="Arial"/>
          <w:szCs w:val="22"/>
        </w:rPr>
        <w:t xml:space="preserve"> the median scores </w:t>
      </w:r>
      <w:r w:rsidR="00B54395" w:rsidRPr="00154839">
        <w:rPr>
          <w:rFonts w:eastAsia="Times New Roman" w:cs="Arial"/>
          <w:szCs w:val="22"/>
        </w:rPr>
        <w:t>across all</w:t>
      </w:r>
      <w:r w:rsidR="00AC18D7" w:rsidRPr="00154839">
        <w:rPr>
          <w:rFonts w:eastAsia="Times New Roman" w:cs="Arial"/>
          <w:szCs w:val="22"/>
        </w:rPr>
        <w:t xml:space="preserve"> other deleterious variants (</w:t>
      </w:r>
      <w:r w:rsidR="00277018" w:rsidRPr="00846C32">
        <w:rPr>
          <w:b/>
        </w:rPr>
        <w:t>Supplementary Figur</w:t>
      </w:r>
      <w:r w:rsidR="00512AF1" w:rsidRPr="00154839">
        <w:rPr>
          <w:b/>
        </w:rPr>
        <w:t>e 4</w:t>
      </w:r>
      <w:r w:rsidR="00AC18D7" w:rsidRPr="00154839">
        <w:rPr>
          <w:rFonts w:eastAsia="Times New Roman" w:cs="Arial"/>
          <w:szCs w:val="22"/>
        </w:rPr>
        <w:t>)</w:t>
      </w:r>
      <w:r w:rsidR="00413B2C" w:rsidRPr="00846C32">
        <w:rPr>
          <w:rFonts w:eastAsia="Times New Roman" w:cs="Arial"/>
          <w:szCs w:val="22"/>
        </w:rPr>
        <w:t>.</w:t>
      </w:r>
      <w:r w:rsidR="007756CE" w:rsidRPr="00846C32">
        <w:rPr>
          <w:rFonts w:eastAsia="Times New Roman" w:cs="Arial"/>
          <w:szCs w:val="22"/>
        </w:rPr>
        <w:t xml:space="preserve"> </w:t>
      </w:r>
      <w:r w:rsidR="00DD01FB" w:rsidRPr="00846C32">
        <w:rPr>
          <w:rFonts w:eastAsia="Times New Roman" w:cs="Arial"/>
          <w:szCs w:val="22"/>
        </w:rPr>
        <w:t>Moreover,</w:t>
      </w:r>
      <w:r w:rsidR="00960807" w:rsidRPr="00846C32">
        <w:rPr>
          <w:rFonts w:eastAsia="Times New Roman" w:cs="Arial"/>
          <w:szCs w:val="22"/>
        </w:rPr>
        <w:t xml:space="preserve"> </w:t>
      </w:r>
      <w:r w:rsidR="00674DBB" w:rsidRPr="00846C32">
        <w:rPr>
          <w:rFonts w:eastAsia="Times New Roman" w:cs="Arial"/>
          <w:szCs w:val="22"/>
        </w:rPr>
        <w:t>across the</w:t>
      </w:r>
      <w:r w:rsidR="00674DBB" w:rsidRPr="00154839">
        <w:rPr>
          <w:rFonts w:eastAsia="Times New Roman" w:cs="Arial"/>
          <w:i/>
          <w:szCs w:val="22"/>
        </w:rPr>
        <w:t xml:space="preserve"> TP53 </w:t>
      </w:r>
      <w:r w:rsidR="00674DBB" w:rsidRPr="00846C32">
        <w:rPr>
          <w:rFonts w:eastAsia="Times New Roman" w:cs="Arial"/>
          <w:szCs w:val="22"/>
        </w:rPr>
        <w:t>variant set</w:t>
      </w:r>
      <w:r w:rsidR="00C72102" w:rsidRPr="00154839">
        <w:rPr>
          <w:rFonts w:eastAsia="Times New Roman" w:cs="Arial"/>
          <w:szCs w:val="22"/>
        </w:rPr>
        <w:t xml:space="preserve">, </w:t>
      </w:r>
      <w:r w:rsidR="00960807" w:rsidRPr="00846C32">
        <w:rPr>
          <w:rFonts w:eastAsia="Times New Roman" w:cs="Arial"/>
          <w:szCs w:val="22"/>
        </w:rPr>
        <w:t xml:space="preserve">there was strong correlation </w:t>
      </w:r>
      <w:r w:rsidR="00DD01FB" w:rsidRPr="00846C32">
        <w:rPr>
          <w:rFonts w:eastAsia="Times New Roman" w:cs="Arial"/>
          <w:szCs w:val="22"/>
        </w:rPr>
        <w:t>(p&lt;2.2 x 10</w:t>
      </w:r>
      <w:r w:rsidR="00DD01FB" w:rsidRPr="00154839">
        <w:rPr>
          <w:rFonts w:eastAsia="Times New Roman" w:cs="Arial"/>
          <w:szCs w:val="22"/>
          <w:vertAlign w:val="superscript"/>
        </w:rPr>
        <w:t>-16</w:t>
      </w:r>
      <w:r w:rsidR="00DD01FB" w:rsidRPr="00846C32">
        <w:rPr>
          <w:rFonts w:eastAsia="Times New Roman" w:cs="Arial"/>
          <w:szCs w:val="22"/>
        </w:rPr>
        <w:t xml:space="preserve">) </w:t>
      </w:r>
      <w:r w:rsidR="00960807" w:rsidRPr="00846C32">
        <w:rPr>
          <w:rFonts w:eastAsia="Times New Roman" w:cs="Arial"/>
          <w:szCs w:val="22"/>
        </w:rPr>
        <w:t>between</w:t>
      </w:r>
      <w:r w:rsidR="00475215" w:rsidRPr="00846C32">
        <w:rPr>
          <w:rFonts w:eastAsia="Times New Roman" w:cs="Arial"/>
          <w:szCs w:val="22"/>
        </w:rPr>
        <w:t xml:space="preserve"> the </w:t>
      </w:r>
      <w:r w:rsidR="00674DBB" w:rsidRPr="00846C32">
        <w:rPr>
          <w:rFonts w:eastAsia="Times New Roman" w:cs="Arial"/>
          <w:szCs w:val="22"/>
        </w:rPr>
        <w:t xml:space="preserve">Revel Score and the </w:t>
      </w:r>
      <w:r w:rsidR="00475215" w:rsidRPr="00846C32">
        <w:t>p53WT Nutlin-3 z-score</w:t>
      </w:r>
      <w:r w:rsidR="00960807" w:rsidRPr="00846C32">
        <w:rPr>
          <w:rFonts w:eastAsia="Times New Roman" w:cs="Arial"/>
          <w:szCs w:val="22"/>
        </w:rPr>
        <w:t xml:space="preserve"> </w:t>
      </w:r>
      <w:r w:rsidR="00783E94" w:rsidRPr="00154839">
        <w:rPr>
          <w:rFonts w:eastAsia="Times New Roman" w:cs="Arial"/>
          <w:szCs w:val="22"/>
        </w:rPr>
        <w:t>(</w:t>
      </w:r>
      <w:r w:rsidR="00F27A6E" w:rsidRPr="00846C32">
        <w:rPr>
          <w:b/>
        </w:rPr>
        <w:t>S</w:t>
      </w:r>
      <w:r w:rsidR="00512AF1" w:rsidRPr="00154839">
        <w:rPr>
          <w:b/>
        </w:rPr>
        <w:t>upplementary Figure 5</w:t>
      </w:r>
      <w:r w:rsidR="00783E94" w:rsidRPr="00154839">
        <w:rPr>
          <w:rFonts w:eastAsia="Times New Roman" w:cs="Arial"/>
          <w:szCs w:val="22"/>
        </w:rPr>
        <w:t>).</w:t>
      </w:r>
    </w:p>
    <w:p w14:paraId="6BA55AC7" w14:textId="460379F2" w:rsidR="00E627A1" w:rsidRPr="00846C32" w:rsidRDefault="006F4626" w:rsidP="00C365FE">
      <w:pPr>
        <w:pStyle w:val="Heading3"/>
        <w:spacing w:line="480" w:lineRule="auto"/>
      </w:pPr>
      <w:r w:rsidRPr="00846C32">
        <w:t>Combinations of tools</w:t>
      </w:r>
      <w:r w:rsidR="00485BE9" w:rsidRPr="00846C32">
        <w:rPr>
          <w:rFonts w:ascii="Arial" w:hAnsi="Arial"/>
          <w:sz w:val="20"/>
        </w:rPr>
        <w:t xml:space="preserve"> </w:t>
      </w:r>
    </w:p>
    <w:p w14:paraId="7CCB5623" w14:textId="760CE308" w:rsidR="00853553" w:rsidRPr="00846C32" w:rsidRDefault="002F79A3" w:rsidP="00C365FE">
      <w:pPr>
        <w:spacing w:line="480" w:lineRule="auto"/>
        <w:jc w:val="both"/>
        <w:rPr>
          <w:rFonts w:cs="Arial"/>
        </w:rPr>
      </w:pPr>
      <w:r w:rsidRPr="00A05E10">
        <w:rPr>
          <w:rFonts w:cs="Arial"/>
        </w:rPr>
        <w:t xml:space="preserve">Despite </w:t>
      </w:r>
      <w:proofErr w:type="spellStart"/>
      <w:r w:rsidRPr="00A05E10">
        <w:rPr>
          <w:rFonts w:cs="Arial"/>
        </w:rPr>
        <w:t>Revel_b</w:t>
      </w:r>
      <w:proofErr w:type="spellEnd"/>
      <w:r w:rsidR="00BA74E4" w:rsidRPr="00A05E10">
        <w:rPr>
          <w:rFonts w:cs="Arial"/>
        </w:rPr>
        <w:t xml:space="preserve"> being a meta-predictor encompassing </w:t>
      </w:r>
      <w:r w:rsidR="006C492B" w:rsidRPr="00846C32">
        <w:rPr>
          <w:rFonts w:cs="Arial"/>
        </w:rPr>
        <w:t>twelve</w:t>
      </w:r>
      <w:r w:rsidR="00BA74E4" w:rsidRPr="00846C32">
        <w:rPr>
          <w:rFonts w:cs="Arial"/>
        </w:rPr>
        <w:t xml:space="preserve"> component tools, its </w:t>
      </w:r>
      <w:r w:rsidR="00B23D2B" w:rsidRPr="00846C32">
        <w:rPr>
          <w:rFonts w:cs="Arial"/>
        </w:rPr>
        <w:t xml:space="preserve">mean </w:t>
      </w:r>
      <w:r w:rsidR="00BA74E4" w:rsidRPr="00846C32">
        <w:rPr>
          <w:rFonts w:cs="Arial"/>
        </w:rPr>
        <w:t>B</w:t>
      </w:r>
      <w:r w:rsidR="00B53B9B" w:rsidRPr="00846C32">
        <w:rPr>
          <w:rFonts w:cs="Arial"/>
        </w:rPr>
        <w:t xml:space="preserve">A </w:t>
      </w:r>
      <w:r w:rsidR="003C4CCE" w:rsidRPr="00846C32">
        <w:rPr>
          <w:rFonts w:cs="Arial"/>
        </w:rPr>
        <w:t>across</w:t>
      </w:r>
      <w:r w:rsidR="00B23D2B" w:rsidRPr="00846C32">
        <w:rPr>
          <w:rFonts w:cs="Arial"/>
        </w:rPr>
        <w:t xml:space="preserve"> the five genes </w:t>
      </w:r>
      <w:r w:rsidR="00BA74E4" w:rsidRPr="00846C32">
        <w:rPr>
          <w:rFonts w:cs="Arial"/>
        </w:rPr>
        <w:t xml:space="preserve">could be improved </w:t>
      </w:r>
      <w:r w:rsidR="006C492B" w:rsidRPr="00846C32">
        <w:rPr>
          <w:rFonts w:cs="Arial"/>
        </w:rPr>
        <w:t xml:space="preserve">from </w:t>
      </w:r>
      <w:r w:rsidR="00B23D2B" w:rsidRPr="00154839">
        <w:rPr>
          <w:rFonts w:cs="Arial"/>
        </w:rPr>
        <w:t>79</w:t>
      </w:r>
      <w:r w:rsidR="006C492B" w:rsidRPr="00846C32">
        <w:rPr>
          <w:rFonts w:cs="Arial"/>
        </w:rPr>
        <w:t xml:space="preserve">% </w:t>
      </w:r>
      <w:r w:rsidRPr="00846C32">
        <w:rPr>
          <w:rFonts w:cs="Arial"/>
        </w:rPr>
        <w:t xml:space="preserve">to </w:t>
      </w:r>
      <w:r w:rsidR="00F26FB9" w:rsidRPr="00846C32">
        <w:rPr>
          <w:rFonts w:cs="Arial"/>
        </w:rPr>
        <w:t>up</w:t>
      </w:r>
      <w:r w:rsidR="00CA52C1" w:rsidRPr="00846C32">
        <w:rPr>
          <w:rFonts w:cs="Arial"/>
        </w:rPr>
        <w:t xml:space="preserve"> </w:t>
      </w:r>
      <w:r w:rsidR="00F26FB9" w:rsidRPr="00846C32">
        <w:rPr>
          <w:rFonts w:cs="Arial"/>
        </w:rPr>
        <w:t xml:space="preserve">to </w:t>
      </w:r>
      <w:r w:rsidR="00B23D2B" w:rsidRPr="00154839">
        <w:rPr>
          <w:rFonts w:cs="Arial"/>
        </w:rPr>
        <w:t>84</w:t>
      </w:r>
      <w:r w:rsidR="006F4626" w:rsidRPr="00846C32">
        <w:rPr>
          <w:rFonts w:cs="Arial"/>
        </w:rPr>
        <w:t xml:space="preserve">% </w:t>
      </w:r>
      <w:r w:rsidR="00BA74E4" w:rsidRPr="00846C32">
        <w:rPr>
          <w:rFonts w:cs="Arial"/>
        </w:rPr>
        <w:t xml:space="preserve">by </w:t>
      </w:r>
      <w:r w:rsidR="00EB35BA" w:rsidRPr="00846C32">
        <w:rPr>
          <w:rFonts w:cs="Arial"/>
        </w:rPr>
        <w:t xml:space="preserve">concordance </w:t>
      </w:r>
      <w:r w:rsidR="00BA74E4" w:rsidRPr="00846C32">
        <w:rPr>
          <w:rFonts w:cs="Arial"/>
        </w:rPr>
        <w:t xml:space="preserve">combination with other </w:t>
      </w:r>
      <w:r w:rsidR="006F4626" w:rsidRPr="00846C32">
        <w:rPr>
          <w:rFonts w:cs="Arial"/>
        </w:rPr>
        <w:t xml:space="preserve">high performing </w:t>
      </w:r>
      <w:r w:rsidR="00BA74E4" w:rsidRPr="00846C32">
        <w:rPr>
          <w:rFonts w:cs="Arial"/>
        </w:rPr>
        <w:t>tools</w:t>
      </w:r>
      <w:r w:rsidRPr="00846C32">
        <w:rPr>
          <w:rFonts w:cs="Arial"/>
        </w:rPr>
        <w:t xml:space="preserve"> such as </w:t>
      </w:r>
      <w:r w:rsidR="00CA1BE2" w:rsidRPr="00846C32">
        <w:rPr>
          <w:rFonts w:cs="Arial"/>
        </w:rPr>
        <w:t xml:space="preserve">Meta-SNP, </w:t>
      </w:r>
      <w:r w:rsidR="00F26FB9" w:rsidRPr="00846C32">
        <w:rPr>
          <w:rFonts w:cs="Arial"/>
        </w:rPr>
        <w:t>VEST3</w:t>
      </w:r>
      <w:r w:rsidR="004860F6" w:rsidRPr="00846C32">
        <w:rPr>
          <w:rFonts w:cs="Arial"/>
        </w:rPr>
        <w:t xml:space="preserve">, </w:t>
      </w:r>
      <w:proofErr w:type="spellStart"/>
      <w:r w:rsidR="004860F6" w:rsidRPr="00846C32">
        <w:rPr>
          <w:rFonts w:cs="Arial"/>
        </w:rPr>
        <w:t>rfPred</w:t>
      </w:r>
      <w:proofErr w:type="spellEnd"/>
      <w:r w:rsidR="00F26FB9" w:rsidRPr="00846C32">
        <w:rPr>
          <w:rFonts w:cs="Arial"/>
        </w:rPr>
        <w:t xml:space="preserve"> and </w:t>
      </w:r>
      <w:proofErr w:type="spellStart"/>
      <w:r w:rsidR="00F26FB9" w:rsidRPr="00846C32">
        <w:rPr>
          <w:rFonts w:cs="Arial"/>
        </w:rPr>
        <w:t>MutPred</w:t>
      </w:r>
      <w:proofErr w:type="spellEnd"/>
      <w:r w:rsidR="00637424" w:rsidRPr="00846C32">
        <w:rPr>
          <w:rFonts w:cs="Arial"/>
        </w:rPr>
        <w:t xml:space="preserve">,  </w:t>
      </w:r>
      <w:r w:rsidR="00A4056E" w:rsidRPr="00846C32">
        <w:rPr>
          <w:rFonts w:cs="Arial"/>
        </w:rPr>
        <w:t>although with drop-o</w:t>
      </w:r>
      <w:r w:rsidR="001C1565" w:rsidRPr="00846C32">
        <w:rPr>
          <w:rFonts w:cs="Arial"/>
        </w:rPr>
        <w:t>u</w:t>
      </w:r>
      <w:r w:rsidR="00A4056E" w:rsidRPr="00846C32">
        <w:rPr>
          <w:rFonts w:cs="Arial"/>
        </w:rPr>
        <w:t>t of discordant variants</w:t>
      </w:r>
      <w:r w:rsidR="004D3668" w:rsidRPr="00846C32">
        <w:rPr>
          <w:rFonts w:cs="Arial"/>
        </w:rPr>
        <w:t xml:space="preserve"> ranging from 6-2</w:t>
      </w:r>
      <w:r w:rsidR="0071688A" w:rsidRPr="00154839">
        <w:rPr>
          <w:rFonts w:cs="Arial"/>
        </w:rPr>
        <w:t>6</w:t>
      </w:r>
      <w:r w:rsidR="004D3668" w:rsidRPr="00846C32">
        <w:rPr>
          <w:rFonts w:cs="Arial"/>
        </w:rPr>
        <w:t>%</w:t>
      </w:r>
      <w:r w:rsidRPr="00846C32">
        <w:rPr>
          <w:rFonts w:cs="Arial"/>
        </w:rPr>
        <w:t xml:space="preserve"> (</w:t>
      </w:r>
      <w:r w:rsidR="008B705F" w:rsidRPr="00846C32">
        <w:rPr>
          <w:rFonts w:cs="Arial"/>
          <w:szCs w:val="22"/>
        </w:rPr>
        <w:t>Supplementary Table 8</w:t>
      </w:r>
      <w:r w:rsidR="00860719" w:rsidRPr="00846C32">
        <w:rPr>
          <w:rFonts w:cs="Arial"/>
          <w:szCs w:val="22"/>
        </w:rPr>
        <w:t>)</w:t>
      </w:r>
      <w:r w:rsidR="00637424" w:rsidRPr="00846C32">
        <w:rPr>
          <w:rFonts w:cs="Arial"/>
          <w:szCs w:val="22"/>
        </w:rPr>
        <w:t xml:space="preserve">.  </w:t>
      </w:r>
    </w:p>
    <w:p w14:paraId="11A45EF5" w14:textId="25A05440" w:rsidR="00E627A1" w:rsidRPr="00846C32" w:rsidRDefault="00A92E15" w:rsidP="00C365FE">
      <w:pPr>
        <w:pStyle w:val="Heading3"/>
        <w:spacing w:line="480" w:lineRule="auto"/>
      </w:pPr>
      <w:r w:rsidRPr="00846C32">
        <w:t xml:space="preserve">Performance against </w:t>
      </w:r>
      <w:proofErr w:type="spellStart"/>
      <w:r w:rsidRPr="00846C32">
        <w:t>ClinVar</w:t>
      </w:r>
      <w:proofErr w:type="spellEnd"/>
    </w:p>
    <w:p w14:paraId="68F7A59D" w14:textId="75632E5C" w:rsidR="002F17B8" w:rsidRPr="00846C32" w:rsidRDefault="002F17B8" w:rsidP="00C365FE">
      <w:pPr>
        <w:spacing w:line="480" w:lineRule="auto"/>
        <w:jc w:val="both"/>
        <w:rPr>
          <w:rFonts w:cs="Arial"/>
        </w:rPr>
      </w:pPr>
      <w:r w:rsidRPr="00846C32">
        <w:rPr>
          <w:rFonts w:cs="Arial"/>
        </w:rPr>
        <w:t xml:space="preserve">The prediction parameters for the </w:t>
      </w:r>
      <w:r w:rsidR="00D87215" w:rsidRPr="00154839">
        <w:rPr>
          <w:rFonts w:cs="Arial"/>
        </w:rPr>
        <w:t>70</w:t>
      </w:r>
      <w:r w:rsidRPr="00846C32">
        <w:rPr>
          <w:rFonts w:cs="Arial"/>
        </w:rPr>
        <w:t xml:space="preserve"> tool-threshold-combinations against the </w:t>
      </w:r>
      <w:proofErr w:type="spellStart"/>
      <w:r w:rsidRPr="00846C32">
        <w:rPr>
          <w:rFonts w:cs="Arial"/>
        </w:rPr>
        <w:t>ClinVar</w:t>
      </w:r>
      <w:proofErr w:type="spellEnd"/>
      <w:r w:rsidRPr="00846C32">
        <w:rPr>
          <w:rFonts w:cs="Arial"/>
        </w:rPr>
        <w:t xml:space="preserve">-truth-set, generally exceed </w:t>
      </w:r>
      <w:r w:rsidR="009C03D7" w:rsidRPr="00846C32">
        <w:rPr>
          <w:rFonts w:cs="Arial"/>
        </w:rPr>
        <w:t>performance</w:t>
      </w:r>
      <w:r w:rsidRPr="00846C32">
        <w:rPr>
          <w:rFonts w:cs="Arial"/>
        </w:rPr>
        <w:t xml:space="preserve"> against </w:t>
      </w:r>
      <w:r w:rsidR="00DC3E39" w:rsidRPr="00846C32">
        <w:rPr>
          <w:rFonts w:cs="Arial"/>
        </w:rPr>
        <w:t xml:space="preserve">the </w:t>
      </w:r>
      <w:r w:rsidR="003E2DA9" w:rsidRPr="00846C32">
        <w:rPr>
          <w:rFonts w:cs="Arial"/>
        </w:rPr>
        <w:t>mean of the functional</w:t>
      </w:r>
      <w:r w:rsidR="00D4225E" w:rsidRPr="00846C32">
        <w:rPr>
          <w:rFonts w:cs="Arial"/>
        </w:rPr>
        <w:t>-</w:t>
      </w:r>
      <w:r w:rsidR="003E2DA9" w:rsidRPr="00846C32">
        <w:rPr>
          <w:rFonts w:cs="Arial"/>
        </w:rPr>
        <w:t>truth-sets</w:t>
      </w:r>
      <w:r w:rsidRPr="00846C32">
        <w:rPr>
          <w:rFonts w:cs="Arial"/>
        </w:rPr>
        <w:t xml:space="preserve">, </w:t>
      </w:r>
      <w:r w:rsidR="00DC3E39" w:rsidRPr="00846C32">
        <w:rPr>
          <w:rFonts w:cs="Arial"/>
        </w:rPr>
        <w:t xml:space="preserve">likely </w:t>
      </w:r>
      <w:r w:rsidRPr="00846C32">
        <w:rPr>
          <w:rFonts w:cs="Arial"/>
        </w:rPr>
        <w:t xml:space="preserve">reflecting the direct or indirect relationship between </w:t>
      </w:r>
      <w:proofErr w:type="spellStart"/>
      <w:r w:rsidRPr="00846C32">
        <w:rPr>
          <w:rFonts w:cs="Arial"/>
        </w:rPr>
        <w:t>ClinVar</w:t>
      </w:r>
      <w:proofErr w:type="spellEnd"/>
      <w:r w:rsidRPr="00846C32">
        <w:rPr>
          <w:rFonts w:cs="Arial"/>
        </w:rPr>
        <w:t xml:space="preserve"> classifications and tool training</w:t>
      </w:r>
      <w:r w:rsidRPr="00846C32">
        <w:rPr>
          <w:rFonts w:cs="Arial"/>
        </w:rPr>
        <w:fldChar w:fldCharType="begin"/>
      </w:r>
      <w:r w:rsidR="00160F87"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Pr="00846C32">
        <w:rPr>
          <w:rFonts w:cs="Arial"/>
        </w:rPr>
        <w:fldChar w:fldCharType="separate"/>
      </w:r>
      <w:r w:rsidR="00160F87" w:rsidRPr="00846C32">
        <w:rPr>
          <w:rFonts w:cs="Arial"/>
          <w:noProof/>
          <w:vertAlign w:val="superscript"/>
        </w:rPr>
        <w:t>11</w:t>
      </w:r>
      <w:r w:rsidRPr="00846C32">
        <w:rPr>
          <w:rFonts w:cs="Arial"/>
        </w:rPr>
        <w:fldChar w:fldCharType="end"/>
      </w:r>
      <w:r w:rsidRPr="00846C32">
        <w:rPr>
          <w:rFonts w:cs="Arial"/>
        </w:rPr>
        <w:t xml:space="preserve">. </w:t>
      </w:r>
      <w:r w:rsidR="003E32FC" w:rsidRPr="00A05E10">
        <w:rPr>
          <w:rFonts w:cs="Arial"/>
        </w:rPr>
        <w:t xml:space="preserve">Overall there was </w:t>
      </w:r>
      <w:r w:rsidRPr="00A05E10">
        <w:rPr>
          <w:rFonts w:cs="Arial"/>
        </w:rPr>
        <w:t xml:space="preserve">consistency in the ordinal performance of most tools between the </w:t>
      </w:r>
      <w:r w:rsidR="003E2DA9" w:rsidRPr="00846C32">
        <w:rPr>
          <w:rFonts w:cs="Arial"/>
        </w:rPr>
        <w:t xml:space="preserve">mean of the </w:t>
      </w:r>
      <w:r w:rsidRPr="00846C32">
        <w:rPr>
          <w:rFonts w:cs="Arial"/>
        </w:rPr>
        <w:t>functional</w:t>
      </w:r>
      <w:r w:rsidR="001C48C3" w:rsidRPr="00846C32">
        <w:rPr>
          <w:rFonts w:cs="Arial"/>
        </w:rPr>
        <w:t>-</w:t>
      </w:r>
      <w:r w:rsidRPr="00846C32">
        <w:rPr>
          <w:rFonts w:cs="Arial"/>
        </w:rPr>
        <w:t>truth-set</w:t>
      </w:r>
      <w:r w:rsidR="003E2DA9" w:rsidRPr="00846C32">
        <w:rPr>
          <w:rFonts w:cs="Arial"/>
        </w:rPr>
        <w:t>s</w:t>
      </w:r>
      <w:r w:rsidRPr="00846C32">
        <w:rPr>
          <w:rFonts w:cs="Arial"/>
        </w:rPr>
        <w:t xml:space="preserve"> and the </w:t>
      </w:r>
      <w:proofErr w:type="spellStart"/>
      <w:r w:rsidRPr="00846C32">
        <w:rPr>
          <w:rFonts w:cs="Arial"/>
        </w:rPr>
        <w:t>ClinVar</w:t>
      </w:r>
      <w:proofErr w:type="spellEnd"/>
      <w:r w:rsidR="001C48C3" w:rsidRPr="00846C32">
        <w:rPr>
          <w:rFonts w:cs="Arial"/>
        </w:rPr>
        <w:t>-</w:t>
      </w:r>
      <w:r w:rsidRPr="00846C32">
        <w:rPr>
          <w:rFonts w:cs="Arial"/>
        </w:rPr>
        <w:t xml:space="preserve">truth-set, with </w:t>
      </w:r>
      <w:proofErr w:type="spellStart"/>
      <w:r w:rsidRPr="00846C32">
        <w:rPr>
          <w:rFonts w:cs="Arial"/>
        </w:rPr>
        <w:t>Revel_b</w:t>
      </w:r>
      <w:proofErr w:type="spellEnd"/>
      <w:r w:rsidRPr="00846C32">
        <w:rPr>
          <w:rFonts w:cs="Arial"/>
        </w:rPr>
        <w:t xml:space="preserve"> ranking </w:t>
      </w:r>
      <w:r w:rsidR="00DA0793" w:rsidRPr="00846C32">
        <w:rPr>
          <w:rFonts w:cs="Arial"/>
        </w:rPr>
        <w:t xml:space="preserve">second for </w:t>
      </w:r>
      <w:r w:rsidRPr="00846C32">
        <w:rPr>
          <w:rFonts w:cs="Arial"/>
        </w:rPr>
        <w:t xml:space="preserve">BA against the </w:t>
      </w:r>
      <w:proofErr w:type="spellStart"/>
      <w:r w:rsidRPr="00846C32">
        <w:rPr>
          <w:rFonts w:cs="Arial"/>
        </w:rPr>
        <w:t>ClinVar</w:t>
      </w:r>
      <w:proofErr w:type="spellEnd"/>
      <w:r w:rsidR="001C48C3" w:rsidRPr="00846C32">
        <w:rPr>
          <w:rFonts w:cs="Arial"/>
        </w:rPr>
        <w:t>-</w:t>
      </w:r>
      <w:r w:rsidRPr="00846C32">
        <w:rPr>
          <w:rFonts w:cs="Arial"/>
        </w:rPr>
        <w:t xml:space="preserve">truth-set. </w:t>
      </w:r>
      <w:r w:rsidR="00A92E15" w:rsidRPr="00846C32">
        <w:rPr>
          <w:rFonts w:cs="Arial"/>
        </w:rPr>
        <w:t>P</w:t>
      </w:r>
      <w:r w:rsidR="003E32FC" w:rsidRPr="00846C32">
        <w:rPr>
          <w:rFonts w:cs="Arial"/>
        </w:rPr>
        <w:t xml:space="preserve">erformance against the </w:t>
      </w:r>
      <w:proofErr w:type="spellStart"/>
      <w:r w:rsidR="003E32FC" w:rsidRPr="00846C32">
        <w:rPr>
          <w:rFonts w:cs="Arial"/>
        </w:rPr>
        <w:t>ClinVar</w:t>
      </w:r>
      <w:proofErr w:type="spellEnd"/>
      <w:r w:rsidR="001C48C3" w:rsidRPr="00846C32">
        <w:rPr>
          <w:rFonts w:cs="Arial"/>
        </w:rPr>
        <w:t>-</w:t>
      </w:r>
      <w:r w:rsidR="003E32FC" w:rsidRPr="00846C32">
        <w:rPr>
          <w:rFonts w:cs="Arial"/>
        </w:rPr>
        <w:t>truth</w:t>
      </w:r>
      <w:r w:rsidR="001C48C3" w:rsidRPr="00846C32">
        <w:rPr>
          <w:rFonts w:cs="Arial"/>
        </w:rPr>
        <w:t>-</w:t>
      </w:r>
      <w:r w:rsidR="003E32FC" w:rsidRPr="00846C32">
        <w:rPr>
          <w:rFonts w:cs="Arial"/>
        </w:rPr>
        <w:t xml:space="preserve">set </w:t>
      </w:r>
      <w:r w:rsidR="003C4CCE" w:rsidRPr="00846C32">
        <w:rPr>
          <w:rFonts w:cs="Arial"/>
        </w:rPr>
        <w:t xml:space="preserve">appeared </w:t>
      </w:r>
      <w:r w:rsidR="003E32FC" w:rsidRPr="00846C32">
        <w:rPr>
          <w:rFonts w:cs="Arial"/>
        </w:rPr>
        <w:t xml:space="preserve">disproportionately better for </w:t>
      </w:r>
      <w:r w:rsidR="00DA0793" w:rsidRPr="00846C32">
        <w:rPr>
          <w:rFonts w:cs="Arial"/>
        </w:rPr>
        <w:t>t</w:t>
      </w:r>
      <w:r w:rsidRPr="00846C32">
        <w:rPr>
          <w:rFonts w:cs="Arial"/>
        </w:rPr>
        <w:t xml:space="preserve">ools trained exclusively on </w:t>
      </w:r>
      <w:proofErr w:type="spellStart"/>
      <w:r w:rsidRPr="00846C32">
        <w:rPr>
          <w:rFonts w:cs="Arial"/>
        </w:rPr>
        <w:t>ClinVar</w:t>
      </w:r>
      <w:proofErr w:type="spellEnd"/>
      <w:r w:rsidR="003E32FC" w:rsidRPr="00846C32">
        <w:rPr>
          <w:rFonts w:cs="Arial"/>
        </w:rPr>
        <w:t xml:space="preserve">, such as </w:t>
      </w:r>
      <w:proofErr w:type="spellStart"/>
      <w:r w:rsidR="003E32FC" w:rsidRPr="00846C32">
        <w:rPr>
          <w:rFonts w:cs="Arial"/>
        </w:rPr>
        <w:t>ClinPred</w:t>
      </w:r>
      <w:proofErr w:type="spellEnd"/>
      <w:r w:rsidR="00A92E15" w:rsidRPr="00846C32">
        <w:rPr>
          <w:rFonts w:cs="Arial"/>
        </w:rPr>
        <w:t xml:space="preserve">, compared to tools trained on </w:t>
      </w:r>
      <w:r w:rsidR="000F27F7">
        <w:rPr>
          <w:rFonts w:cs="Arial"/>
        </w:rPr>
        <w:t>different, mixed</w:t>
      </w:r>
      <w:r w:rsidR="00A92E15" w:rsidRPr="00846C32">
        <w:rPr>
          <w:rFonts w:cs="Arial"/>
        </w:rPr>
        <w:t xml:space="preserve"> datasets.</w:t>
      </w:r>
    </w:p>
    <w:p w14:paraId="2340162B" w14:textId="77777777" w:rsidR="00A92E15" w:rsidRPr="00846C32" w:rsidRDefault="00A92E15" w:rsidP="00C365FE">
      <w:pPr>
        <w:pStyle w:val="Heading3"/>
        <w:spacing w:line="480" w:lineRule="auto"/>
      </w:pPr>
      <w:r w:rsidRPr="00846C32">
        <w:t>Positive and negative likelihood ratios</w:t>
      </w:r>
      <w:r w:rsidRPr="00846C32">
        <w:rPr>
          <w:rFonts w:ascii="Arial" w:hAnsi="Arial"/>
        </w:rPr>
        <w:t xml:space="preserve"> </w:t>
      </w:r>
    </w:p>
    <w:p w14:paraId="1DD347B5" w14:textId="3FD187DC" w:rsidR="004A0DC5" w:rsidRPr="00846C32" w:rsidRDefault="00837915" w:rsidP="00C365FE">
      <w:pPr>
        <w:spacing w:line="480" w:lineRule="auto"/>
        <w:jc w:val="both"/>
        <w:rPr>
          <w:rFonts w:cs="Arial"/>
        </w:rPr>
      </w:pPr>
      <w:r w:rsidRPr="00846C32">
        <w:rPr>
          <w:rFonts w:cs="Arial"/>
        </w:rPr>
        <w:t xml:space="preserve">Particularly </w:t>
      </w:r>
      <w:r w:rsidR="00E92921" w:rsidRPr="00846C32">
        <w:rPr>
          <w:rFonts w:cs="Arial"/>
        </w:rPr>
        <w:t>relevant</w:t>
      </w:r>
      <w:r w:rsidRPr="00846C32">
        <w:rPr>
          <w:rFonts w:cs="Arial"/>
        </w:rPr>
        <w:t xml:space="preserve"> metrics for clinical classification are the </w:t>
      </w:r>
      <w:r w:rsidR="001170EF" w:rsidRPr="00846C32">
        <w:rPr>
          <w:rFonts w:cs="Arial"/>
        </w:rPr>
        <w:t>positive likelihood ratio</w:t>
      </w:r>
      <w:r w:rsidR="0005135B" w:rsidRPr="00846C32">
        <w:rPr>
          <w:rFonts w:cs="Arial"/>
        </w:rPr>
        <w:t xml:space="preserve"> for calling deleterious</w:t>
      </w:r>
      <w:r w:rsidR="001170EF" w:rsidRPr="00846C32">
        <w:rPr>
          <w:rFonts w:cs="Arial"/>
        </w:rPr>
        <w:t xml:space="preserve"> (true positive rate/false positive rate)</w:t>
      </w:r>
      <w:r w:rsidR="00DF2114" w:rsidRPr="00846C32">
        <w:rPr>
          <w:rFonts w:cs="Arial"/>
        </w:rPr>
        <w:t xml:space="preserve"> and negative likelihood ratio </w:t>
      </w:r>
      <w:r w:rsidRPr="00846C32">
        <w:rPr>
          <w:rFonts w:cs="Arial"/>
        </w:rPr>
        <w:t xml:space="preserve">for calling deleterious </w:t>
      </w:r>
      <w:r w:rsidR="00DF2114" w:rsidRPr="00846C32">
        <w:rPr>
          <w:rFonts w:cs="Arial"/>
        </w:rPr>
        <w:t>(</w:t>
      </w:r>
      <w:r w:rsidR="00853553" w:rsidRPr="00846C32">
        <w:rPr>
          <w:rFonts w:cs="Arial"/>
        </w:rPr>
        <w:t xml:space="preserve">or positive likelihood ratio for calling benignity, the </w:t>
      </w:r>
      <w:r w:rsidR="00DF2114" w:rsidRPr="00846C32">
        <w:rPr>
          <w:rFonts w:cs="Arial"/>
        </w:rPr>
        <w:t>true negative rate/false negative rate</w:t>
      </w:r>
      <w:r w:rsidR="00853553" w:rsidRPr="00846C32">
        <w:rPr>
          <w:rFonts w:cs="Arial"/>
        </w:rPr>
        <w:t>)</w:t>
      </w:r>
      <w:r w:rsidRPr="00846C32">
        <w:rPr>
          <w:rFonts w:cs="Arial"/>
        </w:rPr>
        <w:t xml:space="preserve">. </w:t>
      </w:r>
      <w:r w:rsidR="00D76F99" w:rsidRPr="00846C32">
        <w:rPr>
          <w:rFonts w:cs="Arial"/>
        </w:rPr>
        <w:t>Tool</w:t>
      </w:r>
      <w:r w:rsidR="008A122A" w:rsidRPr="00846C32">
        <w:rPr>
          <w:rFonts w:cs="Arial"/>
        </w:rPr>
        <w:t>-threshold</w:t>
      </w:r>
      <w:r w:rsidR="003C5FA0" w:rsidRPr="00846C32">
        <w:rPr>
          <w:rFonts w:cs="Arial"/>
        </w:rPr>
        <w:t>-combinations</w:t>
      </w:r>
      <w:r w:rsidR="00D76F99" w:rsidRPr="00846C32">
        <w:rPr>
          <w:rFonts w:cs="Arial"/>
        </w:rPr>
        <w:t xml:space="preserve"> </w:t>
      </w:r>
      <w:r w:rsidR="00A10C53" w:rsidRPr="00846C32">
        <w:rPr>
          <w:rFonts w:cs="Arial"/>
        </w:rPr>
        <w:t>performing</w:t>
      </w:r>
      <w:r w:rsidR="008A122A" w:rsidRPr="00846C32">
        <w:rPr>
          <w:rFonts w:cs="Arial"/>
        </w:rPr>
        <w:t xml:space="preserve"> well on </w:t>
      </w:r>
      <w:r w:rsidR="00E025F3" w:rsidRPr="00846C32">
        <w:rPr>
          <w:rFonts w:cs="Arial"/>
        </w:rPr>
        <w:t>BA</w:t>
      </w:r>
      <w:r w:rsidR="003C5FA0" w:rsidRPr="00846C32">
        <w:rPr>
          <w:rFonts w:cs="Arial"/>
        </w:rPr>
        <w:t xml:space="preserve"> </w:t>
      </w:r>
      <w:r w:rsidR="008A122A" w:rsidRPr="00846C32">
        <w:rPr>
          <w:rFonts w:cs="Arial"/>
        </w:rPr>
        <w:t>tended to</w:t>
      </w:r>
      <w:r w:rsidR="009A5324" w:rsidRPr="00846C32">
        <w:rPr>
          <w:rFonts w:cs="Arial"/>
        </w:rPr>
        <w:t xml:space="preserve"> exhibit </w:t>
      </w:r>
      <w:r w:rsidR="00A10C53" w:rsidRPr="00846C32">
        <w:rPr>
          <w:rFonts w:cs="Arial"/>
        </w:rPr>
        <w:t xml:space="preserve">strong but </w:t>
      </w:r>
      <w:r w:rsidR="00D76F99" w:rsidRPr="00846C32">
        <w:rPr>
          <w:rFonts w:cs="Arial"/>
        </w:rPr>
        <w:t>balanced positive and negative likelihood ratios, f</w:t>
      </w:r>
      <w:r w:rsidR="009A5324" w:rsidRPr="00846C32">
        <w:rPr>
          <w:rFonts w:cs="Arial"/>
        </w:rPr>
        <w:t xml:space="preserve">or example </w:t>
      </w:r>
      <w:proofErr w:type="spellStart"/>
      <w:r w:rsidR="009A5324" w:rsidRPr="00846C32">
        <w:rPr>
          <w:rFonts w:cs="Arial"/>
        </w:rPr>
        <w:t>R</w:t>
      </w:r>
      <w:r w:rsidR="00D76F99" w:rsidRPr="00846C32">
        <w:rPr>
          <w:rFonts w:cs="Arial"/>
        </w:rPr>
        <w:t>evel_b</w:t>
      </w:r>
      <w:proofErr w:type="spellEnd"/>
      <w:r w:rsidR="00D76F99" w:rsidRPr="00846C32">
        <w:rPr>
          <w:rFonts w:cs="Arial"/>
        </w:rPr>
        <w:t xml:space="preserve"> </w:t>
      </w:r>
      <w:r w:rsidR="009A5324" w:rsidRPr="00846C32">
        <w:rPr>
          <w:rFonts w:cs="Arial"/>
        </w:rPr>
        <w:t xml:space="preserve">had </w:t>
      </w:r>
      <w:r w:rsidR="00FC6D3A" w:rsidRPr="00846C32">
        <w:rPr>
          <w:rFonts w:cs="Arial"/>
        </w:rPr>
        <w:t xml:space="preserve">mean </w:t>
      </w:r>
      <w:r w:rsidR="00D76F99" w:rsidRPr="00846C32">
        <w:rPr>
          <w:rFonts w:cs="Arial"/>
        </w:rPr>
        <w:t>PLR=</w:t>
      </w:r>
      <w:r w:rsidR="00E92921" w:rsidRPr="00846C32">
        <w:t xml:space="preserve"> </w:t>
      </w:r>
      <w:r w:rsidR="00E92921" w:rsidRPr="00846C32">
        <w:rPr>
          <w:rFonts w:cs="Arial"/>
        </w:rPr>
        <w:t>3.13 (2.75-3.58)</w:t>
      </w:r>
      <w:r w:rsidR="009A5324" w:rsidRPr="00846C32">
        <w:rPr>
          <w:rFonts w:cs="Arial"/>
        </w:rPr>
        <w:t xml:space="preserve"> and NLR=</w:t>
      </w:r>
      <w:r w:rsidR="00E92921" w:rsidRPr="00846C32">
        <w:t xml:space="preserve"> </w:t>
      </w:r>
      <w:r w:rsidR="00E92921" w:rsidRPr="00846C32">
        <w:rPr>
          <w:rFonts w:cs="Arial"/>
        </w:rPr>
        <w:t xml:space="preserve">7.20 (6.27-8.33) </w:t>
      </w:r>
      <w:r w:rsidR="00853553" w:rsidRPr="00846C32">
        <w:rPr>
          <w:rFonts w:cs="Arial"/>
        </w:rPr>
        <w:t>whilst</w:t>
      </w:r>
      <w:r w:rsidR="0007576A" w:rsidRPr="00846C32">
        <w:rPr>
          <w:rFonts w:cs="Arial"/>
        </w:rPr>
        <w:t xml:space="preserve"> </w:t>
      </w:r>
      <w:r w:rsidR="00FC6D3A" w:rsidRPr="00846C32">
        <w:rPr>
          <w:rFonts w:cs="Arial"/>
        </w:rPr>
        <w:t>Meta-SNP</w:t>
      </w:r>
      <w:r w:rsidR="00DC2F4C" w:rsidRPr="00846C32">
        <w:rPr>
          <w:rFonts w:cs="Arial"/>
        </w:rPr>
        <w:t xml:space="preserve"> </w:t>
      </w:r>
      <w:r w:rsidR="00324069" w:rsidRPr="00846C32">
        <w:rPr>
          <w:rFonts w:cs="Arial"/>
        </w:rPr>
        <w:t>exhibited</w:t>
      </w:r>
      <w:r w:rsidR="003C5FA0" w:rsidRPr="00846C32">
        <w:rPr>
          <w:rFonts w:cs="Arial"/>
        </w:rPr>
        <w:t xml:space="preserve"> </w:t>
      </w:r>
      <w:r w:rsidR="00DC2F4C" w:rsidRPr="00846C32">
        <w:rPr>
          <w:rFonts w:cs="Arial"/>
        </w:rPr>
        <w:t>PLR=</w:t>
      </w:r>
      <w:r w:rsidRPr="00846C32">
        <w:rPr>
          <w:rFonts w:cs="Arial"/>
        </w:rPr>
        <w:t xml:space="preserve"> </w:t>
      </w:r>
      <w:r w:rsidR="00E92921" w:rsidRPr="00846C32">
        <w:rPr>
          <w:rFonts w:cs="Arial"/>
        </w:rPr>
        <w:t xml:space="preserve">2.79 (2.49-3.14) </w:t>
      </w:r>
      <w:r w:rsidR="00DC2F4C" w:rsidRPr="00846C32">
        <w:rPr>
          <w:rFonts w:cs="Arial"/>
        </w:rPr>
        <w:t>and NLR=</w:t>
      </w:r>
      <w:r w:rsidR="00E92921" w:rsidRPr="00846C32">
        <w:t xml:space="preserve"> </w:t>
      </w:r>
      <w:r w:rsidR="00E92921" w:rsidRPr="00846C32">
        <w:rPr>
          <w:rFonts w:cs="Arial"/>
        </w:rPr>
        <w:t xml:space="preserve">9.98 (8.81-11.3) </w:t>
      </w:r>
      <w:r w:rsidR="003C4CCE" w:rsidRPr="00846C32">
        <w:rPr>
          <w:rFonts w:cs="Arial"/>
        </w:rPr>
        <w:t xml:space="preserve"> </w:t>
      </w:r>
      <w:r w:rsidR="006208A8" w:rsidRPr="00846C32">
        <w:rPr>
          <w:rFonts w:cs="Arial"/>
        </w:rPr>
        <w:t>(Supp</w:t>
      </w:r>
      <w:r w:rsidR="00324069" w:rsidRPr="00846C32">
        <w:rPr>
          <w:rFonts w:cs="Arial"/>
        </w:rPr>
        <w:t>lementary</w:t>
      </w:r>
      <w:r w:rsidR="006208A8" w:rsidRPr="00846C32">
        <w:rPr>
          <w:rFonts w:cs="Arial"/>
        </w:rPr>
        <w:t xml:space="preserve"> Table 9).</w:t>
      </w:r>
    </w:p>
    <w:p w14:paraId="0248FD65" w14:textId="78F66672" w:rsidR="001170EF" w:rsidRPr="00846C32" w:rsidRDefault="006208A8" w:rsidP="00C365FE">
      <w:pPr>
        <w:spacing w:line="480" w:lineRule="auto"/>
        <w:jc w:val="both"/>
        <w:rPr>
          <w:rFonts w:cs="Arial"/>
        </w:rPr>
      </w:pPr>
      <w:r w:rsidRPr="00846C32">
        <w:rPr>
          <w:rFonts w:cs="Arial"/>
        </w:rPr>
        <w:t xml:space="preserve">Tool-threshold-combinations with high sensitivity and low specificity typically exhibited poor PLR but strong NLR, driven by low rates of false negatives. </w:t>
      </w:r>
      <w:r w:rsidR="00390E4F" w:rsidRPr="00846C32">
        <w:rPr>
          <w:rFonts w:cs="Arial"/>
        </w:rPr>
        <w:t xml:space="preserve">Tool-threshold-combinations with high specificity but weaker sensitivity exhibited poor NLR but much stronger PLR, driven by lower rates of false positives. </w:t>
      </w:r>
      <w:r w:rsidR="00BF04FE" w:rsidRPr="00846C32">
        <w:rPr>
          <w:rFonts w:cs="Arial"/>
        </w:rPr>
        <w:t>Using the mean of the five functional-truth-sets,</w:t>
      </w:r>
      <w:r w:rsidR="00FC6D3A" w:rsidRPr="00846C32">
        <w:rPr>
          <w:rFonts w:cs="Arial"/>
        </w:rPr>
        <w:t xml:space="preserve"> </w:t>
      </w:r>
      <w:r w:rsidR="003A1D95" w:rsidRPr="00846C32">
        <w:rPr>
          <w:rFonts w:cs="Arial"/>
        </w:rPr>
        <w:t xml:space="preserve">PLRs and NLRs at </w:t>
      </w:r>
      <w:r w:rsidR="004C1C8E" w:rsidRPr="00846C32">
        <w:rPr>
          <w:rFonts w:cs="Arial"/>
        </w:rPr>
        <w:t>different thresholds</w:t>
      </w:r>
      <w:r w:rsidR="002B1CFF" w:rsidRPr="00846C32">
        <w:rPr>
          <w:rFonts w:cs="Arial"/>
        </w:rPr>
        <w:t xml:space="preserve"> </w:t>
      </w:r>
      <w:r w:rsidR="00BF04FE" w:rsidRPr="00846C32">
        <w:rPr>
          <w:rFonts w:cs="Arial"/>
        </w:rPr>
        <w:t xml:space="preserve">of </w:t>
      </w:r>
      <w:r w:rsidR="00647ECF" w:rsidRPr="00846C32">
        <w:rPr>
          <w:rFonts w:cs="Arial"/>
        </w:rPr>
        <w:t xml:space="preserve">Revel and </w:t>
      </w:r>
      <w:proofErr w:type="spellStart"/>
      <w:r w:rsidR="00647ECF" w:rsidRPr="00846C32">
        <w:rPr>
          <w:rFonts w:cs="Arial"/>
        </w:rPr>
        <w:t>MetaSNP</w:t>
      </w:r>
      <w:proofErr w:type="spellEnd"/>
      <w:r w:rsidR="00647ECF" w:rsidRPr="00846C32">
        <w:rPr>
          <w:rFonts w:cs="Arial"/>
        </w:rPr>
        <w:t xml:space="preserve"> </w:t>
      </w:r>
      <w:r w:rsidR="00BF04FE" w:rsidRPr="00846C32">
        <w:rPr>
          <w:rFonts w:cs="Arial"/>
        </w:rPr>
        <w:t>were calculated (Supplementary Tables 10,</w:t>
      </w:r>
      <w:r w:rsidR="002F0BCA" w:rsidRPr="00846C32">
        <w:rPr>
          <w:rFonts w:cs="Arial"/>
        </w:rPr>
        <w:t xml:space="preserve"> </w:t>
      </w:r>
      <w:r w:rsidR="00BF04FE" w:rsidRPr="00846C32">
        <w:rPr>
          <w:rFonts w:cs="Arial"/>
        </w:rPr>
        <w:t>11)</w:t>
      </w:r>
      <w:r w:rsidR="002F17B8" w:rsidRPr="00846C32">
        <w:rPr>
          <w:rFonts w:cs="Arial"/>
        </w:rPr>
        <w:t xml:space="preserve">.  </w:t>
      </w:r>
    </w:p>
    <w:p w14:paraId="5B467078" w14:textId="6520F15B" w:rsidR="00701B0D" w:rsidRPr="00846C32" w:rsidRDefault="00701B0D" w:rsidP="00C365FE">
      <w:pPr>
        <w:pStyle w:val="Heading2"/>
        <w:spacing w:line="480" w:lineRule="auto"/>
      </w:pPr>
      <w:r w:rsidRPr="00846C32">
        <w:t>Discussion</w:t>
      </w:r>
    </w:p>
    <w:p w14:paraId="7F11D342" w14:textId="2E60E4A3" w:rsidR="00FA63C4" w:rsidRPr="00846C32" w:rsidRDefault="0026367F" w:rsidP="00C365FE">
      <w:pPr>
        <w:spacing w:line="480" w:lineRule="auto"/>
        <w:jc w:val="both"/>
        <w:rPr>
          <w:rFonts w:cs="Arial"/>
        </w:rPr>
      </w:pPr>
      <w:r w:rsidRPr="00846C32">
        <w:rPr>
          <w:rFonts w:cs="Arial"/>
        </w:rPr>
        <w:t xml:space="preserve">We present </w:t>
      </w:r>
      <w:r w:rsidR="00F110BF" w:rsidRPr="00846C32">
        <w:rPr>
          <w:rFonts w:cs="Arial"/>
        </w:rPr>
        <w:t>predictive parameters</w:t>
      </w:r>
      <w:r w:rsidR="00204FD4" w:rsidRPr="00846C32">
        <w:rPr>
          <w:rFonts w:cs="Arial"/>
        </w:rPr>
        <w:t xml:space="preserve"> </w:t>
      </w:r>
      <w:r w:rsidR="00F110BF" w:rsidRPr="00846C32">
        <w:rPr>
          <w:rFonts w:cs="Arial"/>
        </w:rPr>
        <w:t>and positive/negative likelihood ratios</w:t>
      </w:r>
      <w:r w:rsidR="00AC089F" w:rsidRPr="00846C32">
        <w:rPr>
          <w:rFonts w:cs="Arial"/>
        </w:rPr>
        <w:t xml:space="preserve"> for</w:t>
      </w:r>
      <w:r w:rsidR="00204FD4" w:rsidRPr="00846C32">
        <w:rPr>
          <w:rFonts w:cs="Arial"/>
        </w:rPr>
        <w:t xml:space="preserve"> </w:t>
      </w:r>
      <w:r w:rsidR="00D207BB" w:rsidRPr="00846C32">
        <w:rPr>
          <w:rFonts w:cs="Arial"/>
        </w:rPr>
        <w:t>44</w:t>
      </w:r>
      <w:r w:rsidR="00204FD4" w:rsidRPr="00846C32">
        <w:rPr>
          <w:rFonts w:cs="Arial"/>
        </w:rPr>
        <w:t xml:space="preserve">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204FD4" w:rsidRPr="00846C32">
        <w:rPr>
          <w:rFonts w:cs="Arial"/>
        </w:rPr>
        <w:t>tools and</w:t>
      </w:r>
      <w:r w:rsidR="000569BA" w:rsidRPr="00846C32">
        <w:rPr>
          <w:rFonts w:cs="Arial"/>
        </w:rPr>
        <w:t xml:space="preserve"> </w:t>
      </w:r>
      <w:r w:rsidR="00D87215" w:rsidRPr="00154839">
        <w:rPr>
          <w:rFonts w:cs="Arial"/>
        </w:rPr>
        <w:t>70</w:t>
      </w:r>
      <w:r w:rsidR="000569BA" w:rsidRPr="00846C32">
        <w:rPr>
          <w:rFonts w:cs="Arial"/>
        </w:rPr>
        <w:t xml:space="preserve"> </w:t>
      </w:r>
      <w:r w:rsidR="00D207BB" w:rsidRPr="00846C32">
        <w:rPr>
          <w:rFonts w:cs="Arial"/>
        </w:rPr>
        <w:t>tool-threshold-combinations</w:t>
      </w:r>
      <w:r w:rsidR="00AC089F" w:rsidRPr="00846C32">
        <w:rPr>
          <w:rFonts w:cs="Arial"/>
        </w:rPr>
        <w:t>,</w:t>
      </w:r>
      <w:r w:rsidR="00D207BB" w:rsidRPr="00846C32">
        <w:rPr>
          <w:rFonts w:cs="Arial"/>
        </w:rPr>
        <w:t xml:space="preserve"> </w:t>
      </w:r>
      <w:r w:rsidR="000569BA" w:rsidRPr="00846C32">
        <w:rPr>
          <w:rFonts w:cs="Arial"/>
        </w:rPr>
        <w:t xml:space="preserve">examining </w:t>
      </w:r>
      <w:r w:rsidR="00BD5679" w:rsidRPr="00154839">
        <w:rPr>
          <w:rFonts w:cs="Arial"/>
        </w:rPr>
        <w:t>9436</w:t>
      </w:r>
      <w:r w:rsidR="00204FD4" w:rsidRPr="00846C32">
        <w:rPr>
          <w:rFonts w:cs="Arial"/>
        </w:rPr>
        <w:t xml:space="preserve"> </w:t>
      </w:r>
      <w:r w:rsidR="00D207BB" w:rsidRPr="00846C32">
        <w:rPr>
          <w:rFonts w:cs="Arial"/>
        </w:rPr>
        <w:t xml:space="preserve">missense </w:t>
      </w:r>
      <w:r w:rsidR="00204FD4" w:rsidRPr="00846C32">
        <w:rPr>
          <w:rFonts w:cs="Arial"/>
        </w:rPr>
        <w:t xml:space="preserve">variants generated from systematic </w:t>
      </w:r>
      <w:r w:rsidR="00720224" w:rsidRPr="00846C32">
        <w:rPr>
          <w:rFonts w:cs="Arial"/>
        </w:rPr>
        <w:t xml:space="preserve">functional </w:t>
      </w:r>
      <w:r w:rsidR="00204FD4" w:rsidRPr="00846C32">
        <w:rPr>
          <w:rFonts w:cs="Arial"/>
        </w:rPr>
        <w:t xml:space="preserve">assays </w:t>
      </w:r>
      <w:r w:rsidR="00720224" w:rsidRPr="00846C32">
        <w:rPr>
          <w:rFonts w:cs="Arial"/>
        </w:rPr>
        <w:t xml:space="preserve">for </w:t>
      </w:r>
      <w:r w:rsidR="00F445AB" w:rsidRPr="00846C32">
        <w:rPr>
          <w:rFonts w:cs="Arial"/>
        </w:rPr>
        <w:t xml:space="preserve">five </w:t>
      </w:r>
      <w:r w:rsidR="00720224" w:rsidRPr="00A05E10">
        <w:rPr>
          <w:rFonts w:cs="Arial"/>
        </w:rPr>
        <w:t>genes</w:t>
      </w:r>
      <w:r w:rsidR="00BB58CD" w:rsidRPr="00A05E10">
        <w:rPr>
          <w:rFonts w:cs="Arial"/>
        </w:rPr>
        <w:t>,</w:t>
      </w:r>
      <w:r w:rsidR="00413B2C" w:rsidRPr="00846C32">
        <w:rPr>
          <w:rFonts w:cs="Arial"/>
        </w:rPr>
        <w:t xml:space="preserve"> </w:t>
      </w:r>
      <w:r w:rsidR="00F110BF" w:rsidRPr="00846C32">
        <w:rPr>
          <w:rFonts w:cs="Arial"/>
        </w:rPr>
        <w:t xml:space="preserve">which have been </w:t>
      </w:r>
      <w:r w:rsidR="00204FD4" w:rsidRPr="00846C32">
        <w:rPr>
          <w:rFonts w:cs="Arial"/>
        </w:rPr>
        <w:t xml:space="preserve">validated </w:t>
      </w:r>
      <w:r w:rsidR="00F110BF" w:rsidRPr="00846C32">
        <w:rPr>
          <w:rFonts w:cs="Arial"/>
        </w:rPr>
        <w:t xml:space="preserve">against </w:t>
      </w:r>
      <w:r w:rsidR="00204FD4" w:rsidRPr="00846C32">
        <w:rPr>
          <w:rFonts w:cs="Arial"/>
        </w:rPr>
        <w:t>clinical</w:t>
      </w:r>
      <w:r w:rsidR="002A0377" w:rsidRPr="00846C32">
        <w:rPr>
          <w:rFonts w:cs="Arial"/>
        </w:rPr>
        <w:t xml:space="preserve"> pathogenicity.  </w:t>
      </w:r>
    </w:p>
    <w:p w14:paraId="30956CB2" w14:textId="04FAB63D" w:rsidR="00AD7AB6" w:rsidRPr="00846C32" w:rsidRDefault="00720224" w:rsidP="00C365FE">
      <w:pPr>
        <w:spacing w:line="480" w:lineRule="auto"/>
        <w:jc w:val="both"/>
        <w:rPr>
          <w:rFonts w:cs="Arial"/>
        </w:rPr>
      </w:pPr>
      <w:r w:rsidRPr="00846C32">
        <w:rPr>
          <w:rFonts w:cs="Arial"/>
        </w:rPr>
        <w:t xml:space="preserve">We demonstrated that most widely-used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444904" w:rsidRPr="00846C32">
        <w:rPr>
          <w:rFonts w:cs="Arial"/>
        </w:rPr>
        <w:t>t</w:t>
      </w:r>
      <w:r w:rsidR="000E1101" w:rsidRPr="00846C32">
        <w:rPr>
          <w:rFonts w:cs="Arial"/>
        </w:rPr>
        <w:t xml:space="preserve">ools have </w:t>
      </w:r>
      <w:r w:rsidRPr="00846C32">
        <w:rPr>
          <w:rFonts w:cs="Arial"/>
        </w:rPr>
        <w:t>high</w:t>
      </w:r>
      <w:r w:rsidR="000E1101" w:rsidRPr="00846C32">
        <w:rPr>
          <w:rFonts w:cs="Arial"/>
        </w:rPr>
        <w:t xml:space="preserve"> sensitivity,</w:t>
      </w:r>
      <w:r w:rsidR="00F975BF" w:rsidRPr="00846C32">
        <w:rPr>
          <w:rFonts w:cs="Arial"/>
        </w:rPr>
        <w:t xml:space="preserve"> </w:t>
      </w:r>
      <w:r w:rsidR="00444904" w:rsidRPr="00846C32">
        <w:rPr>
          <w:rFonts w:cs="Arial"/>
        </w:rPr>
        <w:t xml:space="preserve">that is they </w:t>
      </w:r>
      <w:r w:rsidR="00AA551F" w:rsidRPr="00846C32">
        <w:rPr>
          <w:rFonts w:cs="Arial"/>
        </w:rPr>
        <w:t xml:space="preserve">are unlikely to miscall a truly </w:t>
      </w:r>
      <w:r w:rsidR="00444904" w:rsidRPr="00846C32">
        <w:rPr>
          <w:rFonts w:cs="Arial"/>
        </w:rPr>
        <w:t xml:space="preserve">deleterious </w:t>
      </w:r>
      <w:r w:rsidR="00AA551F" w:rsidRPr="00846C32">
        <w:rPr>
          <w:rFonts w:cs="Arial"/>
        </w:rPr>
        <w:t xml:space="preserve">variants. However, many of the tools maintain high sensitivity </w:t>
      </w:r>
      <w:r w:rsidR="00444904" w:rsidRPr="00846C32">
        <w:rPr>
          <w:rFonts w:cs="Arial"/>
        </w:rPr>
        <w:t xml:space="preserve">at the expense </w:t>
      </w:r>
      <w:r w:rsidR="00B81B2F" w:rsidRPr="00846C32">
        <w:rPr>
          <w:rFonts w:cs="Arial"/>
        </w:rPr>
        <w:t xml:space="preserve">of </w:t>
      </w:r>
      <w:r w:rsidR="00AA551F" w:rsidRPr="00846C32">
        <w:rPr>
          <w:rFonts w:cs="Arial"/>
        </w:rPr>
        <w:t xml:space="preserve">very </w:t>
      </w:r>
      <w:r w:rsidR="00B81B2F" w:rsidRPr="00846C32">
        <w:rPr>
          <w:rFonts w:cs="Arial"/>
        </w:rPr>
        <w:t>high</w:t>
      </w:r>
      <w:r w:rsidR="00C36810" w:rsidRPr="00846C32">
        <w:rPr>
          <w:rFonts w:cs="Arial"/>
        </w:rPr>
        <w:t xml:space="preserve"> false positive</w:t>
      </w:r>
      <w:r w:rsidR="00B81B2F" w:rsidRPr="00846C32">
        <w:rPr>
          <w:rFonts w:cs="Arial"/>
        </w:rPr>
        <w:t xml:space="preserve"> call-rates</w:t>
      </w:r>
      <w:r w:rsidR="009240F8" w:rsidRPr="00846C32">
        <w:rPr>
          <w:rFonts w:cs="Arial"/>
        </w:rPr>
        <w:t xml:space="preserve">, as reflected by </w:t>
      </w:r>
      <w:r w:rsidR="00AA551F" w:rsidRPr="00846C32">
        <w:rPr>
          <w:rFonts w:cs="Arial"/>
        </w:rPr>
        <w:t xml:space="preserve">the </w:t>
      </w:r>
      <w:r w:rsidR="00D209AD" w:rsidRPr="00154839">
        <w:rPr>
          <w:rFonts w:cs="Arial"/>
        </w:rPr>
        <w:t>56</w:t>
      </w:r>
      <w:r w:rsidR="0064598A" w:rsidRPr="00846C32">
        <w:rPr>
          <w:rFonts w:cs="Arial"/>
        </w:rPr>
        <w:t>/</w:t>
      </w:r>
      <w:r w:rsidR="00D87215" w:rsidRPr="00154839">
        <w:rPr>
          <w:rFonts w:cs="Arial"/>
        </w:rPr>
        <w:t>70</w:t>
      </w:r>
      <w:r w:rsidR="0064598A" w:rsidRPr="00846C32">
        <w:rPr>
          <w:rFonts w:cs="Arial"/>
        </w:rPr>
        <w:t xml:space="preserve"> tools </w:t>
      </w:r>
      <w:r w:rsidR="00AA551F" w:rsidRPr="00846C32">
        <w:rPr>
          <w:rFonts w:cs="Arial"/>
        </w:rPr>
        <w:t xml:space="preserve">which </w:t>
      </w:r>
      <w:r w:rsidR="0064598A" w:rsidRPr="00846C32">
        <w:rPr>
          <w:rFonts w:cs="Arial"/>
        </w:rPr>
        <w:t>called more than 50% of the variants as deleterious</w:t>
      </w:r>
      <w:r w:rsidR="00C64604" w:rsidRPr="00846C32">
        <w:rPr>
          <w:rFonts w:cs="Arial"/>
        </w:rPr>
        <w:t xml:space="preserve"> (true frequency </w:t>
      </w:r>
      <w:r w:rsidR="00197AD3" w:rsidRPr="00846C32">
        <w:rPr>
          <w:rFonts w:cs="Arial"/>
        </w:rPr>
        <w:t>15</w:t>
      </w:r>
      <w:r w:rsidR="00C64604" w:rsidRPr="00846C32">
        <w:rPr>
          <w:rFonts w:cs="Arial"/>
        </w:rPr>
        <w:t>%)</w:t>
      </w:r>
      <w:r w:rsidR="009240F8" w:rsidRPr="00A05E10">
        <w:rPr>
          <w:rFonts w:cs="Arial"/>
        </w:rPr>
        <w:t xml:space="preserve">. </w:t>
      </w:r>
      <w:r w:rsidR="00197AD3" w:rsidRPr="00846C32">
        <w:rPr>
          <w:rFonts w:cs="Arial"/>
        </w:rPr>
        <w:t xml:space="preserve">For </w:t>
      </w:r>
      <w:r w:rsidR="00204EAC" w:rsidRPr="00846C32">
        <w:rPr>
          <w:rFonts w:cs="Arial"/>
        </w:rPr>
        <w:t xml:space="preserve">the </w:t>
      </w:r>
      <w:r w:rsidR="00AA551F" w:rsidRPr="00846C32">
        <w:rPr>
          <w:rFonts w:cs="Arial"/>
        </w:rPr>
        <w:t>tools widely used in clinic</w:t>
      </w:r>
      <w:r w:rsidR="00AD7AB6" w:rsidRPr="00846C32">
        <w:rPr>
          <w:rFonts w:cs="Arial"/>
        </w:rPr>
        <w:t xml:space="preserve"> </w:t>
      </w:r>
      <w:r w:rsidR="00E418ED" w:rsidRPr="00846C32">
        <w:rPr>
          <w:rFonts w:cs="Arial"/>
        </w:rPr>
        <w:t>at their specified th</w:t>
      </w:r>
      <w:r w:rsidR="00204EAC" w:rsidRPr="00846C32">
        <w:rPr>
          <w:rFonts w:cs="Arial"/>
        </w:rPr>
        <w:t>r</w:t>
      </w:r>
      <w:r w:rsidR="00E418ED" w:rsidRPr="00846C32">
        <w:rPr>
          <w:rFonts w:cs="Arial"/>
        </w:rPr>
        <w:t xml:space="preserve">esholds, </w:t>
      </w:r>
      <w:r w:rsidR="007879C1" w:rsidRPr="00846C32">
        <w:rPr>
          <w:rFonts w:cs="Arial"/>
        </w:rPr>
        <w:t>across the five functional</w:t>
      </w:r>
      <w:r w:rsidR="00D4225E" w:rsidRPr="00846C32">
        <w:rPr>
          <w:rFonts w:cs="Arial"/>
        </w:rPr>
        <w:t>-</w:t>
      </w:r>
      <w:r w:rsidR="007879C1" w:rsidRPr="00846C32">
        <w:rPr>
          <w:rFonts w:cs="Arial"/>
        </w:rPr>
        <w:t xml:space="preserve">truth-sets mean </w:t>
      </w:r>
      <w:r w:rsidR="00AD7AB6" w:rsidRPr="00846C32">
        <w:rPr>
          <w:rFonts w:cs="Arial"/>
        </w:rPr>
        <w:t>PP</w:t>
      </w:r>
      <w:r w:rsidR="007879C1" w:rsidRPr="00154839">
        <w:rPr>
          <w:rFonts w:cs="Arial"/>
        </w:rPr>
        <w:t xml:space="preserve">V was </w:t>
      </w:r>
      <w:r w:rsidR="00FF7CDC" w:rsidRPr="00846C32">
        <w:rPr>
          <w:rFonts w:cs="Arial"/>
        </w:rPr>
        <w:t>30%</w:t>
      </w:r>
      <w:r w:rsidR="00AD7AB6" w:rsidRPr="00846C32">
        <w:rPr>
          <w:rFonts w:cs="Arial"/>
        </w:rPr>
        <w:t xml:space="preserve"> </w:t>
      </w:r>
      <w:r w:rsidR="007879C1" w:rsidRPr="00846C32">
        <w:rPr>
          <w:rFonts w:cs="Arial"/>
        </w:rPr>
        <w:t>for S</w:t>
      </w:r>
      <w:r w:rsidR="00FF7CDC" w:rsidRPr="00846C32">
        <w:rPr>
          <w:rFonts w:cs="Arial"/>
        </w:rPr>
        <w:t xml:space="preserve">IFT, </w:t>
      </w:r>
      <w:r w:rsidR="00FF7CDC" w:rsidRPr="00154839">
        <w:rPr>
          <w:rFonts w:cs="Arial"/>
        </w:rPr>
        <w:t>28%</w:t>
      </w:r>
      <w:r w:rsidR="007879C1" w:rsidRPr="00154839">
        <w:rPr>
          <w:rFonts w:cs="Arial"/>
        </w:rPr>
        <w:t xml:space="preserve"> for </w:t>
      </w:r>
      <w:proofErr w:type="spellStart"/>
      <w:r w:rsidR="007879C1" w:rsidRPr="00846C32">
        <w:rPr>
          <w:rFonts w:cs="Arial"/>
        </w:rPr>
        <w:t>Polyphen</w:t>
      </w:r>
      <w:proofErr w:type="spellEnd"/>
      <w:r w:rsidR="007879C1" w:rsidRPr="00846C32">
        <w:rPr>
          <w:rFonts w:cs="Arial"/>
        </w:rPr>
        <w:t xml:space="preserve"> </w:t>
      </w:r>
      <w:proofErr w:type="spellStart"/>
      <w:r w:rsidR="007879C1" w:rsidRPr="00846C32">
        <w:rPr>
          <w:rFonts w:cs="Arial"/>
        </w:rPr>
        <w:t>HumVAR</w:t>
      </w:r>
      <w:proofErr w:type="spellEnd"/>
      <w:r w:rsidR="00FF7CDC" w:rsidRPr="00846C32">
        <w:rPr>
          <w:rFonts w:cs="Arial"/>
        </w:rPr>
        <w:t xml:space="preserve"> and 26% for </w:t>
      </w:r>
      <w:proofErr w:type="spellStart"/>
      <w:r w:rsidR="00FF7CDC" w:rsidRPr="00846C32">
        <w:rPr>
          <w:rFonts w:cs="Arial"/>
        </w:rPr>
        <w:t>MutationTaster</w:t>
      </w:r>
      <w:proofErr w:type="spellEnd"/>
      <w:r w:rsidR="00FF7CDC" w:rsidRPr="00846C32">
        <w:rPr>
          <w:rFonts w:cs="Arial"/>
        </w:rPr>
        <w:t xml:space="preserve"> </w:t>
      </w:r>
      <w:r w:rsidR="00296848" w:rsidRPr="00846C32">
        <w:rPr>
          <w:rFonts w:cs="Arial"/>
        </w:rPr>
        <w:fldChar w:fldCharType="begin"/>
      </w:r>
      <w:r w:rsidR="00160F87"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00296848" w:rsidRPr="00846C32">
        <w:rPr>
          <w:rFonts w:cs="Arial"/>
        </w:rPr>
        <w:fldChar w:fldCharType="separate"/>
      </w:r>
      <w:r w:rsidR="00160F87" w:rsidRPr="00846C32">
        <w:rPr>
          <w:rFonts w:cs="Arial"/>
          <w:noProof/>
          <w:vertAlign w:val="superscript"/>
        </w:rPr>
        <w:t>11</w:t>
      </w:r>
      <w:r w:rsidR="00296848" w:rsidRPr="00846C32">
        <w:rPr>
          <w:rFonts w:cs="Arial"/>
        </w:rPr>
        <w:fldChar w:fldCharType="end"/>
      </w:r>
      <w:r w:rsidR="00E112DC" w:rsidRPr="00846C32">
        <w:rPr>
          <w:rFonts w:cs="Arial"/>
        </w:rPr>
        <w:t>.</w:t>
      </w:r>
      <w:r w:rsidR="0004532B" w:rsidRPr="00846C32">
        <w:rPr>
          <w:rFonts w:cs="Arial"/>
        </w:rPr>
        <w:t xml:space="preserve">  </w:t>
      </w:r>
    </w:p>
    <w:p w14:paraId="152D5A70" w14:textId="1FC51A54" w:rsidR="002A1CF3" w:rsidRPr="00A05E10" w:rsidRDefault="002A1CF3" w:rsidP="002A1CF3">
      <w:pPr>
        <w:spacing w:line="480" w:lineRule="auto"/>
        <w:jc w:val="both"/>
        <w:rPr>
          <w:rFonts w:cs="Arial"/>
        </w:rPr>
      </w:pPr>
      <w:r w:rsidRPr="00846C32">
        <w:rPr>
          <w:rFonts w:cs="Arial"/>
        </w:rPr>
        <w:t xml:space="preserve">Because tools are generally calibrated to overcall as pathogenic, their negative predictive value is typically good: </w:t>
      </w:r>
      <w:r w:rsidRPr="00154839">
        <w:rPr>
          <w:rFonts w:cs="Arial"/>
        </w:rPr>
        <w:t>4</w:t>
      </w:r>
      <w:r w:rsidR="004860F6" w:rsidRPr="00154839">
        <w:rPr>
          <w:rFonts w:cs="Arial"/>
        </w:rPr>
        <w:t>4</w:t>
      </w:r>
      <w:r w:rsidRPr="00154839">
        <w:rPr>
          <w:rFonts w:cs="Arial"/>
        </w:rPr>
        <w:t>/70</w:t>
      </w:r>
      <w:r w:rsidRPr="00846C32">
        <w:rPr>
          <w:rFonts w:cs="Arial"/>
        </w:rPr>
        <w:t xml:space="preserve"> tool-threshold-combinations had NPV&gt;95%. Furthermore, NPV is dependent on the prevalence of true pathogenic variants; the NPV would further improve in the context of a clinical laboratory in which prevalence of true pathogenic variants is typically lower than the </w:t>
      </w:r>
      <w:r w:rsidR="00197AD3" w:rsidRPr="00154839">
        <w:rPr>
          <w:rFonts w:cs="Arial"/>
        </w:rPr>
        <w:t>15</w:t>
      </w:r>
      <w:r w:rsidRPr="00154839">
        <w:rPr>
          <w:rFonts w:cs="Arial"/>
        </w:rPr>
        <w:t>%</w:t>
      </w:r>
      <w:r w:rsidRPr="00846C32">
        <w:rPr>
          <w:rFonts w:cs="Arial"/>
        </w:rPr>
        <w:t xml:space="preserve"> in the combined-functional-truth-set. </w:t>
      </w:r>
      <w:r w:rsidRPr="00154839">
        <w:rPr>
          <w:rFonts w:cs="Arial"/>
        </w:rPr>
        <w:t xml:space="preserve">These data argue against current equivalence within the ACMG/AMP framework for </w:t>
      </w:r>
      <w:r w:rsidR="00FF4CC1" w:rsidRPr="00154839">
        <w:rPr>
          <w:rFonts w:cs="Arial"/>
        </w:rPr>
        <w:t>in</w:t>
      </w:r>
      <w:r w:rsidR="00D4225E" w:rsidRPr="00154839">
        <w:rPr>
          <w:rFonts w:cs="Arial"/>
        </w:rPr>
        <w:t xml:space="preserve"> </w:t>
      </w:r>
      <w:proofErr w:type="spellStart"/>
      <w:r w:rsidR="00FF4CC1" w:rsidRPr="00154839">
        <w:rPr>
          <w:rFonts w:cs="Arial"/>
        </w:rPr>
        <w:t>silico</w:t>
      </w:r>
      <w:proofErr w:type="spellEnd"/>
      <w:r w:rsidR="00FF4CC1" w:rsidRPr="00154839">
        <w:rPr>
          <w:rFonts w:cs="Arial"/>
        </w:rPr>
        <w:t xml:space="preserve"> tool </w:t>
      </w:r>
      <w:r w:rsidRPr="00154839">
        <w:rPr>
          <w:rFonts w:cs="Arial"/>
        </w:rPr>
        <w:t>prediction of</w:t>
      </w:r>
      <w:r w:rsidR="004860F6" w:rsidRPr="00846C32">
        <w:rPr>
          <w:rFonts w:cs="Arial"/>
        </w:rPr>
        <w:t xml:space="preserve"> pathogenicity and benignity. These data</w:t>
      </w:r>
      <w:r w:rsidRPr="00154839">
        <w:rPr>
          <w:rFonts w:cs="Arial"/>
        </w:rPr>
        <w:t xml:space="preserve"> replicate </w:t>
      </w:r>
      <w:r w:rsidR="00112023" w:rsidRPr="00154839">
        <w:rPr>
          <w:rFonts w:cs="Arial"/>
        </w:rPr>
        <w:t>similar observation</w:t>
      </w:r>
      <w:r w:rsidR="004860F6" w:rsidRPr="00846C32">
        <w:rPr>
          <w:rFonts w:cs="Arial"/>
        </w:rPr>
        <w:t>s</w:t>
      </w:r>
      <w:r w:rsidR="00112023" w:rsidRPr="00154839">
        <w:rPr>
          <w:rFonts w:cs="Arial"/>
        </w:rPr>
        <w:t xml:space="preserve"> reported</w:t>
      </w:r>
      <w:r w:rsidR="00FF4CC1" w:rsidRPr="00154839">
        <w:rPr>
          <w:rFonts w:cs="Arial"/>
        </w:rPr>
        <w:t xml:space="preserve"> in </w:t>
      </w:r>
      <w:r w:rsidRPr="00154839">
        <w:rPr>
          <w:rFonts w:cs="Arial"/>
        </w:rPr>
        <w:t xml:space="preserve">previous analyses using </w:t>
      </w:r>
      <w:proofErr w:type="spellStart"/>
      <w:r w:rsidRPr="00154839">
        <w:rPr>
          <w:rFonts w:cs="Arial"/>
        </w:rPr>
        <w:t>ClinVar</w:t>
      </w:r>
      <w:proofErr w:type="spellEnd"/>
      <w:r w:rsidRPr="00154839">
        <w:rPr>
          <w:rFonts w:cs="Arial"/>
        </w:rPr>
        <w:t xml:space="preserve"> truth</w:t>
      </w:r>
      <w:r w:rsidR="00A344BF" w:rsidRPr="00154839">
        <w:rPr>
          <w:rFonts w:cs="Arial"/>
        </w:rPr>
        <w:t>-</w:t>
      </w:r>
      <w:r w:rsidRPr="00154839">
        <w:rPr>
          <w:rFonts w:cs="Arial"/>
        </w:rPr>
        <w:t>sets</w:t>
      </w:r>
      <w:r w:rsidRPr="00154839">
        <w:rPr>
          <w:rFonts w:cs="Arial"/>
        </w:rPr>
        <w:fldChar w:fldCharType="begin">
          <w:fldData xml:space="preserve">PEVuZE5vdGU+PENpdGU+PEF1dGhvcj5HaG9zaDwvQXV0aG9yPjxZZWFyPjIwMTc8L1llYXI+PFJl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jI1PC9wYWdlcz48dm9sdW1lPjE4PC92b2x1bWU+PG51bWJl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</w:fldData>
        </w:fldChar>
      </w:r>
      <w:r w:rsidRPr="00154839">
        <w:rPr>
          <w:rFonts w:cs="Arial"/>
        </w:rPr>
        <w:instrText xml:space="preserve"> ADDIN EN.CITE </w:instrText>
      </w:r>
      <w:r w:rsidRPr="00154839">
        <w:rPr>
          <w:rFonts w:cs="Arial"/>
        </w:rPr>
        <w:fldChar w:fldCharType="begin">
          <w:fldData xml:space="preserve">PEVuZE5vdGU+PENpdGU+PEF1dGhvcj5HaG9zaDwvQXV0aG9yPjxZZWFyPjIwMTc8L1llYXI+PFJl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jI1PC9wYWdlcz48dm9sdW1lPjE4PC92b2x1bWU+PG51bWJl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</w:fldData>
        </w:fldChar>
      </w:r>
      <w:r w:rsidRPr="00154839">
        <w:rPr>
          <w:rFonts w:cs="Arial"/>
        </w:rPr>
        <w:instrText xml:space="preserve"> ADDIN EN.CITE.DATA </w:instrText>
      </w:r>
      <w:r w:rsidRPr="00154839">
        <w:rPr>
          <w:rFonts w:cs="Arial"/>
        </w:rPr>
      </w:r>
      <w:r w:rsidRPr="00154839">
        <w:rPr>
          <w:rFonts w:cs="Arial"/>
        </w:rPr>
        <w:fldChar w:fldCharType="end"/>
      </w:r>
      <w:r w:rsidRPr="00154839">
        <w:rPr>
          <w:rFonts w:cs="Arial"/>
        </w:rPr>
      </w:r>
      <w:r w:rsidRPr="00154839">
        <w:rPr>
          <w:rFonts w:cs="Arial"/>
        </w:rPr>
        <w:fldChar w:fldCharType="separate"/>
      </w:r>
      <w:r w:rsidRPr="00154839">
        <w:rPr>
          <w:rFonts w:cs="Arial"/>
          <w:noProof/>
          <w:vertAlign w:val="superscript"/>
        </w:rPr>
        <w:t>17</w:t>
      </w:r>
      <w:r w:rsidRPr="00154839">
        <w:rPr>
          <w:rFonts w:cs="Arial"/>
        </w:rPr>
        <w:fldChar w:fldCharType="end"/>
      </w:r>
      <w:r w:rsidRPr="00154839">
        <w:rPr>
          <w:rFonts w:cs="Arial"/>
        </w:rPr>
        <w:t>.</w:t>
      </w:r>
      <w:r w:rsidRPr="00846C32">
        <w:rPr>
          <w:rFonts w:cs="Arial"/>
        </w:rPr>
        <w:t xml:space="preserve"> For example</w:t>
      </w:r>
      <w:r w:rsidR="00194B03" w:rsidRPr="00846C32">
        <w:rPr>
          <w:rFonts w:cs="Arial"/>
        </w:rPr>
        <w:t>,</w:t>
      </w:r>
      <w:r w:rsidR="00D723B4" w:rsidRPr="00846C32">
        <w:rPr>
          <w:rFonts w:cs="Arial"/>
        </w:rPr>
        <w:t xml:space="preserve"> 2361</w:t>
      </w:r>
      <w:r w:rsidRPr="00846C32">
        <w:rPr>
          <w:rFonts w:cs="Arial"/>
        </w:rPr>
        <w:t xml:space="preserve"> variants have Revel score &lt;0.5: of these </w:t>
      </w:r>
      <w:r w:rsidR="00D723B4" w:rsidRPr="00846C32">
        <w:rPr>
          <w:rFonts w:cs="Arial"/>
        </w:rPr>
        <w:t>2328</w:t>
      </w:r>
      <w:r w:rsidRPr="00846C32">
        <w:rPr>
          <w:rFonts w:cs="Arial"/>
        </w:rPr>
        <w:t xml:space="preserve"> are true negatives and only </w:t>
      </w:r>
      <w:r w:rsidR="00D723B4" w:rsidRPr="00A05E10">
        <w:rPr>
          <w:rFonts w:cs="Arial"/>
        </w:rPr>
        <w:t>33</w:t>
      </w:r>
      <w:r w:rsidRPr="00A05E10">
        <w:rPr>
          <w:rFonts w:cs="Arial"/>
        </w:rPr>
        <w:t xml:space="preserve"> are false negatives.</w:t>
      </w:r>
    </w:p>
    <w:p w14:paraId="06596A97" w14:textId="7838A07B" w:rsidR="00E94506" w:rsidRPr="00846C32" w:rsidRDefault="00C96F78" w:rsidP="00236722">
      <w:pPr>
        <w:spacing w:line="480" w:lineRule="auto"/>
        <w:jc w:val="both"/>
        <w:rPr>
          <w:rFonts w:cs="Arial"/>
        </w:rPr>
      </w:pPr>
      <w:r w:rsidRPr="00846C32">
        <w:rPr>
          <w:rFonts w:cs="Arial"/>
        </w:rPr>
        <w:t>As</w:t>
      </w:r>
      <w:r w:rsidR="00EA6839" w:rsidRPr="00846C32">
        <w:rPr>
          <w:rFonts w:cs="Arial"/>
        </w:rPr>
        <w:t xml:space="preserve"> tool thresholds are typically set for high s</w:t>
      </w:r>
      <w:r w:rsidR="00C76359" w:rsidRPr="00846C32">
        <w:rPr>
          <w:rFonts w:cs="Arial"/>
        </w:rPr>
        <w:t>ensitivity</w:t>
      </w:r>
      <w:r w:rsidRPr="00846C32">
        <w:rPr>
          <w:rFonts w:cs="Arial"/>
        </w:rPr>
        <w:t xml:space="preserve">, </w:t>
      </w:r>
      <w:r w:rsidR="00EA6839" w:rsidRPr="00846C32">
        <w:rPr>
          <w:rFonts w:cs="Arial"/>
        </w:rPr>
        <w:t>it is the co</w:t>
      </w:r>
      <w:r w:rsidR="008A5B87" w:rsidRPr="00846C32">
        <w:rPr>
          <w:rFonts w:cs="Arial"/>
        </w:rPr>
        <w:t>rresponding</w:t>
      </w:r>
      <w:r w:rsidR="00EA6839" w:rsidRPr="00846C32">
        <w:rPr>
          <w:rFonts w:cs="Arial"/>
        </w:rPr>
        <w:t xml:space="preserve"> </w:t>
      </w:r>
      <w:r w:rsidR="00D6494B" w:rsidRPr="00846C32">
        <w:rPr>
          <w:rFonts w:cs="Arial"/>
        </w:rPr>
        <w:t xml:space="preserve">specificity </w:t>
      </w:r>
      <w:r w:rsidRPr="00846C32">
        <w:rPr>
          <w:rFonts w:cs="Arial"/>
        </w:rPr>
        <w:t xml:space="preserve">which drives </w:t>
      </w:r>
      <w:r w:rsidR="00DE7D81" w:rsidRPr="00846C32">
        <w:rPr>
          <w:rFonts w:cs="Arial"/>
        </w:rPr>
        <w:t>our</w:t>
      </w:r>
      <w:r w:rsidR="00AA758B" w:rsidRPr="00846C32">
        <w:rPr>
          <w:rFonts w:cs="Arial"/>
        </w:rPr>
        <w:t xml:space="preserve"> </w:t>
      </w:r>
      <w:r w:rsidR="00DD4E0E" w:rsidRPr="00846C32">
        <w:rPr>
          <w:rFonts w:cs="Arial"/>
        </w:rPr>
        <w:t>ranking</w:t>
      </w:r>
      <w:r w:rsidR="00AA758B" w:rsidRPr="00846C32">
        <w:rPr>
          <w:rFonts w:cs="Arial"/>
        </w:rPr>
        <w:t>s</w:t>
      </w:r>
      <w:r w:rsidR="00DD4E0E" w:rsidRPr="00846C32">
        <w:rPr>
          <w:rFonts w:cs="Arial"/>
        </w:rPr>
        <w:t xml:space="preserve"> for </w:t>
      </w:r>
      <w:r w:rsidR="00E025F3" w:rsidRPr="00846C32">
        <w:rPr>
          <w:rFonts w:cs="Arial"/>
        </w:rPr>
        <w:t>BA</w:t>
      </w:r>
      <w:r w:rsidR="00D6494B" w:rsidRPr="00846C32">
        <w:rPr>
          <w:rFonts w:cs="Arial"/>
        </w:rPr>
        <w:t xml:space="preserve">. </w:t>
      </w:r>
      <w:r w:rsidR="00A73D8B" w:rsidRPr="00846C32">
        <w:rPr>
          <w:rFonts w:cs="Arial"/>
        </w:rPr>
        <w:t xml:space="preserve">At specified thresholds, </w:t>
      </w:r>
      <w:proofErr w:type="spellStart"/>
      <w:r w:rsidR="00236722" w:rsidRPr="00846C32">
        <w:rPr>
          <w:rFonts w:cs="Arial"/>
        </w:rPr>
        <w:t>Revel_b</w:t>
      </w:r>
      <w:proofErr w:type="spellEnd"/>
      <w:r w:rsidR="00236722" w:rsidRPr="00846C32">
        <w:rPr>
          <w:rFonts w:cs="Arial"/>
        </w:rPr>
        <w:t xml:space="preserve">, </w:t>
      </w:r>
      <w:proofErr w:type="spellStart"/>
      <w:r w:rsidR="00236722" w:rsidRPr="00846C32">
        <w:rPr>
          <w:rFonts w:cs="Arial"/>
        </w:rPr>
        <w:t>MetaSNP</w:t>
      </w:r>
      <w:proofErr w:type="spellEnd"/>
      <w:r w:rsidR="00236722" w:rsidRPr="00846C32">
        <w:rPr>
          <w:rFonts w:cs="Arial"/>
        </w:rPr>
        <w:t xml:space="preserve">, </w:t>
      </w:r>
      <w:proofErr w:type="spellStart"/>
      <w:r w:rsidR="00236722" w:rsidRPr="00846C32">
        <w:rPr>
          <w:rFonts w:cs="Arial"/>
        </w:rPr>
        <w:t>PMut</w:t>
      </w:r>
      <w:proofErr w:type="spellEnd"/>
      <w:r w:rsidR="00236722" w:rsidRPr="00846C32">
        <w:rPr>
          <w:rFonts w:cs="Arial"/>
        </w:rPr>
        <w:t xml:space="preserve">, </w:t>
      </w:r>
      <w:proofErr w:type="spellStart"/>
      <w:r w:rsidR="00236722" w:rsidRPr="00846C32">
        <w:rPr>
          <w:rFonts w:cs="Arial"/>
        </w:rPr>
        <w:t>MutPred_b</w:t>
      </w:r>
      <w:proofErr w:type="spellEnd"/>
      <w:r w:rsidR="00236722" w:rsidRPr="00846C32">
        <w:rPr>
          <w:rFonts w:cs="Arial"/>
        </w:rPr>
        <w:t xml:space="preserve">, </w:t>
      </w:r>
      <w:proofErr w:type="spellStart"/>
      <w:r w:rsidR="00236722" w:rsidRPr="00846C32">
        <w:rPr>
          <w:rFonts w:cs="Arial"/>
        </w:rPr>
        <w:t>rfPred</w:t>
      </w:r>
      <w:proofErr w:type="spellEnd"/>
      <w:r w:rsidR="00236722" w:rsidRPr="00846C32">
        <w:rPr>
          <w:rFonts w:cs="Arial"/>
        </w:rPr>
        <w:t xml:space="preserve"> and VEST3_c </w:t>
      </w:r>
      <w:r w:rsidR="006E7FF5" w:rsidRPr="00846C32">
        <w:rPr>
          <w:rFonts w:cs="Arial"/>
        </w:rPr>
        <w:t>all perform well</w:t>
      </w:r>
      <w:r w:rsidR="00A73D8B" w:rsidRPr="00846C32">
        <w:rPr>
          <w:rFonts w:cs="Arial"/>
        </w:rPr>
        <w:t>, with</w:t>
      </w:r>
      <w:r w:rsidR="006E7FF5" w:rsidRPr="00846C32">
        <w:rPr>
          <w:rFonts w:cs="Arial"/>
        </w:rPr>
        <w:t xml:space="preserve"> </w:t>
      </w:r>
      <w:r w:rsidR="00E025F3" w:rsidRPr="00846C32">
        <w:rPr>
          <w:rFonts w:cs="Arial"/>
        </w:rPr>
        <w:t>BA</w:t>
      </w:r>
      <w:r w:rsidR="009A33E3" w:rsidRPr="00846C32">
        <w:rPr>
          <w:rFonts w:cs="Arial"/>
        </w:rPr>
        <w:t>≥</w:t>
      </w:r>
      <w:r w:rsidR="00236722" w:rsidRPr="00154839">
        <w:rPr>
          <w:rFonts w:cs="Arial"/>
        </w:rPr>
        <w:t>7</w:t>
      </w:r>
      <w:r w:rsidR="0071688A" w:rsidRPr="00154839">
        <w:rPr>
          <w:rFonts w:cs="Arial"/>
        </w:rPr>
        <w:t>3</w:t>
      </w:r>
      <w:r w:rsidR="00A73D8B" w:rsidRPr="00846C32">
        <w:rPr>
          <w:rFonts w:cs="Arial"/>
        </w:rPr>
        <w:t>%</w:t>
      </w:r>
      <w:r w:rsidR="000A6DF0" w:rsidRPr="00846C32">
        <w:rPr>
          <w:rFonts w:cs="Arial"/>
        </w:rPr>
        <w:t>, AUC</w:t>
      </w:r>
      <w:r w:rsidR="009A33E3" w:rsidRPr="00846C32">
        <w:rPr>
          <w:rFonts w:cs="Arial"/>
        </w:rPr>
        <w:t>≥</w:t>
      </w:r>
      <w:r w:rsidR="00A73D8B" w:rsidRPr="00846C32">
        <w:rPr>
          <w:rFonts w:cs="Arial"/>
        </w:rPr>
        <w:t>8</w:t>
      </w:r>
      <w:r w:rsidR="00A9237B" w:rsidRPr="00846C32">
        <w:rPr>
          <w:rFonts w:cs="Arial"/>
        </w:rPr>
        <w:t>3%</w:t>
      </w:r>
      <w:r w:rsidR="006E7FF5" w:rsidRPr="00846C32">
        <w:rPr>
          <w:rFonts w:cs="Arial"/>
        </w:rPr>
        <w:t xml:space="preserve"> and MMC</w:t>
      </w:r>
      <w:r w:rsidR="009A33E3" w:rsidRPr="00846C32">
        <w:rPr>
          <w:rFonts w:cs="Arial"/>
        </w:rPr>
        <w:t>≥</w:t>
      </w:r>
      <w:r w:rsidR="00927B3C" w:rsidRPr="00154839">
        <w:rPr>
          <w:rFonts w:cs="Arial"/>
        </w:rPr>
        <w:t>4</w:t>
      </w:r>
      <w:r w:rsidR="008B7481" w:rsidRPr="00154839">
        <w:rPr>
          <w:rFonts w:cs="Arial"/>
        </w:rPr>
        <w:t>1</w:t>
      </w:r>
      <w:r w:rsidR="009A33E3" w:rsidRPr="00846C32">
        <w:rPr>
          <w:rFonts w:cs="Arial"/>
        </w:rPr>
        <w:t>%</w:t>
      </w:r>
      <w:r w:rsidR="006E7FF5" w:rsidRPr="00846C32">
        <w:rPr>
          <w:rFonts w:cs="Arial"/>
        </w:rPr>
        <w:t xml:space="preserve">. </w:t>
      </w:r>
      <w:r w:rsidR="0018722C" w:rsidRPr="00846C32">
        <w:rPr>
          <w:rFonts w:cs="Arial"/>
        </w:rPr>
        <w:t>Notably</w:t>
      </w:r>
      <w:r w:rsidR="007759AC" w:rsidRPr="00846C32">
        <w:rPr>
          <w:rFonts w:cs="Arial"/>
        </w:rPr>
        <w:t xml:space="preserve"> Revel,</w:t>
      </w:r>
      <w:r w:rsidR="004659FE" w:rsidRPr="00A05E10">
        <w:rPr>
          <w:rFonts w:cs="Arial"/>
        </w:rPr>
        <w:t xml:space="preserve"> </w:t>
      </w:r>
      <w:r w:rsidR="00A131AD" w:rsidRPr="00A05E10">
        <w:rPr>
          <w:rFonts w:cs="Arial"/>
        </w:rPr>
        <w:t>Meta-SNP and</w:t>
      </w:r>
      <w:r w:rsidR="007759AC" w:rsidRPr="00846C32">
        <w:rPr>
          <w:rFonts w:cs="Arial"/>
        </w:rPr>
        <w:t xml:space="preserve"> </w:t>
      </w:r>
      <w:proofErr w:type="spellStart"/>
      <w:r w:rsidR="004659FE" w:rsidRPr="00846C32">
        <w:rPr>
          <w:rFonts w:cs="Arial"/>
        </w:rPr>
        <w:t>rfPred</w:t>
      </w:r>
      <w:proofErr w:type="spellEnd"/>
      <w:r w:rsidR="004659FE" w:rsidRPr="00846C32">
        <w:rPr>
          <w:rFonts w:cs="Arial"/>
        </w:rPr>
        <w:t xml:space="preserve"> </w:t>
      </w:r>
      <w:r w:rsidR="007759AC" w:rsidRPr="00846C32">
        <w:rPr>
          <w:rFonts w:cs="Arial"/>
        </w:rPr>
        <w:t>are all meta-</w:t>
      </w:r>
      <w:r w:rsidR="00A131AD" w:rsidRPr="00846C32">
        <w:rPr>
          <w:rFonts w:cs="Arial"/>
        </w:rPr>
        <w:t>predictors,</w:t>
      </w:r>
      <w:r w:rsidR="0018722C" w:rsidRPr="00846C32">
        <w:rPr>
          <w:rFonts w:cs="Arial"/>
        </w:rPr>
        <w:t xml:space="preserve"> </w:t>
      </w:r>
      <w:r w:rsidR="00A131AD" w:rsidRPr="00846C32">
        <w:rPr>
          <w:rFonts w:cs="Arial"/>
        </w:rPr>
        <w:t xml:space="preserve">that is they </w:t>
      </w:r>
      <w:r w:rsidR="007759AC" w:rsidRPr="00846C32">
        <w:rPr>
          <w:rFonts w:cs="Arial"/>
        </w:rPr>
        <w:t xml:space="preserve">have been developed using </w:t>
      </w:r>
      <w:r w:rsidR="002A6C90" w:rsidRPr="00846C32">
        <w:rPr>
          <w:rFonts w:cs="Arial"/>
        </w:rPr>
        <w:t xml:space="preserve">machine learning </w:t>
      </w:r>
      <w:r w:rsidR="007759AC" w:rsidRPr="00846C32">
        <w:rPr>
          <w:rFonts w:cs="Arial"/>
        </w:rPr>
        <w:t xml:space="preserve">optimised </w:t>
      </w:r>
      <w:r w:rsidR="000A6DF0" w:rsidRPr="00846C32">
        <w:rPr>
          <w:rFonts w:cs="Arial"/>
        </w:rPr>
        <w:t xml:space="preserve">amalgamation </w:t>
      </w:r>
      <w:r w:rsidR="00DE7D81" w:rsidRPr="00846C32">
        <w:rPr>
          <w:rFonts w:cs="Arial"/>
        </w:rPr>
        <w:t>of component algorithms</w:t>
      </w:r>
      <w:r w:rsidR="002A6C90" w:rsidRPr="00846C32">
        <w:rPr>
          <w:rFonts w:cs="Arial"/>
        </w:rPr>
        <w:t xml:space="preserve"> </w:t>
      </w:r>
      <w:r w:rsidR="00DE7D81" w:rsidRPr="00846C32">
        <w:rPr>
          <w:rFonts w:cs="Arial"/>
        </w:rPr>
        <w:t>(Supplementary Table 1)</w:t>
      </w:r>
      <w:r w:rsidR="00E022D2" w:rsidRPr="00846C32">
        <w:rPr>
          <w:rFonts w:cs="Arial"/>
        </w:rPr>
        <w:t>.</w:t>
      </w:r>
      <w:r w:rsidR="001C48C3" w:rsidRPr="00846C32">
        <w:rPr>
          <w:rFonts w:cs="Arial"/>
        </w:rPr>
        <w:t xml:space="preserve"> </w:t>
      </w:r>
    </w:p>
    <w:p w14:paraId="1AC22145" w14:textId="72A587DA" w:rsidR="00E94506" w:rsidRPr="00846C32" w:rsidRDefault="00E94506" w:rsidP="00E94506">
      <w:pPr>
        <w:spacing w:line="480" w:lineRule="auto"/>
        <w:jc w:val="both"/>
        <w:rPr>
          <w:rFonts w:cs="Arial"/>
        </w:rPr>
      </w:pPr>
      <w:r w:rsidRPr="00846C32">
        <w:rPr>
          <w:rFonts w:cs="Arial"/>
        </w:rPr>
        <w:t xml:space="preserve">Although included as it is a widely-used tool, we would caveat generalisability of performance of Align-GVGD, as not only have sequence alignments </w:t>
      </w:r>
      <w:r w:rsidR="00B53557" w:rsidRPr="00846C32">
        <w:rPr>
          <w:rFonts w:cs="Arial"/>
        </w:rPr>
        <w:t>been especially well-</w:t>
      </w:r>
      <w:r w:rsidRPr="00846C32">
        <w:rPr>
          <w:rFonts w:cs="Arial"/>
        </w:rPr>
        <w:t>curated</w:t>
      </w:r>
      <w:r w:rsidR="00B53557" w:rsidRPr="00846C32">
        <w:rPr>
          <w:rFonts w:cs="Arial"/>
        </w:rPr>
        <w:t xml:space="preserve"> for the genes analysed</w:t>
      </w:r>
      <w:r w:rsidRPr="00846C32">
        <w:rPr>
          <w:rFonts w:cs="Arial"/>
        </w:rPr>
        <w:t xml:space="preserve">, but the tool was trained on </w:t>
      </w:r>
      <w:r w:rsidRPr="00154839">
        <w:rPr>
          <w:rFonts w:cs="Arial"/>
          <w:i/>
        </w:rPr>
        <w:t xml:space="preserve">BRCA1/2 </w:t>
      </w:r>
      <w:r w:rsidRPr="00846C32">
        <w:rPr>
          <w:rFonts w:cs="Arial"/>
        </w:rPr>
        <w:t xml:space="preserve">classifications and </w:t>
      </w:r>
      <w:r w:rsidRPr="00154839">
        <w:rPr>
          <w:rFonts w:cs="Arial"/>
          <w:i/>
        </w:rPr>
        <w:t>TP53</w:t>
      </w:r>
      <w:r w:rsidRPr="00846C32">
        <w:rPr>
          <w:rFonts w:cs="Arial"/>
        </w:rPr>
        <w:t xml:space="preserve"> functional datasets</w:t>
      </w:r>
      <w:r w:rsidRPr="00846C32">
        <w:rPr>
          <w:rFonts w:cs="Arial"/>
        </w:rPr>
        <w:fldChar w:fldCharType="begin">
          <w:fldData xml:space="preserve">PEVuZE5vdGU+PENpdGU+PEF1dGhvcj5UYXZ0aWdpYW48L0F1dGhvcj48WWVhcj4yMDA4PC9ZZWFy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x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yNC05PC9w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</w:fldData>
        </w:fldChar>
      </w:r>
      <w:r w:rsidRPr="00846C32">
        <w:rPr>
          <w:rFonts w:cs="Arial"/>
        </w:rPr>
        <w:instrText xml:space="preserve"> ADDIN EN.CITE </w:instrText>
      </w:r>
      <w:r w:rsidRPr="00154839">
        <w:rPr>
          <w:rFonts w:cs="Arial"/>
        </w:rPr>
        <w:fldChar w:fldCharType="begin">
          <w:fldData xml:space="preserve">PEVuZE5vdGU+PENpdGU+PEF1dGhvcj5UYXZ0aWdpYW48L0F1dGhvcj48WWVhcj4yMDA4PC9ZZWFy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x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yNC05PC9w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</w:fldData>
        </w:fldChar>
      </w:r>
      <w:r w:rsidRPr="00846C32">
        <w:rPr>
          <w:rFonts w:cs="Arial"/>
        </w:rPr>
        <w:instrText xml:space="preserve"> ADDIN EN.CITE.DATA </w:instrText>
      </w:r>
      <w:r w:rsidRPr="00154839">
        <w:rPr>
          <w:rFonts w:cs="Arial"/>
        </w:rPr>
      </w:r>
      <w:r w:rsidRPr="00154839">
        <w:rPr>
          <w:rFonts w:cs="Arial"/>
        </w:rPr>
        <w:fldChar w:fldCharType="end"/>
      </w:r>
      <w:r w:rsidRPr="00846C32">
        <w:rPr>
          <w:rFonts w:cs="Arial"/>
        </w:rPr>
      </w:r>
      <w:r w:rsidRPr="00846C32">
        <w:rPr>
          <w:rFonts w:cs="Arial"/>
        </w:rPr>
        <w:fldChar w:fldCharType="separate"/>
      </w:r>
      <w:r w:rsidRPr="00846C32">
        <w:rPr>
          <w:rFonts w:cs="Arial"/>
          <w:noProof/>
          <w:vertAlign w:val="superscript"/>
        </w:rPr>
        <w:t>32,41</w:t>
      </w:r>
      <w:r w:rsidRPr="00846C32">
        <w:rPr>
          <w:rFonts w:cs="Arial"/>
        </w:rPr>
        <w:fldChar w:fldCharType="end"/>
      </w:r>
      <w:r w:rsidRPr="00846C32">
        <w:rPr>
          <w:rFonts w:cs="Arial"/>
        </w:rPr>
        <w:t>.</w:t>
      </w:r>
    </w:p>
    <w:p w14:paraId="6E03317C" w14:textId="5A5DC245" w:rsidR="003925AE" w:rsidRPr="00846C32" w:rsidRDefault="001C25A2" w:rsidP="003925AE">
      <w:pPr>
        <w:spacing w:line="480" w:lineRule="auto"/>
        <w:jc w:val="both"/>
        <w:rPr>
          <w:rFonts w:cs="Arial"/>
        </w:rPr>
      </w:pPr>
      <w:r w:rsidRPr="00846C32">
        <w:rPr>
          <w:rFonts w:cs="Arial"/>
        </w:rPr>
        <w:t xml:space="preserve">Against the five functional-truth-sets, for concordant calls of deleterious for SIFT, Polyphen2_HumVar and </w:t>
      </w:r>
      <w:proofErr w:type="spellStart"/>
      <w:r w:rsidRPr="00846C32">
        <w:rPr>
          <w:rFonts w:cs="Arial"/>
        </w:rPr>
        <w:t>MutationTaster</w:t>
      </w:r>
      <w:proofErr w:type="spellEnd"/>
      <w:r w:rsidR="0010578E" w:rsidRPr="00846C32">
        <w:rPr>
          <w:rFonts w:cs="Arial"/>
        </w:rPr>
        <w:t>,</w:t>
      </w:r>
      <w:r w:rsidRPr="00846C32">
        <w:rPr>
          <w:rFonts w:cs="Arial"/>
        </w:rPr>
        <w:t xml:space="preserve"> the mean positive Likelihood Ratio is only </w:t>
      </w:r>
      <w:r w:rsidRPr="00154839">
        <w:rPr>
          <w:rFonts w:cs="Arial"/>
        </w:rPr>
        <w:t>1.21 (1.16-1.27),</w:t>
      </w:r>
      <w:r w:rsidRPr="00846C32">
        <w:rPr>
          <w:rFonts w:cs="Arial"/>
        </w:rPr>
        <w:t xml:space="preserve"> with </w:t>
      </w:r>
      <w:r w:rsidR="00387974" w:rsidRPr="00846C32">
        <w:rPr>
          <w:rFonts w:cs="Arial"/>
        </w:rPr>
        <w:t>3</w:t>
      </w:r>
      <w:r w:rsidRPr="00846C32">
        <w:rPr>
          <w:rFonts w:cs="Arial"/>
        </w:rPr>
        <w:t>9% of variants dropping out due to discordant calls</w:t>
      </w:r>
      <w:r w:rsidR="00475828" w:rsidRPr="00846C32">
        <w:rPr>
          <w:rFonts w:cs="Arial"/>
        </w:rPr>
        <w:t xml:space="preserve"> (Supplementary Table 9)</w:t>
      </w:r>
      <w:r w:rsidRPr="00846C32">
        <w:rPr>
          <w:rFonts w:cs="Arial"/>
        </w:rPr>
        <w:fldChar w:fldCharType="begin"/>
      </w:r>
      <w:r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Pr="00846C32">
        <w:rPr>
          <w:rFonts w:cs="Arial"/>
        </w:rPr>
        <w:fldChar w:fldCharType="separate"/>
      </w:r>
      <w:r w:rsidRPr="00846C32">
        <w:rPr>
          <w:rFonts w:cs="Arial"/>
          <w:noProof/>
          <w:vertAlign w:val="superscript"/>
        </w:rPr>
        <w:t>11</w:t>
      </w:r>
      <w:r w:rsidRPr="00846C32">
        <w:rPr>
          <w:rFonts w:cs="Arial"/>
        </w:rPr>
        <w:fldChar w:fldCharType="end"/>
      </w:r>
      <w:r w:rsidRPr="00846C32">
        <w:rPr>
          <w:rFonts w:cs="Arial"/>
        </w:rPr>
        <w:t xml:space="preserve">.  More broadly, for any non-binary tool-threshold-combinations or combining of tools using a concordance model, any apparent boost in </w:t>
      </w:r>
      <w:r w:rsidRPr="00A05E10">
        <w:rPr>
          <w:rFonts w:cs="Arial"/>
        </w:rPr>
        <w:t xml:space="preserve">calculated BA must be caveated by the inevitable exclusion of a substantial proportion of the ‘difficult’ </w:t>
      </w:r>
      <w:r w:rsidR="00704B7A" w:rsidRPr="00846C32">
        <w:rPr>
          <w:rFonts w:cs="Arial"/>
        </w:rPr>
        <w:t>indeterminate</w:t>
      </w:r>
      <w:r w:rsidRPr="00846C32">
        <w:rPr>
          <w:rFonts w:cs="Arial"/>
        </w:rPr>
        <w:t xml:space="preserve">/discordant variants. </w:t>
      </w:r>
      <w:r w:rsidR="00927210" w:rsidRPr="00846C32">
        <w:rPr>
          <w:rFonts w:cs="Arial"/>
        </w:rPr>
        <w:t xml:space="preserve">As </w:t>
      </w:r>
      <w:r w:rsidR="00101B7E" w:rsidRPr="00846C32">
        <w:rPr>
          <w:rFonts w:cs="Arial"/>
        </w:rPr>
        <w:t xml:space="preserve">the </w:t>
      </w:r>
      <w:r w:rsidR="005F3D85" w:rsidRPr="00846C32">
        <w:rPr>
          <w:rFonts w:cs="Arial"/>
        </w:rPr>
        <w:t xml:space="preserve">2015 </w:t>
      </w:r>
      <w:r w:rsidR="001F0668" w:rsidRPr="00846C32">
        <w:rPr>
          <w:rFonts w:cs="Arial"/>
        </w:rPr>
        <w:t>ACMG/AMP</w:t>
      </w:r>
      <w:r w:rsidR="005F3D85" w:rsidRPr="00846C32">
        <w:rPr>
          <w:rFonts w:cs="Arial"/>
        </w:rPr>
        <w:t xml:space="preserve"> framework </w:t>
      </w:r>
      <w:r w:rsidR="006970B7" w:rsidRPr="00846C32">
        <w:rPr>
          <w:rFonts w:cs="Arial"/>
        </w:rPr>
        <w:t>does not specif</w:t>
      </w:r>
      <w:r w:rsidR="0076415F" w:rsidRPr="00846C32">
        <w:rPr>
          <w:rFonts w:cs="Arial"/>
        </w:rPr>
        <w:t xml:space="preserve">y which </w:t>
      </w:r>
      <w:r w:rsidR="00101B7E" w:rsidRPr="00846C32">
        <w:rPr>
          <w:rFonts w:cs="Arial"/>
        </w:rPr>
        <w:t xml:space="preserve">in </w:t>
      </w:r>
      <w:proofErr w:type="spellStart"/>
      <w:r w:rsidR="00101B7E" w:rsidRPr="00846C32">
        <w:rPr>
          <w:rFonts w:cs="Arial"/>
        </w:rPr>
        <w:t>silico</w:t>
      </w:r>
      <w:proofErr w:type="spellEnd"/>
      <w:r w:rsidR="00101B7E" w:rsidRPr="00846C32">
        <w:rPr>
          <w:rFonts w:cs="Arial"/>
        </w:rPr>
        <w:t xml:space="preserve"> tools</w:t>
      </w:r>
      <w:r w:rsidR="0076415F" w:rsidRPr="00846C32">
        <w:rPr>
          <w:rFonts w:cs="Arial"/>
        </w:rPr>
        <w:t xml:space="preserve"> are allowable</w:t>
      </w:r>
      <w:r w:rsidR="00101B7E" w:rsidRPr="00846C32">
        <w:rPr>
          <w:rFonts w:cs="Arial"/>
        </w:rPr>
        <w:t xml:space="preserve">, it is </w:t>
      </w:r>
      <w:r w:rsidR="005F3D85" w:rsidRPr="00846C32">
        <w:rPr>
          <w:rFonts w:cs="Arial"/>
        </w:rPr>
        <w:t xml:space="preserve">duly conservative in offering </w:t>
      </w:r>
      <w:r w:rsidR="00101B7E" w:rsidRPr="00846C32">
        <w:rPr>
          <w:rFonts w:cs="Arial"/>
        </w:rPr>
        <w:t xml:space="preserve">only </w:t>
      </w:r>
      <w:r w:rsidR="00314708" w:rsidRPr="00846C32">
        <w:rPr>
          <w:rFonts w:cs="Arial"/>
        </w:rPr>
        <w:t xml:space="preserve">supplementary </w:t>
      </w:r>
      <w:r w:rsidR="00101B7E" w:rsidRPr="00846C32">
        <w:rPr>
          <w:rFonts w:cs="Arial"/>
        </w:rPr>
        <w:t>evidence</w:t>
      </w:r>
      <w:r w:rsidR="00314708" w:rsidRPr="00846C32">
        <w:rPr>
          <w:rFonts w:cs="Arial"/>
        </w:rPr>
        <w:t xml:space="preserve"> weighting (</w:t>
      </w:r>
      <w:r w:rsidR="003811C2" w:rsidRPr="00846C32">
        <w:rPr>
          <w:rFonts w:cs="Arial"/>
        </w:rPr>
        <w:t xml:space="preserve">Likelihood Ratio </w:t>
      </w:r>
      <w:r w:rsidR="00314708" w:rsidRPr="00846C32">
        <w:rPr>
          <w:rFonts w:cs="Arial"/>
        </w:rPr>
        <w:t>~</w:t>
      </w:r>
      <w:r w:rsidR="005F3D85" w:rsidRPr="00846C32">
        <w:rPr>
          <w:rFonts w:cs="Arial"/>
        </w:rPr>
        <w:t>2</w:t>
      </w:r>
      <w:r w:rsidR="00314708" w:rsidRPr="00846C32">
        <w:rPr>
          <w:rFonts w:cs="Arial"/>
        </w:rPr>
        <w:t xml:space="preserve">) </w:t>
      </w:r>
      <w:r w:rsidR="00101B7E" w:rsidRPr="00846C32">
        <w:rPr>
          <w:rFonts w:cs="Arial"/>
        </w:rPr>
        <w:t xml:space="preserve">and only where </w:t>
      </w:r>
      <w:r w:rsidR="009A7FD1" w:rsidRPr="00846C32">
        <w:rPr>
          <w:rFonts w:cs="Arial"/>
        </w:rPr>
        <w:t>multiple tools are concordant</w:t>
      </w:r>
      <w:r w:rsidR="00314708" w:rsidRPr="00846C32">
        <w:rPr>
          <w:rFonts w:cs="Arial"/>
        </w:rPr>
        <w:t xml:space="preserve">. </w:t>
      </w:r>
      <w:r w:rsidR="007D244B" w:rsidRPr="00846C32">
        <w:rPr>
          <w:rFonts w:cs="Arial"/>
        </w:rPr>
        <w:t>U</w:t>
      </w:r>
      <w:r w:rsidR="005908C7" w:rsidRPr="00846C32">
        <w:rPr>
          <w:rFonts w:cs="Arial"/>
        </w:rPr>
        <w:t xml:space="preserve">sing </w:t>
      </w:r>
      <w:r w:rsidR="00474B93" w:rsidRPr="00846C32">
        <w:rPr>
          <w:rFonts w:cs="Arial"/>
        </w:rPr>
        <w:t xml:space="preserve">Revel at the dichotomous threshold of 0.7, offers PLR of </w:t>
      </w:r>
      <w:r w:rsidR="00ED4C8D" w:rsidRPr="00846C32">
        <w:rPr>
          <w:rFonts w:cs="Arial"/>
        </w:rPr>
        <w:t xml:space="preserve">3.13 (2.75-3.58) </w:t>
      </w:r>
      <w:r w:rsidR="00474B93" w:rsidRPr="00846C32">
        <w:rPr>
          <w:rFonts w:cs="Arial"/>
        </w:rPr>
        <w:t xml:space="preserve">and NLR of </w:t>
      </w:r>
      <w:r w:rsidR="00ED4C8D" w:rsidRPr="00846C32">
        <w:rPr>
          <w:rFonts w:cs="Arial"/>
        </w:rPr>
        <w:t>7.20 (6.27-8.33)</w:t>
      </w:r>
      <w:r w:rsidR="00FF564B" w:rsidRPr="00A05E10">
        <w:rPr>
          <w:rFonts w:cs="Arial"/>
        </w:rPr>
        <w:t>,</w:t>
      </w:r>
      <w:r w:rsidR="00ED4C8D" w:rsidRPr="00A05E10">
        <w:rPr>
          <w:rFonts w:cs="Arial"/>
        </w:rPr>
        <w:t xml:space="preserve"> </w:t>
      </w:r>
      <w:r w:rsidR="0044426D" w:rsidRPr="00846C32">
        <w:rPr>
          <w:rFonts w:cs="Arial"/>
        </w:rPr>
        <w:t>but h</w:t>
      </w:r>
      <w:r w:rsidR="005E7C48" w:rsidRPr="00846C32">
        <w:rPr>
          <w:rFonts w:cs="Arial"/>
        </w:rPr>
        <w:t>igher</w:t>
      </w:r>
      <w:r w:rsidR="00FC4F61" w:rsidRPr="00846C32">
        <w:rPr>
          <w:rFonts w:cs="Arial"/>
        </w:rPr>
        <w:t xml:space="preserve"> </w:t>
      </w:r>
      <w:r w:rsidR="00891E2C" w:rsidRPr="00846C32">
        <w:rPr>
          <w:rFonts w:cs="Arial"/>
        </w:rPr>
        <w:t xml:space="preserve">evidence weighting </w:t>
      </w:r>
      <w:r w:rsidR="004C6BA9" w:rsidRPr="00846C32">
        <w:rPr>
          <w:rFonts w:cs="Arial"/>
        </w:rPr>
        <w:t>may</w:t>
      </w:r>
      <w:r w:rsidR="00E3699C" w:rsidRPr="00846C32">
        <w:rPr>
          <w:rFonts w:cs="Arial"/>
        </w:rPr>
        <w:t xml:space="preserve"> be </w:t>
      </w:r>
      <w:r w:rsidR="005E7C48" w:rsidRPr="00846C32">
        <w:rPr>
          <w:rFonts w:cs="Arial"/>
        </w:rPr>
        <w:t>warranted</w:t>
      </w:r>
      <w:r w:rsidR="00E3699C" w:rsidRPr="00846C32">
        <w:rPr>
          <w:rFonts w:cs="Arial"/>
        </w:rPr>
        <w:t xml:space="preserve"> for scores at the extreme tails</w:t>
      </w:r>
      <w:r w:rsidR="0044426D" w:rsidRPr="00846C32">
        <w:rPr>
          <w:rFonts w:cs="Arial"/>
        </w:rPr>
        <w:t>. F</w:t>
      </w:r>
      <w:r w:rsidR="005E7C48" w:rsidRPr="00846C32">
        <w:rPr>
          <w:rFonts w:cs="Arial"/>
        </w:rPr>
        <w:t xml:space="preserve">or example the LR of </w:t>
      </w:r>
      <w:r w:rsidR="00CB3D10" w:rsidRPr="00846C32">
        <w:rPr>
          <w:rFonts w:cs="Arial"/>
        </w:rPr>
        <w:t>6.74 (5.24-8.82)</w:t>
      </w:r>
      <w:r w:rsidR="00C70956" w:rsidRPr="00846C32">
        <w:rPr>
          <w:rFonts w:cs="Arial"/>
        </w:rPr>
        <w:t>)</w:t>
      </w:r>
      <w:r w:rsidR="008F7842" w:rsidRPr="00846C32">
        <w:rPr>
          <w:rFonts w:cs="Arial"/>
        </w:rPr>
        <w:t xml:space="preserve"> </w:t>
      </w:r>
      <w:r w:rsidR="005E7C48" w:rsidRPr="00846C32">
        <w:rPr>
          <w:rFonts w:cs="Arial"/>
        </w:rPr>
        <w:t>for Revel</w:t>
      </w:r>
      <w:r w:rsidR="00CB3D10" w:rsidRPr="00846C32">
        <w:rPr>
          <w:rFonts w:cs="Arial"/>
        </w:rPr>
        <w:t xml:space="preserve"> or 42.9 (14.4-406) for Meta-SNP for scores of 0.8-1.0 </w:t>
      </w:r>
      <w:r w:rsidR="005E7C48" w:rsidRPr="00846C32">
        <w:rPr>
          <w:rFonts w:cs="Arial"/>
        </w:rPr>
        <w:t xml:space="preserve">would </w:t>
      </w:r>
      <w:r w:rsidR="008F7842" w:rsidRPr="00846C32">
        <w:rPr>
          <w:rFonts w:cs="Arial"/>
        </w:rPr>
        <w:t xml:space="preserve">comfortably constitute </w:t>
      </w:r>
      <w:r w:rsidR="005E7C48" w:rsidRPr="00846C32">
        <w:rPr>
          <w:rFonts w:cs="Arial"/>
        </w:rPr>
        <w:t>strong</w:t>
      </w:r>
      <w:r w:rsidR="00AC7EC1" w:rsidRPr="00846C32">
        <w:rPr>
          <w:rFonts w:cs="Arial"/>
        </w:rPr>
        <w:t>er</w:t>
      </w:r>
      <w:r w:rsidR="005E7C48" w:rsidRPr="00846C32">
        <w:rPr>
          <w:rFonts w:cs="Arial"/>
        </w:rPr>
        <w:t xml:space="preserve"> evidence </w:t>
      </w:r>
      <w:r w:rsidR="00EC2F08" w:rsidRPr="00846C32">
        <w:rPr>
          <w:rFonts w:cs="Arial"/>
        </w:rPr>
        <w:t xml:space="preserve">towards pathogenicity, </w:t>
      </w:r>
      <w:r w:rsidR="002F64D5" w:rsidRPr="00846C32">
        <w:rPr>
          <w:rFonts w:cs="Arial"/>
        </w:rPr>
        <w:t xml:space="preserve">as would the LR of </w:t>
      </w:r>
      <w:r w:rsidR="00C70956" w:rsidRPr="00846C32">
        <w:rPr>
          <w:rFonts w:cs="Arial"/>
        </w:rPr>
        <w:t>34.3 (31.5-37.3)</w:t>
      </w:r>
      <w:r w:rsidR="00DF3145" w:rsidRPr="00846C32">
        <w:rPr>
          <w:rFonts w:cs="Arial"/>
        </w:rPr>
        <w:t xml:space="preserve"> </w:t>
      </w:r>
      <w:r w:rsidR="005E7C48" w:rsidRPr="00846C32">
        <w:rPr>
          <w:rFonts w:cs="Arial"/>
        </w:rPr>
        <w:t>for Revel</w:t>
      </w:r>
      <w:r w:rsidR="00CB3D10" w:rsidRPr="00846C32">
        <w:rPr>
          <w:rFonts w:cs="Arial"/>
        </w:rPr>
        <w:t xml:space="preserve"> or 19.4 (15.6-24.9) for Meta-SNP for scores of </w:t>
      </w:r>
      <w:r w:rsidR="005E7C48" w:rsidRPr="00846C32">
        <w:rPr>
          <w:rFonts w:cs="Arial"/>
        </w:rPr>
        <w:t>&lt;</w:t>
      </w:r>
      <w:r w:rsidR="002F64D5" w:rsidRPr="00846C32">
        <w:rPr>
          <w:rFonts w:cs="Arial"/>
        </w:rPr>
        <w:t>0-</w:t>
      </w:r>
      <w:r w:rsidR="005E7C48" w:rsidRPr="00846C32">
        <w:rPr>
          <w:rFonts w:cs="Arial"/>
        </w:rPr>
        <w:t>0.4</w:t>
      </w:r>
      <w:r w:rsidR="002F64D5" w:rsidRPr="00846C32">
        <w:rPr>
          <w:rFonts w:cs="Arial"/>
        </w:rPr>
        <w:t xml:space="preserve"> </w:t>
      </w:r>
      <w:r w:rsidR="00EC2F08" w:rsidRPr="00846C32">
        <w:rPr>
          <w:rFonts w:cs="Arial"/>
        </w:rPr>
        <w:t xml:space="preserve">towards benignity </w:t>
      </w:r>
      <w:r w:rsidR="005E7C48" w:rsidRPr="00846C32">
        <w:rPr>
          <w:rFonts w:cs="Arial"/>
        </w:rPr>
        <w:t>(Table 2)</w:t>
      </w:r>
      <w:r w:rsidR="005E7C48" w:rsidRPr="00846C32">
        <w:rPr>
          <w:rFonts w:cs="Arial"/>
        </w:rPr>
        <w:fldChar w:fldCharType="begin">
          <w:fldData xml:space="preserve">PEVuZE5vdGU+PENpdGU+PEF1dGhvcj5HYXJyZXR0PC9BdXRob3I+PFllYXI+MjAyMDwvWWVhcj48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GVkaXRpb24+MjAyMC8xMS8yMDwvZWRpdGlvbj48a2V5d29yZHM+PGtleXdvcmQ+Z2VuZXRpYyB0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</w:fldData>
        </w:fldChar>
      </w:r>
      <w:r w:rsidR="00E94506" w:rsidRPr="00846C32">
        <w:rPr>
          <w:rFonts w:cs="Arial"/>
        </w:rPr>
        <w:instrText xml:space="preserve"> ADDIN EN.CITE </w:instrText>
      </w:r>
      <w:r w:rsidR="00E94506" w:rsidRPr="00154839">
        <w:rPr>
          <w:rFonts w:cs="Arial"/>
        </w:rPr>
        <w:fldChar w:fldCharType="begin">
          <w:fldData xml:space="preserve">PEVuZE5vdGU+PENpdGU+PEF1dGhvcj5HYXJyZXR0PC9BdXRob3I+PFllYXI+MjAyMDwvWWVhcj48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GVkaXRpb24+MjAyMC8xMS8yMDwvZWRpdGlvbj48a2V5d29yZHM+PGtleXdvcmQ+Z2VuZXRpYyB0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</w:fldData>
        </w:fldChar>
      </w:r>
      <w:r w:rsidR="00E94506" w:rsidRPr="00846C32">
        <w:rPr>
          <w:rFonts w:cs="Arial"/>
        </w:rPr>
        <w:instrText xml:space="preserve"> ADDIN EN.CITE.DATA </w:instrText>
      </w:r>
      <w:r w:rsidR="00E94506" w:rsidRPr="00154839">
        <w:rPr>
          <w:rFonts w:cs="Arial"/>
        </w:rPr>
      </w:r>
      <w:r w:rsidR="00E94506" w:rsidRPr="00154839">
        <w:rPr>
          <w:rFonts w:cs="Arial"/>
        </w:rPr>
        <w:fldChar w:fldCharType="end"/>
      </w:r>
      <w:r w:rsidR="005E7C48" w:rsidRPr="00846C32">
        <w:rPr>
          <w:rFonts w:cs="Arial"/>
        </w:rPr>
      </w:r>
      <w:r w:rsidR="005E7C48" w:rsidRPr="00846C32">
        <w:rPr>
          <w:rFonts w:cs="Arial"/>
        </w:rPr>
        <w:fldChar w:fldCharType="separate"/>
      </w:r>
      <w:r w:rsidR="00E94506" w:rsidRPr="00846C32">
        <w:rPr>
          <w:rFonts w:cs="Arial"/>
          <w:noProof/>
          <w:vertAlign w:val="superscript"/>
        </w:rPr>
        <w:t>22,42</w:t>
      </w:r>
      <w:r w:rsidR="005E7C48" w:rsidRPr="00846C32">
        <w:rPr>
          <w:rFonts w:cs="Arial"/>
        </w:rPr>
        <w:fldChar w:fldCharType="end"/>
      </w:r>
      <w:r w:rsidR="005E7C48" w:rsidRPr="00846C32">
        <w:rPr>
          <w:rFonts w:cs="Arial"/>
        </w:rPr>
        <w:t>.</w:t>
      </w:r>
      <w:r w:rsidR="00786004" w:rsidRPr="00846C32">
        <w:rPr>
          <w:rFonts w:cs="Arial"/>
        </w:rPr>
        <w:t xml:space="preserve"> </w:t>
      </w:r>
      <w:r w:rsidR="00112023" w:rsidRPr="00154839">
        <w:rPr>
          <w:rFonts w:cs="Arial"/>
        </w:rPr>
        <w:t>O</w:t>
      </w:r>
      <w:r w:rsidR="00B666B0" w:rsidRPr="00154839">
        <w:rPr>
          <w:rFonts w:cs="Arial"/>
        </w:rPr>
        <w:t xml:space="preserve">ur data would </w:t>
      </w:r>
      <w:r w:rsidR="00112023" w:rsidRPr="00154839">
        <w:rPr>
          <w:rFonts w:cs="Arial"/>
        </w:rPr>
        <w:t xml:space="preserve">thus overall </w:t>
      </w:r>
      <w:r w:rsidR="00B666B0" w:rsidRPr="00154839">
        <w:rPr>
          <w:rFonts w:cs="Arial"/>
        </w:rPr>
        <w:t>support calibrated use of high-performing meta-tools for clinical variant interpretation, rather than ad-hoc combinations of multiple tools.</w:t>
      </w:r>
      <w:r w:rsidR="00B666B0" w:rsidRPr="00846C32">
        <w:rPr>
          <w:rFonts w:cs="Arial"/>
        </w:rPr>
        <w:t xml:space="preserve"> P</w:t>
      </w:r>
      <w:r w:rsidR="009C0499" w:rsidRPr="00846C32">
        <w:rPr>
          <w:rFonts w:cs="Arial"/>
        </w:rPr>
        <w:t xml:space="preserve">rovided the tool has not been trained on the functional data, </w:t>
      </w:r>
      <w:r w:rsidR="00BC6A6D" w:rsidRPr="00846C32">
        <w:rPr>
          <w:rFonts w:cs="Arial"/>
        </w:rPr>
        <w:t xml:space="preserve">as </w:t>
      </w:r>
      <w:r w:rsidR="009C0499" w:rsidRPr="00846C32">
        <w:rPr>
          <w:rFonts w:cs="Arial"/>
        </w:rPr>
        <w:t xml:space="preserve">in </w:t>
      </w:r>
      <w:proofErr w:type="spellStart"/>
      <w:r w:rsidR="009C0499" w:rsidRPr="00846C32">
        <w:rPr>
          <w:rFonts w:cs="Arial"/>
        </w:rPr>
        <w:t>silico</w:t>
      </w:r>
      <w:proofErr w:type="spellEnd"/>
      <w:r w:rsidR="009C0499" w:rsidRPr="00846C32">
        <w:rPr>
          <w:rFonts w:cs="Arial"/>
        </w:rPr>
        <w:t xml:space="preserve"> predictions are derived from orthogonal data</w:t>
      </w:r>
      <w:r w:rsidR="00BC6A6D" w:rsidRPr="00846C32">
        <w:rPr>
          <w:rFonts w:cs="Arial"/>
        </w:rPr>
        <w:t xml:space="preserve"> to functional assays, </w:t>
      </w:r>
      <w:r w:rsidR="00A97966" w:rsidRPr="00A05E10">
        <w:rPr>
          <w:rFonts w:cs="Arial"/>
        </w:rPr>
        <w:t>we would support the two evidence types being separately counted towards a variant classification.</w:t>
      </w:r>
      <w:r w:rsidR="009C0499" w:rsidRPr="00846C32">
        <w:rPr>
          <w:rFonts w:cs="Arial"/>
        </w:rPr>
        <w:t xml:space="preserve"> </w:t>
      </w:r>
    </w:p>
    <w:p w14:paraId="56385D6E" w14:textId="7FF58CD1" w:rsidR="007875F7" w:rsidRPr="00846C32" w:rsidRDefault="00DE17DC" w:rsidP="00C365FE">
      <w:pPr>
        <w:spacing w:line="480" w:lineRule="auto"/>
        <w:jc w:val="both"/>
        <w:rPr>
          <w:rFonts w:cs="Arial"/>
        </w:rPr>
      </w:pPr>
      <w:r w:rsidRPr="00846C32">
        <w:rPr>
          <w:rFonts w:cs="Arial"/>
        </w:rPr>
        <w:t xml:space="preserve">The relationship between functional assay results, clinical classifications and true underlying pathogenicity </w:t>
      </w:r>
      <w:r w:rsidR="00DC1AB4" w:rsidRPr="00846C32">
        <w:rPr>
          <w:rFonts w:cs="Arial"/>
        </w:rPr>
        <w:t xml:space="preserve">remains </w:t>
      </w:r>
      <w:r w:rsidR="00385583" w:rsidRPr="00846C32">
        <w:rPr>
          <w:rFonts w:cs="Arial"/>
        </w:rPr>
        <w:t>elusive</w:t>
      </w:r>
      <w:r w:rsidR="00DC1AB4" w:rsidRPr="00846C32">
        <w:rPr>
          <w:rFonts w:cs="Arial"/>
        </w:rPr>
        <w:t>.</w:t>
      </w:r>
      <w:r w:rsidRPr="00846C32">
        <w:rPr>
          <w:rFonts w:cs="Arial"/>
        </w:rPr>
        <w:t xml:space="preserve"> </w:t>
      </w:r>
      <w:r w:rsidR="00B76F07" w:rsidRPr="00846C32">
        <w:rPr>
          <w:rFonts w:cs="Arial"/>
        </w:rPr>
        <w:t>I</w:t>
      </w:r>
      <w:r w:rsidR="001A322F" w:rsidRPr="00846C32">
        <w:rPr>
          <w:rFonts w:cs="Arial"/>
        </w:rPr>
        <w:t xml:space="preserve">mperfect </w:t>
      </w:r>
      <w:r w:rsidR="008423C2" w:rsidRPr="00846C32">
        <w:rPr>
          <w:rFonts w:cs="Arial"/>
        </w:rPr>
        <w:t>correlation</w:t>
      </w:r>
      <w:r w:rsidR="001A322F" w:rsidRPr="00846C32">
        <w:rPr>
          <w:rFonts w:cs="Arial"/>
        </w:rPr>
        <w:t xml:space="preserve"> of the assay data to clinical classification </w:t>
      </w:r>
      <w:r w:rsidR="008423C2" w:rsidRPr="00846C32">
        <w:rPr>
          <w:rFonts w:cs="Arial"/>
        </w:rPr>
        <w:t xml:space="preserve">may in part </w:t>
      </w:r>
      <w:r w:rsidR="001A322F" w:rsidRPr="00846C32">
        <w:rPr>
          <w:rFonts w:cs="Arial"/>
        </w:rPr>
        <w:t>reflect</w:t>
      </w:r>
      <w:r w:rsidR="008423C2" w:rsidRPr="00846C32">
        <w:rPr>
          <w:rFonts w:cs="Arial"/>
        </w:rPr>
        <w:t xml:space="preserve"> erron</w:t>
      </w:r>
      <w:r w:rsidR="001A322F" w:rsidRPr="00846C32">
        <w:rPr>
          <w:rFonts w:cs="Arial"/>
        </w:rPr>
        <w:t>eous clinical classifications resident on</w:t>
      </w:r>
      <w:r w:rsidR="008423C2" w:rsidRPr="00846C32">
        <w:rPr>
          <w:rFonts w:cs="Arial"/>
        </w:rPr>
        <w:t xml:space="preserve"> public databases</w:t>
      </w:r>
      <w:r w:rsidR="00301603" w:rsidRPr="00846C32">
        <w:rPr>
          <w:rFonts w:cs="Arial"/>
        </w:rPr>
        <w:t xml:space="preserve">. Clinical classifications </w:t>
      </w:r>
      <w:r w:rsidR="007E51CC" w:rsidRPr="00846C32">
        <w:rPr>
          <w:rFonts w:cs="Arial"/>
        </w:rPr>
        <w:t xml:space="preserve">are </w:t>
      </w:r>
      <w:r w:rsidR="00301603" w:rsidRPr="00846C32">
        <w:rPr>
          <w:rFonts w:cs="Arial"/>
        </w:rPr>
        <w:t xml:space="preserve">indeed not sacrosanct and are </w:t>
      </w:r>
      <w:r w:rsidR="007E51CC" w:rsidRPr="00846C32">
        <w:rPr>
          <w:rFonts w:cs="Arial"/>
        </w:rPr>
        <w:t xml:space="preserve">only as good as </w:t>
      </w:r>
      <w:r w:rsidR="00786004" w:rsidRPr="00846C32">
        <w:rPr>
          <w:rFonts w:cs="Arial"/>
        </w:rPr>
        <w:t xml:space="preserve">the </w:t>
      </w:r>
      <w:r w:rsidR="007E51CC" w:rsidRPr="00846C32">
        <w:rPr>
          <w:rFonts w:cs="Arial"/>
        </w:rPr>
        <w:t xml:space="preserve">comprehensiveness and accuracy of available clinical information as well as </w:t>
      </w:r>
      <w:r w:rsidR="0047087C" w:rsidRPr="00846C32">
        <w:rPr>
          <w:rFonts w:cs="Arial"/>
        </w:rPr>
        <w:t xml:space="preserve">the </w:t>
      </w:r>
      <w:r w:rsidR="007E51CC" w:rsidRPr="00846C32">
        <w:rPr>
          <w:rFonts w:cs="Arial"/>
        </w:rPr>
        <w:t>validity of classification schema employed</w:t>
      </w:r>
      <w:r w:rsidR="00385583" w:rsidRPr="00846C32" w:rsidDel="00385583">
        <w:rPr>
          <w:rFonts w:cs="Arial"/>
        </w:rPr>
        <w:t xml:space="preserve"> </w:t>
      </w:r>
      <w:r w:rsidR="007B5E82" w:rsidRPr="00846C32">
        <w:rPr>
          <w:rFonts w:cs="Arial"/>
        </w:rPr>
        <w:fldChar w:fldCharType="begin">
          <w:fldData xml:space="preserve">PEVuZE5vdGU+PENpdGU+PEF1dGhvcj5ZYW5nPC9BdXRob3I+PFllYXI+MjAxNzwvWWVhcj48UmVj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ZWRpdGlvbj4yMDE3LzAzLzE3PC9lZGl0aW9uPjxkYXRlcz48eWVhcj4y
MDE3PC95ZWFyPjxwdWItZGF0ZXM+PGRhdGU+TWFyIDE2PC9kYXRlPjwvcHViLWRhdGVzPjwvZGF0
ZXM+PGlzYm4+MTA5OC0zNjAwPC9pc2JuPjxhY2Nlc3Npb24tbnVtPjI4MzAxNDYwPC9hY2Nlc3Np
b24tbnVtPjx1cmxzPjwvdXJscz48ZWxlY3Ryb25pYy1yZXNvdXJjZS1udW0+MTAuMTAzOC9naW0u
MjAxNy4xNDwvZWxlY3Ryb25pYy1yZXNvdXJjZS1udW0+PHJlbW90ZS1kYXRhYmFzZS1wcm92aWRl
cj5OTE08L3JlbW90ZS1kYXRhYmFzZS1wcm92aWRlcj48bGFuZ3VhZ2U+ZW5nPC9sYW5ndWFnZT48
L3JlY29yZD48L0NpdGU+PC9FbmROb3RlPn==
</w:fldData>
        </w:fldChar>
      </w:r>
      <w:r w:rsidR="00E94506" w:rsidRPr="00846C32">
        <w:rPr>
          <w:rFonts w:cs="Arial"/>
        </w:rPr>
        <w:instrText xml:space="preserve"> ADDIN EN.CITE </w:instrText>
      </w:r>
      <w:r w:rsidR="00E94506" w:rsidRPr="00154839">
        <w:rPr>
          <w:rFonts w:cs="Arial"/>
        </w:rPr>
        <w:fldChar w:fldCharType="begin">
          <w:fldData xml:space="preserve">PEVuZE5vdGU+PENpdGU+PEF1dGhvcj5ZYW5nPC9BdXRob3I+PFllYXI+MjAxNzwvWWVhcj48UmVj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ZWRpdGlvbj4yMDE3LzAzLzE3PC9lZGl0aW9uPjxkYXRlcz48eWVhcj4y
MDE3PC95ZWFyPjxwdWItZGF0ZXM+PGRhdGU+TWFyIDE2PC9kYXRlPjwvcHViLWRhdGVzPjwvZGF0
ZXM+PGlzYm4+MTA5OC0zNjAwPC9pc2JuPjxhY2Nlc3Npb24tbnVtPjI4MzAxNDYwPC9hY2Nlc3Np
b24tbnVtPjx1cmxzPjwvdXJscz48ZWxlY3Ryb25pYy1yZXNvdXJjZS1udW0+MTAuMTAzOC9naW0u
MjAxNy4xNDwvZWxlY3Ryb25pYy1yZXNvdXJjZS1udW0+PHJlbW90ZS1kYXRhYmFzZS1wcm92aWRl
cj5OTE08L3JlbW90ZS1kYXRhYmFzZS1wcm92aWRlcj48bGFuZ3VhZ2U+ZW5nPC9sYW5ndWFnZT48
L3JlY29yZD48L0NpdGU+PC9FbmROb3RlPn==
</w:fldData>
        </w:fldChar>
      </w:r>
      <w:r w:rsidR="00E94506" w:rsidRPr="00846C32">
        <w:rPr>
          <w:rFonts w:cs="Arial"/>
        </w:rPr>
        <w:instrText xml:space="preserve"> ADDIN EN.CITE.DATA </w:instrText>
      </w:r>
      <w:r w:rsidR="00E94506" w:rsidRPr="00154839">
        <w:rPr>
          <w:rFonts w:cs="Arial"/>
        </w:rPr>
      </w:r>
      <w:r w:rsidR="00E94506" w:rsidRPr="00154839">
        <w:rPr>
          <w:rFonts w:cs="Arial"/>
        </w:rPr>
        <w:fldChar w:fldCharType="end"/>
      </w:r>
      <w:r w:rsidR="007B5E82" w:rsidRPr="00846C32">
        <w:rPr>
          <w:rFonts w:cs="Arial"/>
        </w:rPr>
      </w:r>
      <w:r w:rsidR="007B5E82" w:rsidRPr="00846C32">
        <w:rPr>
          <w:rFonts w:cs="Arial"/>
        </w:rPr>
        <w:fldChar w:fldCharType="separate"/>
      </w:r>
      <w:r w:rsidR="00E94506" w:rsidRPr="00846C32">
        <w:rPr>
          <w:rFonts w:cs="Arial"/>
          <w:noProof/>
          <w:vertAlign w:val="superscript"/>
        </w:rPr>
        <w:t>43,44</w:t>
      </w:r>
      <w:r w:rsidR="007B5E82" w:rsidRPr="00846C32">
        <w:rPr>
          <w:rFonts w:cs="Arial"/>
        </w:rPr>
        <w:fldChar w:fldCharType="end"/>
      </w:r>
      <w:r w:rsidR="00916414" w:rsidRPr="00846C32">
        <w:rPr>
          <w:rFonts w:cs="Arial"/>
        </w:rPr>
        <w:t>.</w:t>
      </w:r>
      <w:r w:rsidR="009E0C04" w:rsidRPr="00846C32">
        <w:rPr>
          <w:rFonts w:cs="Arial"/>
        </w:rPr>
        <w:t xml:space="preserve"> </w:t>
      </w:r>
      <w:r w:rsidR="007B5E82" w:rsidRPr="00846C32">
        <w:rPr>
          <w:rFonts w:cs="Arial"/>
        </w:rPr>
        <w:t>T</w:t>
      </w:r>
      <w:r w:rsidR="009E0C04" w:rsidRPr="00846C32">
        <w:rPr>
          <w:rFonts w:cs="Arial"/>
        </w:rPr>
        <w:t xml:space="preserve">he functional assays </w:t>
      </w:r>
      <w:r w:rsidR="007B5E82" w:rsidRPr="00846C32">
        <w:rPr>
          <w:rFonts w:cs="Arial"/>
        </w:rPr>
        <w:t>assess</w:t>
      </w:r>
      <w:r w:rsidR="009E0C04" w:rsidRPr="00846C32">
        <w:rPr>
          <w:rFonts w:cs="Arial"/>
        </w:rPr>
        <w:t>ed are relatively recent</w:t>
      </w:r>
      <w:r w:rsidR="00385583" w:rsidRPr="00846C32">
        <w:rPr>
          <w:rFonts w:cs="Arial"/>
        </w:rPr>
        <w:t>; their incorporation into cl</w:t>
      </w:r>
      <w:r w:rsidR="00AB5E4A" w:rsidRPr="00846C32">
        <w:rPr>
          <w:rFonts w:cs="Arial"/>
        </w:rPr>
        <w:t xml:space="preserve">inical classification, </w:t>
      </w:r>
      <w:proofErr w:type="spellStart"/>
      <w:r w:rsidR="00AB5E4A" w:rsidRPr="00846C32">
        <w:rPr>
          <w:rFonts w:cs="Arial"/>
        </w:rPr>
        <w:t>ClinVar</w:t>
      </w:r>
      <w:proofErr w:type="spellEnd"/>
      <w:r w:rsidR="00AB5E4A" w:rsidRPr="00846C32">
        <w:rPr>
          <w:rFonts w:cs="Arial"/>
        </w:rPr>
        <w:t xml:space="preserve"> and other resources will further</w:t>
      </w:r>
      <w:r w:rsidR="00385583" w:rsidRPr="00A05E10">
        <w:rPr>
          <w:rFonts w:cs="Arial"/>
        </w:rPr>
        <w:t xml:space="preserve"> </w:t>
      </w:r>
      <w:r w:rsidR="00231AC4" w:rsidRPr="00846C32">
        <w:rPr>
          <w:rFonts w:cs="Arial"/>
        </w:rPr>
        <w:t>confound data bench</w:t>
      </w:r>
      <w:r w:rsidR="00AB5E4A" w:rsidRPr="00846C32">
        <w:rPr>
          <w:rFonts w:cs="Arial"/>
        </w:rPr>
        <w:t>ma</w:t>
      </w:r>
      <w:r w:rsidR="00231AC4" w:rsidRPr="00846C32">
        <w:rPr>
          <w:rFonts w:cs="Arial"/>
        </w:rPr>
        <w:t>r</w:t>
      </w:r>
      <w:r w:rsidR="00AB5E4A" w:rsidRPr="00846C32">
        <w:rPr>
          <w:rFonts w:cs="Arial"/>
        </w:rPr>
        <w:t>king.</w:t>
      </w:r>
    </w:p>
    <w:p w14:paraId="09F3AF29" w14:textId="2A4E4B7D" w:rsidR="005C449F" w:rsidRPr="00846C32" w:rsidRDefault="001B0DBD" w:rsidP="00C365FE">
      <w:pPr>
        <w:spacing w:line="480" w:lineRule="auto"/>
        <w:jc w:val="both"/>
        <w:rPr>
          <w:rFonts w:cs="Arial"/>
        </w:rPr>
      </w:pPr>
      <w:r w:rsidRPr="00846C32">
        <w:rPr>
          <w:rFonts w:cs="Arial"/>
        </w:rPr>
        <w:t xml:space="preserve">Inflation of tool performance against publicly available datasets (in particular </w:t>
      </w:r>
      <w:proofErr w:type="spellStart"/>
      <w:r w:rsidRPr="00846C32">
        <w:rPr>
          <w:rFonts w:cs="Arial"/>
        </w:rPr>
        <w:t>ClinVar</w:t>
      </w:r>
      <w:proofErr w:type="spellEnd"/>
      <w:r w:rsidRPr="00846C32">
        <w:rPr>
          <w:rFonts w:cs="Arial"/>
        </w:rPr>
        <w:t xml:space="preserve">), over-fitting and the shortcomings of clinically-derived classifications </w:t>
      </w:r>
      <w:r w:rsidR="00503227" w:rsidRPr="00846C32">
        <w:rPr>
          <w:rFonts w:cs="Arial"/>
        </w:rPr>
        <w:t>h</w:t>
      </w:r>
      <w:r w:rsidRPr="00846C32">
        <w:rPr>
          <w:rFonts w:cs="Arial"/>
        </w:rPr>
        <w:t>a</w:t>
      </w:r>
      <w:r w:rsidR="00503227" w:rsidRPr="00846C32">
        <w:rPr>
          <w:rFonts w:cs="Arial"/>
        </w:rPr>
        <w:t>ve been well described previously</w:t>
      </w:r>
      <w:r w:rsidRPr="00846C32">
        <w:rPr>
          <w:rFonts w:cs="Arial"/>
        </w:rPr>
        <w:fldChar w:fldCharType="begin"/>
      </w:r>
      <w:r w:rsidRPr="00846C32">
        <w:rPr>
          <w:rFonts w:cs="Arial"/>
        </w:rPr>
        <w:instrText xml:space="preserve"> ADDIN EN.CITE &lt;EndNote&gt;&lt;Cite&gt;&lt;Author&gt;Gunning&lt;/Author&gt;&lt;Year&gt;2020&lt;/Year&gt;&lt;RecNum&gt;2363&lt;/RecNum&gt;&lt;DisplayText&gt;&lt;style face="superscript"&gt;11&lt;/style&gt;&lt;/DisplayText&gt;&lt;record&gt;&lt;rec-number&gt;2363&lt;/rec-number&gt;&lt;foreign-keys&gt;&lt;key app="EN" db-id="2vdweaz2qr0xthe5rtrvfr55w9at55tdztw5" timestamp="1608155706"&gt;2363&lt;/key&gt;&lt;/foreign-keys&gt;&lt;ref-type name="Journal Article"&gt;17&lt;/ref-type&gt;&lt;contributors&gt;&lt;authors&gt;&lt;author&gt;Gunning, A. C.&lt;/author&gt;&lt;author&gt;Fryer, V.&lt;/author&gt;&lt;author&gt;Fasham, J.&lt;/author&gt;&lt;author&gt;Crosby, A. H.&lt;/author&gt;&lt;author&gt;Ellard, S.&lt;/author&gt;&lt;author&gt;Baple, E. L.&lt;/author&gt;&lt;author&gt;Wright, C. F.&lt;/author&gt;&lt;/authors&gt;&lt;/contributors&gt;&lt;auth-address&gt;College of Medicine and Health, University of Exeter Medical School Institute of Biomedical and Clinical Science, Exeter, Devon, UK.&amp;#xD;Exeter Genomics Laboratory, Royal Devon &amp;amp; Exeter NHS Foundation Trust, Exeter, UK.&amp;#xD;College of Medicine and Health, University of Exeter Medical School Institute of Biomedical and Clinical Science, Exeter, Devon, UK Caroline.Wright@exeter.ac.uk.&lt;/auth-address&gt;&lt;titles&gt;&lt;title&gt;Assessing performance of pathogenicity predictors using clinically relevant variant dataset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edition&gt;2020/08/28&lt;/edition&gt;&lt;keywords&gt;&lt;keyword&gt;genetic testing&lt;/keyword&gt;&lt;keyword&gt;genetic variation&lt;/keyword&gt;&lt;keyword&gt;genetics&lt;/keyword&gt;&lt;keyword&gt;genomics&lt;/keyword&gt;&lt;keyword&gt;human genetics&lt;/keyword&gt;&lt;/keywords&gt;&lt;dates&gt;&lt;year&gt;2020&lt;/year&gt;&lt;pub-dates&gt;&lt;date&gt;Aug 25&lt;/date&gt;&lt;/pub-dates&gt;&lt;/dates&gt;&lt;isbn&gt;0022-2593&lt;/isbn&gt;&lt;accession-num&gt;32843488&lt;/accession-num&gt;&lt;urls&gt;&lt;/urls&gt;&lt;electronic-resource-num&gt;10.1136/jmedgenet-2020-107003&lt;/electronic-resource-num&gt;&lt;remote-database-provider&gt;NLM&lt;/remote-database-provider&gt;&lt;language&gt;eng&lt;/language&gt;&lt;/record&gt;&lt;/Cite&gt;&lt;/EndNote&gt;</w:instrText>
      </w:r>
      <w:r w:rsidRPr="00846C32">
        <w:rPr>
          <w:rFonts w:cs="Arial"/>
        </w:rPr>
        <w:fldChar w:fldCharType="separate"/>
      </w:r>
      <w:r w:rsidRPr="00846C32">
        <w:rPr>
          <w:rFonts w:cs="Arial"/>
          <w:noProof/>
          <w:vertAlign w:val="superscript"/>
        </w:rPr>
        <w:t>11</w:t>
      </w:r>
      <w:r w:rsidRPr="00846C32">
        <w:rPr>
          <w:rFonts w:cs="Arial"/>
        </w:rPr>
        <w:fldChar w:fldCharType="end"/>
      </w:r>
      <w:r w:rsidR="00231AC4" w:rsidRPr="00846C32">
        <w:rPr>
          <w:rFonts w:cs="Arial"/>
        </w:rPr>
        <w:t xml:space="preserve">. </w:t>
      </w:r>
      <w:r w:rsidRPr="00846C32">
        <w:rPr>
          <w:rFonts w:cs="Arial"/>
        </w:rPr>
        <w:t>Indeed, m</w:t>
      </w:r>
      <w:r w:rsidR="00916414" w:rsidRPr="00846C32">
        <w:rPr>
          <w:rFonts w:cs="Arial"/>
        </w:rPr>
        <w:t xml:space="preserve">any </w:t>
      </w:r>
      <w:r w:rsidR="00211EEC" w:rsidRPr="00846C32">
        <w:rPr>
          <w:rFonts w:cs="Arial"/>
        </w:rPr>
        <w:t xml:space="preserve">‘truth-sets’ previously used for tool evaluations (i) have overlapped with the datasets upon which tools were trained or (ii) </w:t>
      </w:r>
      <w:r w:rsidR="007875F7" w:rsidRPr="00846C32">
        <w:rPr>
          <w:rFonts w:cs="Arial"/>
        </w:rPr>
        <w:t xml:space="preserve">correlated poorly with true clinical pathogenicity, </w:t>
      </w:r>
      <w:r w:rsidR="00211EEC" w:rsidRPr="00A05E10">
        <w:rPr>
          <w:rFonts w:cs="Arial"/>
        </w:rPr>
        <w:t>compris</w:t>
      </w:r>
      <w:r w:rsidR="007875F7" w:rsidRPr="00A05E10">
        <w:rPr>
          <w:rFonts w:cs="Arial"/>
        </w:rPr>
        <w:t>ing</w:t>
      </w:r>
      <w:r w:rsidR="00211EEC" w:rsidRPr="00846C32">
        <w:rPr>
          <w:rFonts w:cs="Arial"/>
        </w:rPr>
        <w:t xml:space="preserve"> population data and/or prokaryotic cell models and/or in vitro assays of functions and/or ‘clinical’ classifications of poor quality</w:t>
      </w:r>
      <w:r w:rsidR="00C3643A" w:rsidRPr="00846C32">
        <w:rPr>
          <w:rFonts w:cs="Arial"/>
        </w:rPr>
        <w:fldChar w:fldCharType="begin">
          <w:fldData xml:space="preserve">PEVuZE5vdGU+PENpdGU+PEF1dGhvcj5NYWhtb29kPC9BdXRob3I+PFllYXI+MjAxNzwvWWVhcj48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GVkaXRpb24+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</w:fldData>
        </w:fldChar>
      </w:r>
      <w:r w:rsidR="00E94506" w:rsidRPr="00846C32">
        <w:rPr>
          <w:rFonts w:cs="Arial"/>
        </w:rPr>
        <w:instrText xml:space="preserve"> ADDIN EN.CITE </w:instrText>
      </w:r>
      <w:r w:rsidR="00E94506" w:rsidRPr="00154839">
        <w:rPr>
          <w:rFonts w:cs="Arial"/>
        </w:rPr>
        <w:fldChar w:fldCharType="begin">
          <w:fldData xml:space="preserve">PEVuZE5vdGU+PENpdGU+PEF1dGhvcj5NYWhtb29kPC9BdXRob3I+PFllYXI+MjAxNzwvWWVhcj48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GVkaXRpb24+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</w:fldData>
        </w:fldChar>
      </w:r>
      <w:r w:rsidR="00E94506" w:rsidRPr="00846C32">
        <w:rPr>
          <w:rFonts w:cs="Arial"/>
        </w:rPr>
        <w:instrText xml:space="preserve"> ADDIN EN.CITE.DATA </w:instrText>
      </w:r>
      <w:r w:rsidR="00E94506" w:rsidRPr="00154839">
        <w:rPr>
          <w:rFonts w:cs="Arial"/>
        </w:rPr>
      </w:r>
      <w:r w:rsidR="00E94506" w:rsidRPr="00154839">
        <w:rPr>
          <w:rFonts w:cs="Arial"/>
        </w:rPr>
        <w:fldChar w:fldCharType="end"/>
      </w:r>
      <w:r w:rsidR="00C3643A" w:rsidRPr="00846C32">
        <w:rPr>
          <w:rFonts w:cs="Arial"/>
        </w:rPr>
      </w:r>
      <w:r w:rsidR="00C3643A" w:rsidRPr="00846C32">
        <w:rPr>
          <w:rFonts w:cs="Arial"/>
        </w:rPr>
        <w:fldChar w:fldCharType="separate"/>
      </w:r>
      <w:r w:rsidR="00E94506" w:rsidRPr="00846C32">
        <w:rPr>
          <w:rFonts w:cs="Arial"/>
          <w:noProof/>
          <w:vertAlign w:val="superscript"/>
        </w:rPr>
        <w:t>11,45</w:t>
      </w:r>
      <w:r w:rsidR="00C3643A" w:rsidRPr="00846C32">
        <w:rPr>
          <w:rFonts w:cs="Arial"/>
        </w:rPr>
        <w:fldChar w:fldCharType="end"/>
      </w:r>
      <w:r w:rsidR="00211EEC" w:rsidRPr="00846C32">
        <w:rPr>
          <w:rFonts w:cs="Arial"/>
        </w:rPr>
        <w:t xml:space="preserve">. </w:t>
      </w:r>
      <w:r w:rsidR="00B76F07" w:rsidRPr="00846C32">
        <w:rPr>
          <w:rFonts w:cs="Arial"/>
        </w:rPr>
        <w:t>Thus, whilst the</w:t>
      </w:r>
      <w:r w:rsidR="00211EEC" w:rsidRPr="00846C32">
        <w:rPr>
          <w:rFonts w:cs="Arial"/>
        </w:rPr>
        <w:t xml:space="preserve"> functional</w:t>
      </w:r>
      <w:r w:rsidR="00B76F07" w:rsidRPr="00846C32">
        <w:rPr>
          <w:rFonts w:cs="Arial"/>
        </w:rPr>
        <w:t xml:space="preserve"> assays </w:t>
      </w:r>
      <w:r w:rsidR="00211EEC" w:rsidRPr="00846C32">
        <w:rPr>
          <w:rFonts w:cs="Arial"/>
        </w:rPr>
        <w:t xml:space="preserve">we have used </w:t>
      </w:r>
      <w:r w:rsidR="00B76F07" w:rsidRPr="00846C32">
        <w:rPr>
          <w:rFonts w:cs="Arial"/>
        </w:rPr>
        <w:t xml:space="preserve">are unlikely to </w:t>
      </w:r>
      <w:r w:rsidR="00211EEC" w:rsidRPr="00846C32">
        <w:rPr>
          <w:rFonts w:cs="Arial"/>
        </w:rPr>
        <w:t xml:space="preserve">perfectly </w:t>
      </w:r>
      <w:r w:rsidR="00B76F07" w:rsidRPr="00846C32">
        <w:rPr>
          <w:rFonts w:cs="Arial"/>
        </w:rPr>
        <w:t xml:space="preserve">recapitulate </w:t>
      </w:r>
      <w:r w:rsidR="00231AC4" w:rsidRPr="00A05E10">
        <w:rPr>
          <w:rFonts w:cs="Arial"/>
        </w:rPr>
        <w:t>true</w:t>
      </w:r>
      <w:r w:rsidR="00B76F07" w:rsidRPr="00A05E10">
        <w:rPr>
          <w:rFonts w:cs="Arial"/>
        </w:rPr>
        <w:t xml:space="preserve"> </w:t>
      </w:r>
      <w:r w:rsidR="00856917" w:rsidRPr="00846C32">
        <w:rPr>
          <w:rFonts w:cs="Arial"/>
        </w:rPr>
        <w:t xml:space="preserve">human </w:t>
      </w:r>
      <w:r w:rsidR="00B76F07" w:rsidRPr="00846C32">
        <w:rPr>
          <w:rFonts w:cs="Arial"/>
        </w:rPr>
        <w:t>pathogen</w:t>
      </w:r>
      <w:r w:rsidR="00856917" w:rsidRPr="00846C32">
        <w:rPr>
          <w:rFonts w:cs="Arial"/>
        </w:rPr>
        <w:t>esis</w:t>
      </w:r>
      <w:r w:rsidR="00B76F07" w:rsidRPr="00846C32">
        <w:rPr>
          <w:rFonts w:cs="Arial"/>
        </w:rPr>
        <w:t>,</w:t>
      </w:r>
      <w:r w:rsidR="00D62610" w:rsidRPr="00846C32">
        <w:rPr>
          <w:rFonts w:cs="Arial"/>
        </w:rPr>
        <w:t xml:space="preserve"> </w:t>
      </w:r>
      <w:r w:rsidR="000B795E" w:rsidRPr="00846C32">
        <w:rPr>
          <w:rFonts w:cs="Arial"/>
        </w:rPr>
        <w:t>given the</w:t>
      </w:r>
      <w:r w:rsidR="009A21B5" w:rsidRPr="00846C32">
        <w:rPr>
          <w:rFonts w:cs="Arial"/>
        </w:rPr>
        <w:t>ir</w:t>
      </w:r>
      <w:r w:rsidR="000B795E" w:rsidRPr="00846C32">
        <w:rPr>
          <w:rFonts w:cs="Arial"/>
        </w:rPr>
        <w:t xml:space="preserve"> </w:t>
      </w:r>
      <w:r w:rsidR="009A21B5" w:rsidRPr="00846C32">
        <w:rPr>
          <w:rFonts w:cs="Arial"/>
        </w:rPr>
        <w:t>powerful</w:t>
      </w:r>
      <w:r w:rsidR="000B795E" w:rsidRPr="00846C32">
        <w:rPr>
          <w:rFonts w:cs="Arial"/>
        </w:rPr>
        <w:t xml:space="preserve"> correlation</w:t>
      </w:r>
      <w:r w:rsidR="009A21B5" w:rsidRPr="00846C32">
        <w:rPr>
          <w:rFonts w:cs="Arial"/>
        </w:rPr>
        <w:t xml:space="preserve"> against clinical classifications</w:t>
      </w:r>
      <w:r w:rsidR="000B795E" w:rsidRPr="00846C32">
        <w:rPr>
          <w:rFonts w:cs="Arial"/>
        </w:rPr>
        <w:t>, size of data and systematic generation</w:t>
      </w:r>
      <w:r w:rsidR="009A21B5" w:rsidRPr="00846C32">
        <w:rPr>
          <w:rFonts w:cs="Arial"/>
        </w:rPr>
        <w:t>,</w:t>
      </w:r>
      <w:r w:rsidR="000B795E" w:rsidRPr="00846C32">
        <w:rPr>
          <w:rFonts w:cs="Arial"/>
        </w:rPr>
        <w:t xml:space="preserve"> </w:t>
      </w:r>
      <w:r w:rsidR="00C3643A" w:rsidRPr="00846C32">
        <w:rPr>
          <w:rFonts w:cs="Arial"/>
        </w:rPr>
        <w:t>arguably</w:t>
      </w:r>
      <w:r w:rsidR="00D62610" w:rsidRPr="00846C32">
        <w:rPr>
          <w:rFonts w:cs="Arial"/>
        </w:rPr>
        <w:t xml:space="preserve"> they represent </w:t>
      </w:r>
      <w:r w:rsidR="00231AC4" w:rsidRPr="00846C32">
        <w:rPr>
          <w:rFonts w:cs="Arial"/>
        </w:rPr>
        <w:t xml:space="preserve">leading </w:t>
      </w:r>
      <w:r w:rsidR="00D62610" w:rsidRPr="00846C32">
        <w:rPr>
          <w:rFonts w:cs="Arial"/>
        </w:rPr>
        <w:t>trut</w:t>
      </w:r>
      <w:r w:rsidR="00856917" w:rsidRPr="00846C32">
        <w:rPr>
          <w:rFonts w:cs="Arial"/>
        </w:rPr>
        <w:t>h-</w:t>
      </w:r>
      <w:r w:rsidR="007E51CC" w:rsidRPr="00846C32">
        <w:rPr>
          <w:rFonts w:cs="Arial"/>
        </w:rPr>
        <w:t>set</w:t>
      </w:r>
      <w:r w:rsidR="007A7E25" w:rsidRPr="00846C32">
        <w:rPr>
          <w:rFonts w:cs="Arial"/>
        </w:rPr>
        <w:t xml:space="preserve">s </w:t>
      </w:r>
      <w:r w:rsidR="00C3643A" w:rsidRPr="00846C32">
        <w:rPr>
          <w:rFonts w:cs="Arial"/>
        </w:rPr>
        <w:t>for unbiased</w:t>
      </w:r>
      <w:r w:rsidR="007E51CC" w:rsidRPr="00846C32">
        <w:rPr>
          <w:rFonts w:cs="Arial"/>
        </w:rPr>
        <w:t xml:space="preserve"> evaluat</w:t>
      </w:r>
      <w:r w:rsidR="00C3643A" w:rsidRPr="00846C32">
        <w:rPr>
          <w:rFonts w:cs="Arial"/>
        </w:rPr>
        <w:t xml:space="preserve">ion of </w:t>
      </w:r>
      <w:r w:rsidR="007E51CC" w:rsidRPr="00846C32">
        <w:rPr>
          <w:rFonts w:cs="Arial"/>
        </w:rPr>
        <w:t>tool performance</w:t>
      </w:r>
      <w:r w:rsidR="00856917" w:rsidRPr="00846C32">
        <w:rPr>
          <w:rFonts w:cs="Arial"/>
        </w:rPr>
        <w:t xml:space="preserve">.  </w:t>
      </w:r>
    </w:p>
    <w:p w14:paraId="37E71AF4" w14:textId="11B2BF5C" w:rsidR="003C4A86" w:rsidRDefault="002C465C" w:rsidP="00C365FE">
      <w:pPr>
        <w:spacing w:line="480" w:lineRule="auto"/>
        <w:jc w:val="both"/>
        <w:rPr>
          <w:rFonts w:cs="Arial"/>
        </w:rPr>
      </w:pPr>
      <w:r w:rsidRPr="00846C32">
        <w:rPr>
          <w:rFonts w:cs="Arial"/>
        </w:rPr>
        <w:t xml:space="preserve">Although we excluded the two intron-flanking </w:t>
      </w:r>
      <w:proofErr w:type="spellStart"/>
      <w:r w:rsidRPr="00846C32">
        <w:rPr>
          <w:rFonts w:cs="Arial"/>
        </w:rPr>
        <w:t>exonic</w:t>
      </w:r>
      <w:proofErr w:type="spellEnd"/>
      <w:r w:rsidRPr="00846C32">
        <w:rPr>
          <w:rFonts w:cs="Arial"/>
        </w:rPr>
        <w:t xml:space="preserve"> variants</w:t>
      </w:r>
      <w:r w:rsidR="00F073DC" w:rsidRPr="00846C32">
        <w:rPr>
          <w:rFonts w:cs="Arial"/>
        </w:rPr>
        <w:t xml:space="preserve"> on</w:t>
      </w:r>
      <w:r w:rsidR="00AB5E4A" w:rsidRPr="00154839">
        <w:rPr>
          <w:rFonts w:cs="Arial"/>
        </w:rPr>
        <w:t xml:space="preserve"> </w:t>
      </w:r>
      <w:r w:rsidRPr="00846C32">
        <w:rPr>
          <w:rFonts w:cs="Arial"/>
        </w:rPr>
        <w:t xml:space="preserve">account of potential </w:t>
      </w:r>
      <w:proofErr w:type="spellStart"/>
      <w:r w:rsidRPr="00846C32">
        <w:rPr>
          <w:rFonts w:cs="Arial"/>
        </w:rPr>
        <w:t>spliceogenic</w:t>
      </w:r>
      <w:proofErr w:type="spellEnd"/>
      <w:r w:rsidRPr="00846C32">
        <w:rPr>
          <w:rFonts w:cs="Arial"/>
        </w:rPr>
        <w:t xml:space="preserve"> effect, </w:t>
      </w:r>
      <w:r w:rsidR="00F073DC" w:rsidRPr="00846C32">
        <w:rPr>
          <w:rFonts w:cs="Arial"/>
        </w:rPr>
        <w:t xml:space="preserve">other </w:t>
      </w:r>
      <w:proofErr w:type="spellStart"/>
      <w:r w:rsidRPr="00846C32">
        <w:rPr>
          <w:rFonts w:cs="Arial"/>
        </w:rPr>
        <w:t>spliceogenic</w:t>
      </w:r>
      <w:proofErr w:type="spellEnd"/>
      <w:r w:rsidRPr="00846C32">
        <w:rPr>
          <w:rFonts w:cs="Arial"/>
        </w:rPr>
        <w:t xml:space="preserve"> </w:t>
      </w:r>
      <w:proofErr w:type="spellStart"/>
      <w:r w:rsidR="00F073DC" w:rsidRPr="00846C32">
        <w:rPr>
          <w:rFonts w:cs="Arial"/>
        </w:rPr>
        <w:t>exonic</w:t>
      </w:r>
      <w:proofErr w:type="spellEnd"/>
      <w:r w:rsidR="00F073DC" w:rsidRPr="00846C32">
        <w:rPr>
          <w:rFonts w:cs="Arial"/>
        </w:rPr>
        <w:t xml:space="preserve"> </w:t>
      </w:r>
      <w:r w:rsidRPr="00846C32">
        <w:rPr>
          <w:rFonts w:cs="Arial"/>
        </w:rPr>
        <w:t xml:space="preserve">variants resulting in a null protein </w:t>
      </w:r>
      <w:r w:rsidR="00F073DC" w:rsidRPr="00846C32">
        <w:rPr>
          <w:rFonts w:cs="Arial"/>
        </w:rPr>
        <w:t xml:space="preserve">will have been called as </w:t>
      </w:r>
      <w:r w:rsidRPr="00846C32">
        <w:rPr>
          <w:rFonts w:cs="Arial"/>
        </w:rPr>
        <w:t xml:space="preserve">deleterious </w:t>
      </w:r>
      <w:r w:rsidR="00F073DC" w:rsidRPr="00846C32">
        <w:rPr>
          <w:rFonts w:cs="Arial"/>
        </w:rPr>
        <w:t xml:space="preserve">by most assays: we </w:t>
      </w:r>
      <w:r w:rsidR="00AB5E4A" w:rsidRPr="00154839">
        <w:rPr>
          <w:rFonts w:cs="Arial"/>
        </w:rPr>
        <w:t xml:space="preserve">have </w:t>
      </w:r>
      <w:r w:rsidR="00F073DC" w:rsidRPr="00846C32">
        <w:rPr>
          <w:rFonts w:cs="Arial"/>
        </w:rPr>
        <w:t>assume</w:t>
      </w:r>
      <w:r w:rsidR="00AB5E4A" w:rsidRPr="00154839">
        <w:rPr>
          <w:rFonts w:cs="Arial"/>
        </w:rPr>
        <w:t xml:space="preserve">d </w:t>
      </w:r>
      <w:r w:rsidR="00F073DC" w:rsidRPr="00846C32">
        <w:rPr>
          <w:rFonts w:cs="Arial"/>
        </w:rPr>
        <w:t xml:space="preserve">this group to be small in number and roughly consistent between genes. </w:t>
      </w:r>
      <w:r w:rsidR="007E0F24" w:rsidRPr="00846C32">
        <w:rPr>
          <w:rFonts w:cs="Arial"/>
        </w:rPr>
        <w:t>Although o</w:t>
      </w:r>
      <w:r w:rsidR="001B0DBD" w:rsidRPr="00846C32">
        <w:rPr>
          <w:rFonts w:cs="Arial"/>
        </w:rPr>
        <w:t>ur analysis has focused predominantly on missense variants for which pathogenesis is via loss-of-function;</w:t>
      </w:r>
      <w:r w:rsidR="007E5CA5" w:rsidRPr="00154839">
        <w:rPr>
          <w:rFonts w:cs="Arial"/>
        </w:rPr>
        <w:t xml:space="preserve"> our data </w:t>
      </w:r>
      <w:r w:rsidR="001271D3" w:rsidRPr="00154839">
        <w:rPr>
          <w:rFonts w:cs="Arial"/>
        </w:rPr>
        <w:t xml:space="preserve">for </w:t>
      </w:r>
      <w:r w:rsidR="001271D3" w:rsidRPr="00154839">
        <w:rPr>
          <w:rFonts w:cs="Arial"/>
          <w:i/>
        </w:rPr>
        <w:t>TP53/PTEN</w:t>
      </w:r>
      <w:r w:rsidR="001271D3" w:rsidRPr="00154839">
        <w:rPr>
          <w:rFonts w:cs="Arial"/>
        </w:rPr>
        <w:t xml:space="preserve"> </w:t>
      </w:r>
      <w:r w:rsidR="007E5CA5" w:rsidRPr="00154839">
        <w:rPr>
          <w:rFonts w:cs="Arial"/>
        </w:rPr>
        <w:t xml:space="preserve">support </w:t>
      </w:r>
      <w:r w:rsidR="00231AC4" w:rsidRPr="00154839">
        <w:rPr>
          <w:rFonts w:cs="Arial"/>
        </w:rPr>
        <w:t xml:space="preserve">the tools </w:t>
      </w:r>
      <w:r w:rsidR="007E5CA5" w:rsidRPr="00154839">
        <w:rPr>
          <w:rFonts w:cs="Arial"/>
        </w:rPr>
        <w:t>discriminati</w:t>
      </w:r>
      <w:r w:rsidR="00231AC4" w:rsidRPr="00154839">
        <w:rPr>
          <w:rFonts w:cs="Arial"/>
        </w:rPr>
        <w:t xml:space="preserve">ng comparably </w:t>
      </w:r>
      <w:r w:rsidR="007E5CA5" w:rsidRPr="00154839">
        <w:rPr>
          <w:rFonts w:cs="Arial"/>
        </w:rPr>
        <w:t xml:space="preserve">for </w:t>
      </w:r>
      <w:r w:rsidR="006708D5" w:rsidRPr="00154839">
        <w:rPr>
          <w:rFonts w:cs="Arial"/>
        </w:rPr>
        <w:t>DNE</w:t>
      </w:r>
      <w:r w:rsidR="00065D54" w:rsidRPr="00A05E10">
        <w:rPr>
          <w:rFonts w:cs="Arial"/>
        </w:rPr>
        <w:t xml:space="preserve">. This observation is consistent with previous reports in which prediction for DNE </w:t>
      </w:r>
      <w:r w:rsidR="008E1B4A" w:rsidRPr="00154839">
        <w:rPr>
          <w:rFonts w:cs="Arial"/>
        </w:rPr>
        <w:t xml:space="preserve">compared to loss-of-function </w:t>
      </w:r>
      <w:r w:rsidR="002D3A92" w:rsidRPr="00154839">
        <w:rPr>
          <w:rFonts w:cs="Arial"/>
        </w:rPr>
        <w:t xml:space="preserve">(LOF) </w:t>
      </w:r>
      <w:r w:rsidR="00065D54" w:rsidRPr="00846C32">
        <w:rPr>
          <w:rFonts w:cs="Arial"/>
        </w:rPr>
        <w:t xml:space="preserve">variants was poorer for older tools (SIFT, </w:t>
      </w:r>
      <w:proofErr w:type="spellStart"/>
      <w:r w:rsidR="00065D54" w:rsidRPr="00846C32">
        <w:rPr>
          <w:rFonts w:cs="Arial"/>
        </w:rPr>
        <w:t>Polyphen</w:t>
      </w:r>
      <w:proofErr w:type="spellEnd"/>
      <w:r w:rsidR="00065D54" w:rsidRPr="00846C32">
        <w:rPr>
          <w:rFonts w:cs="Arial"/>
        </w:rPr>
        <w:t xml:space="preserve">) but equivalent using newer algorithms such as </w:t>
      </w:r>
      <w:r w:rsidR="0025719B" w:rsidRPr="00846C32">
        <w:rPr>
          <w:rFonts w:cs="Arial"/>
        </w:rPr>
        <w:t>R</w:t>
      </w:r>
      <w:r w:rsidR="0025719B">
        <w:rPr>
          <w:rFonts w:cs="Arial"/>
        </w:rPr>
        <w:t>evel</w:t>
      </w:r>
      <w:r w:rsidR="0025719B" w:rsidRPr="00846C32">
        <w:rPr>
          <w:rFonts w:cs="Arial"/>
        </w:rPr>
        <w:fldChar w:fldCharType="begin">
          <w:fldData xml:space="preserve">PEVuZE5vdGU+PENpdGU+PEF1dGhvcj5GbGFuYWdhbjwvQXV0aG9yPjxZZWFyPjIwMTA8L1llYXI+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Ob3YgMjg8L2RhdGU+PC9wdWItZGF0
ZXM+PC9kYXRlcz48aXNibj4xNDc0LTc1OTYgKFByaW50KSYjeEQ7MTQ3NC03NTk2PC9pc2JuPjxh
Y2Nlc3Npb24tbnVtPjI5MTc5Nzc5PC9hY2Nlc3Npb24tbnVtPjx1cmxzPjwvdXJscz48Y3VzdG9t
Mj5QTUM1NzA0NTk3PC9jdXN0b20yPjxlbGVjdHJvbmljLXJlc291cmNlLW51bT4xMC4xMTg2L3Mx
MzA1OS0wMTctMTM1My01PC9lbGVjdHJvbmljLXJlc291cmNlLW51bT48cmVtb3RlLWRhdGFiYXNl
LXByb3ZpZGVyPk5MTTwvcmVtb3RlLWRhdGFiYXNlLXByb3ZpZGVyPjxsYW5ndWFnZT5lbmc8L2xh
bmd1YWdlPjwvcmVjb3JkPjwvQ2l0ZT48L0VuZE5vdGU+AG==
</w:fldData>
        </w:fldChar>
      </w:r>
      <w:r w:rsidR="0025719B" w:rsidRPr="00846C32">
        <w:rPr>
          <w:rFonts w:cs="Arial"/>
        </w:rPr>
        <w:instrText xml:space="preserve"> ADDIN EN.CITE </w:instrText>
      </w:r>
      <w:r w:rsidR="0025719B" w:rsidRPr="00154839">
        <w:rPr>
          <w:rFonts w:cs="Arial"/>
        </w:rPr>
        <w:fldChar w:fldCharType="begin">
          <w:fldData xml:space="preserve">PEVuZE5vdGU+PENpdGU+PEF1dGhvcj5GbGFuYWdhbjwvQXV0aG9yPjxZZWFyPjIwMTA8L1llYXI+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</w:fldData>
        </w:fldChar>
      </w:r>
      <w:r w:rsidR="0025719B" w:rsidRPr="00846C32">
        <w:rPr>
          <w:rFonts w:cs="Arial"/>
        </w:rPr>
        <w:instrText xml:space="preserve"> ADDIN EN.CITE.DATA </w:instrText>
      </w:r>
      <w:r w:rsidR="0025719B" w:rsidRPr="00154839">
        <w:rPr>
          <w:rFonts w:cs="Arial"/>
        </w:rPr>
      </w:r>
      <w:r w:rsidR="0025719B" w:rsidRPr="00154839">
        <w:rPr>
          <w:rFonts w:cs="Arial"/>
        </w:rPr>
        <w:fldChar w:fldCharType="end"/>
      </w:r>
      <w:r w:rsidR="0025719B" w:rsidRPr="00846C32">
        <w:rPr>
          <w:rFonts w:cs="Arial"/>
        </w:rPr>
      </w:r>
      <w:r w:rsidR="0025719B" w:rsidRPr="00846C32">
        <w:rPr>
          <w:rFonts w:cs="Arial"/>
        </w:rPr>
        <w:fldChar w:fldCharType="separate"/>
      </w:r>
      <w:r w:rsidR="0025719B" w:rsidRPr="00846C32">
        <w:rPr>
          <w:rFonts w:cs="Arial"/>
          <w:noProof/>
          <w:vertAlign w:val="superscript"/>
        </w:rPr>
        <w:t>17,18</w:t>
      </w:r>
      <w:r w:rsidR="0025719B" w:rsidRPr="00846C32">
        <w:rPr>
          <w:rFonts w:cs="Arial"/>
        </w:rPr>
        <w:fldChar w:fldCharType="end"/>
      </w:r>
      <w:r w:rsidR="001B0DBD" w:rsidRPr="00846C32">
        <w:rPr>
          <w:rFonts w:cs="Arial"/>
        </w:rPr>
        <w:t>.</w:t>
      </w:r>
      <w:r w:rsidR="00795030" w:rsidRPr="00846C32">
        <w:rPr>
          <w:rFonts w:cs="Arial"/>
        </w:rPr>
        <w:t xml:space="preserve"> </w:t>
      </w:r>
    </w:p>
    <w:p w14:paraId="7BFE3C16" w14:textId="0673126F" w:rsidR="008C3B3C" w:rsidRPr="00846C32" w:rsidRDefault="00306037" w:rsidP="00C365FE">
      <w:pPr>
        <w:spacing w:line="480" w:lineRule="auto"/>
        <w:jc w:val="both"/>
      </w:pPr>
      <w:r w:rsidRPr="00846C32">
        <w:rPr>
          <w:rFonts w:cs="Arial"/>
        </w:rPr>
        <w:t xml:space="preserve">The observed variation in tool performance between the five </w:t>
      </w:r>
      <w:r w:rsidRPr="00846C32">
        <w:rPr>
          <w:rFonts w:eastAsia="Times New Roman" w:cs="Arial"/>
          <w:szCs w:val="22"/>
        </w:rPr>
        <w:t xml:space="preserve">individual-gene truth-sets likely reflects heterogeneity in composition of </w:t>
      </w:r>
      <w:r w:rsidR="008A6479" w:rsidRPr="00846C32">
        <w:rPr>
          <w:rFonts w:eastAsia="Times New Roman" w:cs="Arial"/>
          <w:szCs w:val="22"/>
        </w:rPr>
        <w:t xml:space="preserve">pathogenic </w:t>
      </w:r>
      <w:r w:rsidR="00BE5B0C" w:rsidRPr="00A05E10">
        <w:rPr>
          <w:rFonts w:eastAsia="Times New Roman" w:cs="Arial"/>
          <w:szCs w:val="22"/>
        </w:rPr>
        <w:t>variant</w:t>
      </w:r>
      <w:r w:rsidR="00741FB2" w:rsidRPr="00154839">
        <w:rPr>
          <w:rFonts w:eastAsia="Times New Roman" w:cs="Arial"/>
          <w:szCs w:val="22"/>
        </w:rPr>
        <w:t xml:space="preserve">s </w:t>
      </w:r>
      <w:r w:rsidR="00BE5B0C" w:rsidRPr="00846C32">
        <w:rPr>
          <w:rFonts w:eastAsia="Times New Roman" w:cs="Arial"/>
          <w:szCs w:val="22"/>
        </w:rPr>
        <w:t>type</w:t>
      </w:r>
      <w:r w:rsidR="00741FB2" w:rsidRPr="00154839">
        <w:rPr>
          <w:rFonts w:eastAsia="Times New Roman" w:cs="Arial"/>
          <w:szCs w:val="22"/>
        </w:rPr>
        <w:t>s (LOF versus DNE)</w:t>
      </w:r>
      <w:r w:rsidR="00BE5B0C" w:rsidRPr="00846C32">
        <w:rPr>
          <w:rFonts w:eastAsia="Times New Roman" w:cs="Arial"/>
          <w:szCs w:val="22"/>
        </w:rPr>
        <w:t xml:space="preserve">, </w:t>
      </w:r>
      <w:r w:rsidRPr="00846C32">
        <w:rPr>
          <w:rFonts w:eastAsia="Times New Roman" w:cs="Arial"/>
          <w:szCs w:val="22"/>
        </w:rPr>
        <w:t xml:space="preserve">varying accuracy </w:t>
      </w:r>
      <w:r w:rsidR="00741FB2" w:rsidRPr="00154839">
        <w:rPr>
          <w:rFonts w:eastAsia="Times New Roman" w:cs="Arial"/>
          <w:szCs w:val="22"/>
        </w:rPr>
        <w:t>of</w:t>
      </w:r>
      <w:r w:rsidRPr="00846C32">
        <w:rPr>
          <w:rFonts w:eastAsia="Times New Roman" w:cs="Arial"/>
          <w:szCs w:val="22"/>
        </w:rPr>
        <w:t xml:space="preserve"> assay </w:t>
      </w:r>
      <w:r w:rsidR="00741FB2" w:rsidRPr="00154839">
        <w:rPr>
          <w:rFonts w:eastAsia="Times New Roman" w:cs="Arial"/>
          <w:szCs w:val="22"/>
        </w:rPr>
        <w:t xml:space="preserve">in </w:t>
      </w:r>
      <w:r w:rsidRPr="00846C32">
        <w:rPr>
          <w:rFonts w:eastAsia="Times New Roman" w:cs="Arial"/>
          <w:szCs w:val="22"/>
        </w:rPr>
        <w:t>recapitul</w:t>
      </w:r>
      <w:r w:rsidR="00741FB2" w:rsidRPr="00154839">
        <w:rPr>
          <w:rFonts w:eastAsia="Times New Roman" w:cs="Arial"/>
          <w:szCs w:val="22"/>
        </w:rPr>
        <w:t xml:space="preserve">ation of </w:t>
      </w:r>
      <w:r w:rsidRPr="00846C32">
        <w:rPr>
          <w:rFonts w:eastAsia="Times New Roman" w:cs="Arial"/>
          <w:szCs w:val="22"/>
        </w:rPr>
        <w:t>true pathogenicity</w:t>
      </w:r>
      <w:r w:rsidR="008A6479" w:rsidRPr="00846C32">
        <w:rPr>
          <w:rFonts w:eastAsia="Times New Roman" w:cs="Arial"/>
          <w:szCs w:val="22"/>
        </w:rPr>
        <w:t xml:space="preserve"> and sampling variation (chance)</w:t>
      </w:r>
      <w:r w:rsidRPr="00846C32">
        <w:rPr>
          <w:rFonts w:eastAsia="Times New Roman" w:cs="Arial"/>
          <w:szCs w:val="22"/>
        </w:rPr>
        <w:t xml:space="preserve">. </w:t>
      </w:r>
      <w:r w:rsidR="008A6479" w:rsidRPr="00846C32">
        <w:rPr>
          <w:rFonts w:eastAsia="Times New Roman" w:cs="Arial"/>
          <w:szCs w:val="22"/>
        </w:rPr>
        <w:t>It</w:t>
      </w:r>
      <w:r w:rsidR="008A6479" w:rsidRPr="00A05E10">
        <w:rPr>
          <w:rFonts w:eastAsia="Times New Roman" w:cs="Arial"/>
          <w:szCs w:val="22"/>
        </w:rPr>
        <w:t xml:space="preserve"> ha</w:t>
      </w:r>
      <w:r w:rsidRPr="00846C32">
        <w:rPr>
          <w:rFonts w:eastAsia="Times New Roman" w:cs="Arial"/>
          <w:szCs w:val="22"/>
        </w:rPr>
        <w:t xml:space="preserve">s </w:t>
      </w:r>
      <w:r w:rsidR="008A6479" w:rsidRPr="00846C32">
        <w:rPr>
          <w:rFonts w:eastAsia="Times New Roman" w:cs="Arial"/>
          <w:szCs w:val="22"/>
        </w:rPr>
        <w:t xml:space="preserve">been </w:t>
      </w:r>
      <w:r w:rsidRPr="00846C32">
        <w:rPr>
          <w:rFonts w:eastAsia="Times New Roman" w:cs="Arial"/>
          <w:szCs w:val="22"/>
        </w:rPr>
        <w:t xml:space="preserve">argued that, </w:t>
      </w:r>
      <w:r w:rsidR="00254CF3" w:rsidRPr="00154839">
        <w:rPr>
          <w:rFonts w:eastAsia="Times New Roman" w:cs="Arial"/>
          <w:szCs w:val="22"/>
        </w:rPr>
        <w:t>there will be</w:t>
      </w:r>
      <w:r w:rsidR="00B617D3" w:rsidRPr="00846C32">
        <w:rPr>
          <w:rFonts w:eastAsia="Times New Roman" w:cs="Arial"/>
          <w:szCs w:val="22"/>
        </w:rPr>
        <w:t xml:space="preserve"> </w:t>
      </w:r>
      <w:r w:rsidRPr="00846C32">
        <w:rPr>
          <w:rFonts w:eastAsia="Times New Roman" w:cs="Arial"/>
          <w:szCs w:val="22"/>
        </w:rPr>
        <w:t xml:space="preserve">systematic </w:t>
      </w:r>
      <w:r w:rsidR="008A6479" w:rsidRPr="00846C32">
        <w:rPr>
          <w:rFonts w:eastAsia="Times New Roman" w:cs="Arial"/>
          <w:szCs w:val="22"/>
        </w:rPr>
        <w:t xml:space="preserve">differences </w:t>
      </w:r>
      <w:r w:rsidRPr="00846C32">
        <w:rPr>
          <w:rFonts w:eastAsia="Times New Roman" w:cs="Arial"/>
          <w:szCs w:val="22"/>
        </w:rPr>
        <w:t xml:space="preserve">gene-by-gene </w:t>
      </w:r>
      <w:r w:rsidR="008A6479" w:rsidRPr="00A05E10">
        <w:rPr>
          <w:rFonts w:eastAsia="Times New Roman" w:cs="Arial"/>
          <w:szCs w:val="22"/>
        </w:rPr>
        <w:t>in how tools perform</w:t>
      </w:r>
      <w:r w:rsidR="003C4A86">
        <w:rPr>
          <w:rFonts w:eastAsia="Times New Roman" w:cs="Arial"/>
          <w:szCs w:val="22"/>
        </w:rPr>
        <w:t xml:space="preserve">, </w:t>
      </w:r>
      <w:r w:rsidR="003C4A86" w:rsidRPr="00154839">
        <w:rPr>
          <w:rFonts w:eastAsia="Times New Roman" w:cs="Arial"/>
          <w:szCs w:val="22"/>
        </w:rPr>
        <w:t>on account of</w:t>
      </w:r>
      <w:r w:rsidR="003C4A86" w:rsidRPr="00846C32">
        <w:rPr>
          <w:rFonts w:eastAsia="Times New Roman" w:cs="Arial"/>
          <w:szCs w:val="22"/>
        </w:rPr>
        <w:t xml:space="preserve"> innate gene-specific differences in the genomic context of pathogenic and benign variants</w:t>
      </w:r>
      <w:r w:rsidRPr="00A05E10">
        <w:rPr>
          <w:rFonts w:eastAsia="Times New Roman" w:cs="Arial"/>
          <w:szCs w:val="22"/>
        </w:rPr>
        <w:t xml:space="preserve">. </w:t>
      </w:r>
      <w:r w:rsidRPr="00846C32">
        <w:rPr>
          <w:rFonts w:cs="Arial"/>
        </w:rPr>
        <w:t xml:space="preserve">Data from a broader range of MAVES examining the full spectrum of coding variants would enable further exploration of </w:t>
      </w:r>
      <w:r w:rsidR="00453FE7" w:rsidRPr="00154839">
        <w:rPr>
          <w:rFonts w:cs="Arial"/>
        </w:rPr>
        <w:t>such</w:t>
      </w:r>
      <w:r w:rsidRPr="00846C32">
        <w:rPr>
          <w:rFonts w:cs="Arial"/>
        </w:rPr>
        <w:t xml:space="preserve"> hypotheses.  However, whilst there are rapid advances in technology for high throughput gene editing and assay readout, expansion of MAVES to additional genes has been limited on account of lack of availability of clinical truth-sets by which to validate assays</w:t>
      </w:r>
      <w:r w:rsidR="00695202" w:rsidRPr="00A05E10">
        <w:rPr>
          <w:rFonts w:cs="Arial"/>
        </w:rPr>
        <w:t xml:space="preserve"> and limited understanding of mutational mechanism of clinical pathogen</w:t>
      </w:r>
      <w:r w:rsidR="00695202" w:rsidRPr="00846C32">
        <w:rPr>
          <w:rFonts w:cs="Arial"/>
        </w:rPr>
        <w:t>icity</w:t>
      </w:r>
      <w:r w:rsidR="00B617D3" w:rsidRPr="00846C32">
        <w:rPr>
          <w:rFonts w:cs="Arial"/>
        </w:rPr>
        <w:fldChar w:fldCharType="begin">
          <w:fldData xml:space="preserve">PEVuZE5vdGU+PENpdGU+PEF1dGhvcj5HZWxtYW48L0F1dGhvcj48WWVhcj4yMDE5PC9ZZWFyPjxS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=
</w:fldData>
        </w:fldChar>
      </w:r>
      <w:r w:rsidR="00B617D3" w:rsidRPr="00846C32">
        <w:rPr>
          <w:rFonts w:cs="Arial"/>
        </w:rPr>
        <w:instrText xml:space="preserve"> ADDIN EN.CITE </w:instrText>
      </w:r>
      <w:r w:rsidR="00B617D3" w:rsidRPr="00154839">
        <w:rPr>
          <w:rFonts w:cs="Arial"/>
        </w:rPr>
        <w:fldChar w:fldCharType="begin">
          <w:fldData xml:space="preserve">PEVuZE5vdGU+PENpdGU+PEF1dGhvcj5HZWxtYW48L0F1dGhvcj48WWVhcj4yMDE5PC9ZZWFyPjxS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=
</w:fldData>
        </w:fldChar>
      </w:r>
      <w:r w:rsidR="00B617D3" w:rsidRPr="00846C32">
        <w:rPr>
          <w:rFonts w:cs="Arial"/>
        </w:rPr>
        <w:instrText xml:space="preserve"> ADDIN EN.CITE.DATA </w:instrText>
      </w:r>
      <w:r w:rsidR="00B617D3" w:rsidRPr="00154839">
        <w:rPr>
          <w:rFonts w:cs="Arial"/>
        </w:rPr>
      </w:r>
      <w:r w:rsidR="00B617D3" w:rsidRPr="00154839">
        <w:rPr>
          <w:rFonts w:cs="Arial"/>
        </w:rPr>
        <w:fldChar w:fldCharType="end"/>
      </w:r>
      <w:r w:rsidR="00B617D3" w:rsidRPr="00846C32">
        <w:rPr>
          <w:rFonts w:cs="Arial"/>
        </w:rPr>
      </w:r>
      <w:r w:rsidR="00B617D3" w:rsidRPr="00846C32">
        <w:rPr>
          <w:rFonts w:cs="Arial"/>
        </w:rPr>
        <w:fldChar w:fldCharType="separate"/>
      </w:r>
      <w:r w:rsidR="00B617D3" w:rsidRPr="00846C32">
        <w:rPr>
          <w:rFonts w:cs="Arial"/>
          <w:noProof/>
          <w:vertAlign w:val="superscript"/>
        </w:rPr>
        <w:t>46</w:t>
      </w:r>
      <w:r w:rsidR="00B617D3" w:rsidRPr="00846C32">
        <w:rPr>
          <w:rFonts w:cs="Arial"/>
        </w:rPr>
        <w:fldChar w:fldCharType="end"/>
      </w:r>
      <w:r w:rsidRPr="00846C32">
        <w:rPr>
          <w:rFonts w:cs="Arial"/>
        </w:rPr>
        <w:t xml:space="preserve">.  </w:t>
      </w:r>
    </w:p>
    <w:p w14:paraId="32EBA325" w14:textId="14C97897" w:rsidR="00E45FB0" w:rsidRPr="00846C32" w:rsidRDefault="00A32A4E" w:rsidP="00C365FE">
      <w:pPr>
        <w:spacing w:line="480" w:lineRule="auto"/>
        <w:jc w:val="both"/>
        <w:rPr>
          <w:rFonts w:cs="Arial"/>
        </w:rPr>
      </w:pPr>
      <w:r w:rsidRPr="00846C32">
        <w:rPr>
          <w:rFonts w:cs="Arial"/>
        </w:rPr>
        <w:t xml:space="preserve">A perennial issue </w:t>
      </w:r>
      <w:r w:rsidR="00C62A4E" w:rsidRPr="00846C32">
        <w:rPr>
          <w:rFonts w:cs="Arial"/>
        </w:rPr>
        <w:t>in the arena of</w:t>
      </w:r>
      <w:r w:rsidR="00F40609" w:rsidRPr="00846C32">
        <w:rPr>
          <w:rFonts w:cs="Arial"/>
        </w:rPr>
        <w:t xml:space="preserve"> </w:t>
      </w:r>
      <w:r w:rsidRPr="00846C32">
        <w:rPr>
          <w:rFonts w:cs="Arial"/>
        </w:rPr>
        <w:t>variant interpretation</w:t>
      </w:r>
      <w:r w:rsidR="00C62A4E" w:rsidRPr="00A05E10">
        <w:rPr>
          <w:rFonts w:cs="Arial"/>
        </w:rPr>
        <w:t xml:space="preserve"> </w:t>
      </w:r>
      <w:r w:rsidRPr="00A05E10">
        <w:rPr>
          <w:rFonts w:cs="Arial"/>
        </w:rPr>
        <w:t>is</w:t>
      </w:r>
      <w:r w:rsidR="005D6CFF" w:rsidRPr="00846C32">
        <w:rPr>
          <w:rFonts w:cs="Arial"/>
        </w:rPr>
        <w:t xml:space="preserve"> that of </w:t>
      </w:r>
      <w:r w:rsidRPr="00846C32">
        <w:rPr>
          <w:rFonts w:cs="Arial"/>
        </w:rPr>
        <w:t>intermediate penetrance</w:t>
      </w:r>
      <w:r w:rsidR="005D6CFF" w:rsidRPr="00846C32">
        <w:rPr>
          <w:rFonts w:cs="Arial"/>
        </w:rPr>
        <w:t>/effect</w:t>
      </w:r>
      <w:r w:rsidRPr="00846C32">
        <w:rPr>
          <w:rFonts w:cs="Arial"/>
        </w:rPr>
        <w:t xml:space="preserve">. </w:t>
      </w:r>
      <w:r w:rsidR="00254CF3" w:rsidRPr="00846C32">
        <w:rPr>
          <w:rFonts w:cs="Arial"/>
        </w:rPr>
        <w:t>The clinical model of</w:t>
      </w:r>
      <w:r w:rsidR="00106B63" w:rsidRPr="00846C32">
        <w:rPr>
          <w:rFonts w:cs="Arial"/>
        </w:rPr>
        <w:t xml:space="preserve"> dichotomous </w:t>
      </w:r>
      <w:r w:rsidRPr="00846C32">
        <w:rPr>
          <w:rFonts w:cs="Arial"/>
        </w:rPr>
        <w:t>classification</w:t>
      </w:r>
      <w:r w:rsidR="00106B63" w:rsidRPr="00846C32">
        <w:rPr>
          <w:rFonts w:cs="Arial"/>
        </w:rPr>
        <w:t xml:space="preserve"> as </w:t>
      </w:r>
      <w:r w:rsidRPr="00846C32">
        <w:rPr>
          <w:rFonts w:cs="Arial"/>
        </w:rPr>
        <w:t>pathogenic</w:t>
      </w:r>
      <w:r w:rsidR="00106B63" w:rsidRPr="00846C32">
        <w:rPr>
          <w:rFonts w:cs="Arial"/>
        </w:rPr>
        <w:t xml:space="preserve"> or </w:t>
      </w:r>
      <w:r w:rsidRPr="00846C32">
        <w:rPr>
          <w:rFonts w:cs="Arial"/>
        </w:rPr>
        <w:t>benign</w:t>
      </w:r>
      <w:r w:rsidR="00C62A4E" w:rsidRPr="00846C32">
        <w:rPr>
          <w:rFonts w:cs="Arial"/>
        </w:rPr>
        <w:t xml:space="preserve"> </w:t>
      </w:r>
      <w:r w:rsidR="00446C3C" w:rsidRPr="00846C32">
        <w:rPr>
          <w:rFonts w:cs="Arial"/>
        </w:rPr>
        <w:t>imperfectly</w:t>
      </w:r>
      <w:r w:rsidR="00446C3C" w:rsidRPr="00846C32" w:rsidDel="008533C0">
        <w:rPr>
          <w:rFonts w:cs="Arial"/>
        </w:rPr>
        <w:t xml:space="preserve"> </w:t>
      </w:r>
      <w:r w:rsidR="00DB7249" w:rsidRPr="00846C32">
        <w:rPr>
          <w:rFonts w:cs="Arial"/>
        </w:rPr>
        <w:t xml:space="preserve">accommodates </w:t>
      </w:r>
      <w:r w:rsidR="00446C3C" w:rsidRPr="00846C32">
        <w:rPr>
          <w:rFonts w:cs="Arial"/>
        </w:rPr>
        <w:t>underlying</w:t>
      </w:r>
      <w:r w:rsidR="006870B1" w:rsidRPr="00846C32">
        <w:rPr>
          <w:rFonts w:cs="Arial"/>
        </w:rPr>
        <w:t xml:space="preserve"> continu</w:t>
      </w:r>
      <w:r w:rsidR="00446C3C" w:rsidRPr="00846C32">
        <w:rPr>
          <w:rFonts w:cs="Arial"/>
        </w:rPr>
        <w:t xml:space="preserve">ity </w:t>
      </w:r>
      <w:r w:rsidR="006870B1" w:rsidRPr="00846C32">
        <w:rPr>
          <w:rFonts w:cs="Arial"/>
        </w:rPr>
        <w:t xml:space="preserve">of </w:t>
      </w:r>
      <w:r w:rsidR="00446C3C" w:rsidRPr="00846C32">
        <w:rPr>
          <w:rFonts w:cs="Arial"/>
        </w:rPr>
        <w:t xml:space="preserve">clinical </w:t>
      </w:r>
      <w:r w:rsidR="00DB7249" w:rsidRPr="00846C32">
        <w:rPr>
          <w:rFonts w:cs="Arial"/>
        </w:rPr>
        <w:t xml:space="preserve">penetrance </w:t>
      </w:r>
      <w:r w:rsidR="00446C3C" w:rsidRPr="00846C32">
        <w:rPr>
          <w:rFonts w:cs="Arial"/>
        </w:rPr>
        <w:t xml:space="preserve">and a corresponding more </w:t>
      </w:r>
      <w:r w:rsidR="00C65DD7" w:rsidRPr="00846C32">
        <w:rPr>
          <w:rFonts w:cs="Arial"/>
        </w:rPr>
        <w:t xml:space="preserve">continuous </w:t>
      </w:r>
      <w:r w:rsidR="00453FE7" w:rsidRPr="00846C32">
        <w:rPr>
          <w:rFonts w:cs="Arial"/>
        </w:rPr>
        <w:t>distribution</w:t>
      </w:r>
      <w:r w:rsidR="00C65DD7" w:rsidRPr="00846C32">
        <w:rPr>
          <w:rFonts w:cs="Arial"/>
        </w:rPr>
        <w:t xml:space="preserve"> </w:t>
      </w:r>
      <w:r w:rsidR="00446C3C" w:rsidRPr="00846C32">
        <w:rPr>
          <w:rFonts w:cs="Arial"/>
        </w:rPr>
        <w:t xml:space="preserve">of </w:t>
      </w:r>
      <w:r w:rsidR="00810583" w:rsidRPr="00846C32">
        <w:rPr>
          <w:rFonts w:cs="Arial"/>
        </w:rPr>
        <w:t>i</w:t>
      </w:r>
      <w:r w:rsidR="006870B1" w:rsidRPr="00846C32">
        <w:rPr>
          <w:rFonts w:cs="Arial"/>
        </w:rPr>
        <w:t>n</w:t>
      </w:r>
      <w:r w:rsidR="00F40609" w:rsidRPr="00846C32">
        <w:rPr>
          <w:rFonts w:cs="Arial"/>
        </w:rPr>
        <w:t xml:space="preserve"> vivo and</w:t>
      </w:r>
      <w:r w:rsidR="006870B1" w:rsidRPr="00846C32">
        <w:rPr>
          <w:rFonts w:cs="Arial"/>
        </w:rPr>
        <w:t xml:space="preserve"> in vitro cellular function</w:t>
      </w:r>
      <w:r w:rsidR="005D6CFF" w:rsidRPr="00846C32">
        <w:rPr>
          <w:rFonts w:cs="Arial"/>
        </w:rPr>
        <w:t xml:space="preserve">. </w:t>
      </w:r>
      <w:r w:rsidR="00FA63C4" w:rsidRPr="00846C32">
        <w:rPr>
          <w:rFonts w:cs="Arial"/>
        </w:rPr>
        <w:t>To simplify the tool assessment, we removed from our functional</w:t>
      </w:r>
      <w:r w:rsidR="001C48C3" w:rsidRPr="00846C32">
        <w:rPr>
          <w:rFonts w:cs="Arial"/>
        </w:rPr>
        <w:t>-</w:t>
      </w:r>
      <w:r w:rsidR="00FA63C4" w:rsidRPr="00846C32">
        <w:rPr>
          <w:rFonts w:cs="Arial"/>
        </w:rPr>
        <w:t xml:space="preserve">truth-sets all variants </w:t>
      </w:r>
      <w:r w:rsidR="00810583" w:rsidRPr="00846C32">
        <w:rPr>
          <w:rFonts w:cs="Arial"/>
        </w:rPr>
        <w:t xml:space="preserve">scored </w:t>
      </w:r>
      <w:r w:rsidR="00C65DD7" w:rsidRPr="00846C32">
        <w:rPr>
          <w:rFonts w:cs="Arial"/>
        </w:rPr>
        <w:t xml:space="preserve">as intermediate </w:t>
      </w:r>
      <w:r w:rsidR="00810583" w:rsidRPr="00846C32">
        <w:rPr>
          <w:rFonts w:cs="Arial"/>
        </w:rPr>
        <w:t>for assay performance</w:t>
      </w:r>
      <w:r w:rsidR="00FA63C4" w:rsidRPr="00846C32">
        <w:rPr>
          <w:rFonts w:cs="Arial"/>
        </w:rPr>
        <w:t>. However, b</w:t>
      </w:r>
      <w:r w:rsidR="00331FD5" w:rsidRPr="00846C32">
        <w:rPr>
          <w:rFonts w:cs="Arial"/>
        </w:rPr>
        <w:t xml:space="preserve">etter quantitation of </w:t>
      </w:r>
      <w:r w:rsidR="00446C3C" w:rsidRPr="00846C32">
        <w:rPr>
          <w:rFonts w:cs="Arial"/>
        </w:rPr>
        <w:t xml:space="preserve">variants of </w:t>
      </w:r>
      <w:r w:rsidR="00331FD5" w:rsidRPr="00846C32">
        <w:rPr>
          <w:rFonts w:cs="Arial"/>
        </w:rPr>
        <w:t xml:space="preserve">intermediate effect will require </w:t>
      </w:r>
      <w:r w:rsidR="00444904" w:rsidRPr="00846C32">
        <w:rPr>
          <w:rFonts w:cs="Arial"/>
        </w:rPr>
        <w:t xml:space="preserve">study of these intermediate </w:t>
      </w:r>
      <w:r w:rsidR="00446C3C" w:rsidRPr="00846C32">
        <w:rPr>
          <w:rFonts w:cs="Arial"/>
        </w:rPr>
        <w:t xml:space="preserve">assay scores and will necessitate </w:t>
      </w:r>
      <w:r w:rsidR="00331FD5" w:rsidRPr="00846C32">
        <w:rPr>
          <w:rFonts w:cs="Arial"/>
        </w:rPr>
        <w:t>us</w:t>
      </w:r>
      <w:r w:rsidR="00446C3C" w:rsidRPr="00846C32">
        <w:rPr>
          <w:rFonts w:cs="Arial"/>
        </w:rPr>
        <w:t>e of</w:t>
      </w:r>
      <w:r w:rsidR="00D10806" w:rsidRPr="00846C32">
        <w:rPr>
          <w:rFonts w:cs="Arial"/>
        </w:rPr>
        <w:t xml:space="preserve"> continuous measurement rather than binary categories for</w:t>
      </w:r>
      <w:r w:rsidR="00444904" w:rsidRPr="00846C32">
        <w:rPr>
          <w:rFonts w:cs="Arial"/>
        </w:rPr>
        <w:t xml:space="preserve"> </w:t>
      </w:r>
      <w:r w:rsidR="00331FD5" w:rsidRPr="00846C32">
        <w:rPr>
          <w:rFonts w:cs="Arial"/>
        </w:rPr>
        <w:t xml:space="preserve">both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00331FD5" w:rsidRPr="00846C32">
        <w:rPr>
          <w:rFonts w:cs="Arial"/>
        </w:rPr>
        <w:t xml:space="preserve">predictions and functional assays. </w:t>
      </w:r>
    </w:p>
    <w:p w14:paraId="09938DBB" w14:textId="0796D90F" w:rsidR="00211745" w:rsidRPr="00846C32" w:rsidRDefault="00E223EA" w:rsidP="00154839">
      <w:pPr>
        <w:spacing w:line="480" w:lineRule="auto"/>
        <w:jc w:val="both"/>
      </w:pPr>
      <w:r w:rsidRPr="00846C32">
        <w:rPr>
          <w:rFonts w:cs="Arial"/>
        </w:rPr>
        <w:t>Performance of c</w:t>
      </w:r>
      <w:r w:rsidR="0075294B" w:rsidRPr="00846C32">
        <w:rPr>
          <w:rFonts w:cs="Arial"/>
        </w:rPr>
        <w:t>ombinations for high-performing tools indicate room for improve</w:t>
      </w:r>
      <w:r w:rsidRPr="00846C32">
        <w:rPr>
          <w:rFonts w:cs="Arial"/>
        </w:rPr>
        <w:t>ment in algorithms</w:t>
      </w:r>
      <w:r w:rsidR="0075294B" w:rsidRPr="00846C32">
        <w:rPr>
          <w:rFonts w:cs="Arial"/>
        </w:rPr>
        <w:t>. Furthermore, w</w:t>
      </w:r>
      <w:r w:rsidR="00D33CC3" w:rsidRPr="00846C32">
        <w:rPr>
          <w:rFonts w:cs="Arial"/>
        </w:rPr>
        <w:t xml:space="preserve">hilst we focused predominantly on </w:t>
      </w:r>
      <w:r w:rsidR="00331FD5" w:rsidRPr="00846C32">
        <w:rPr>
          <w:rFonts w:cs="Arial"/>
        </w:rPr>
        <w:t>established</w:t>
      </w:r>
      <w:r w:rsidRPr="00846C32">
        <w:rPr>
          <w:rFonts w:cs="Arial"/>
        </w:rPr>
        <w:t>/</w:t>
      </w:r>
      <w:r w:rsidR="00772805" w:rsidRPr="00846C32">
        <w:rPr>
          <w:rFonts w:cs="Arial"/>
        </w:rPr>
        <w:t xml:space="preserve">author-provided </w:t>
      </w:r>
      <w:r w:rsidR="00D33CC3" w:rsidRPr="00846C32">
        <w:rPr>
          <w:rFonts w:cs="Arial"/>
        </w:rPr>
        <w:t xml:space="preserve">tool </w:t>
      </w:r>
      <w:r w:rsidR="00772805" w:rsidRPr="00846C32">
        <w:rPr>
          <w:rFonts w:cs="Arial"/>
        </w:rPr>
        <w:t>thresholds</w:t>
      </w:r>
      <w:r w:rsidR="00D33CC3" w:rsidRPr="00846C32">
        <w:rPr>
          <w:rFonts w:cs="Arial"/>
        </w:rPr>
        <w:t xml:space="preserve">, </w:t>
      </w:r>
      <w:r w:rsidRPr="00846C32">
        <w:rPr>
          <w:rFonts w:cs="Arial"/>
        </w:rPr>
        <w:t xml:space="preserve">generation of </w:t>
      </w:r>
      <w:r w:rsidR="008533C0" w:rsidRPr="00846C32">
        <w:rPr>
          <w:rFonts w:cs="Arial"/>
        </w:rPr>
        <w:t>new threshold</w:t>
      </w:r>
      <w:r w:rsidR="00CC01CC" w:rsidRPr="00846C32">
        <w:rPr>
          <w:rFonts w:cs="Arial"/>
        </w:rPr>
        <w:t>s</w:t>
      </w:r>
      <w:r w:rsidR="008533C0" w:rsidRPr="00846C32">
        <w:rPr>
          <w:rFonts w:cs="Arial"/>
        </w:rPr>
        <w:t xml:space="preserve"> optimised for B</w:t>
      </w:r>
      <w:r w:rsidRPr="00846C32">
        <w:rPr>
          <w:rFonts w:cs="Arial"/>
        </w:rPr>
        <w:t>A against</w:t>
      </w:r>
      <w:r w:rsidR="008533C0" w:rsidRPr="00846C32">
        <w:rPr>
          <w:rFonts w:cs="Arial"/>
        </w:rPr>
        <w:t xml:space="preserve"> these </w:t>
      </w:r>
      <w:r w:rsidR="00CC01CC" w:rsidRPr="00846C32">
        <w:rPr>
          <w:rFonts w:cs="Arial"/>
        </w:rPr>
        <w:t xml:space="preserve">functional </w:t>
      </w:r>
      <w:r w:rsidR="008533C0" w:rsidRPr="00846C32">
        <w:rPr>
          <w:rFonts w:cs="Arial"/>
        </w:rPr>
        <w:t xml:space="preserve">datasets indicated potential for </w:t>
      </w:r>
      <w:r w:rsidR="00CC01CC" w:rsidRPr="00846C32">
        <w:rPr>
          <w:rFonts w:cs="Arial"/>
        </w:rPr>
        <w:t xml:space="preserve">substantially </w:t>
      </w:r>
      <w:r w:rsidR="008533C0" w:rsidRPr="00846C32">
        <w:rPr>
          <w:rFonts w:cs="Arial"/>
        </w:rPr>
        <w:t xml:space="preserve">improved tool performance, </w:t>
      </w:r>
      <w:r w:rsidRPr="00846C32">
        <w:rPr>
          <w:rFonts w:cs="Arial"/>
        </w:rPr>
        <w:t>in particular</w:t>
      </w:r>
      <w:r w:rsidR="008533C0" w:rsidRPr="00846C32">
        <w:rPr>
          <w:rFonts w:cs="Arial"/>
        </w:rPr>
        <w:t xml:space="preserve"> for </w:t>
      </w:r>
      <w:proofErr w:type="spellStart"/>
      <w:r w:rsidR="008533C0" w:rsidRPr="00846C32">
        <w:rPr>
          <w:rFonts w:cs="Arial"/>
        </w:rPr>
        <w:t>MetaSNP</w:t>
      </w:r>
      <w:proofErr w:type="spellEnd"/>
      <w:r w:rsidR="0075294B" w:rsidRPr="00846C32">
        <w:rPr>
          <w:rFonts w:cs="Arial"/>
        </w:rPr>
        <w:t xml:space="preserve"> and </w:t>
      </w:r>
      <w:proofErr w:type="spellStart"/>
      <w:r w:rsidR="0075294B" w:rsidRPr="00846C32">
        <w:rPr>
          <w:rFonts w:cs="Arial"/>
        </w:rPr>
        <w:t>MutPred</w:t>
      </w:r>
      <w:proofErr w:type="spellEnd"/>
      <w:r w:rsidR="0075294B" w:rsidRPr="00846C32">
        <w:rPr>
          <w:rFonts w:cs="Arial"/>
        </w:rPr>
        <w:t xml:space="preserve"> </w:t>
      </w:r>
      <w:r w:rsidRPr="00846C32">
        <w:rPr>
          <w:rFonts w:cs="Arial"/>
        </w:rPr>
        <w:t>(Supplementary Table 13</w:t>
      </w:r>
      <w:r w:rsidR="009C3840" w:rsidRPr="00846C32">
        <w:rPr>
          <w:rFonts w:cs="Arial"/>
        </w:rPr>
        <w:t>)</w:t>
      </w:r>
      <w:r w:rsidR="008A7483" w:rsidRPr="00846C32">
        <w:rPr>
          <w:rFonts w:cs="Arial"/>
        </w:rPr>
        <w:t xml:space="preserve">. </w:t>
      </w:r>
      <w:r w:rsidR="00BF4496" w:rsidRPr="00846C32">
        <w:rPr>
          <w:rFonts w:cs="Arial"/>
        </w:rPr>
        <w:t>Tools could be further evolved u</w:t>
      </w:r>
      <w:r w:rsidR="005C2136" w:rsidRPr="00846C32">
        <w:rPr>
          <w:rFonts w:cs="Arial"/>
        </w:rPr>
        <w:t xml:space="preserve">sing more advanced </w:t>
      </w:r>
      <w:r w:rsidR="00FA544D" w:rsidRPr="00846C32">
        <w:rPr>
          <w:rFonts w:cs="Arial"/>
        </w:rPr>
        <w:t>machine learning approaches</w:t>
      </w:r>
      <w:r w:rsidR="001761A0" w:rsidRPr="00846C32">
        <w:rPr>
          <w:rFonts w:cs="Arial"/>
        </w:rPr>
        <w:t xml:space="preserve"> </w:t>
      </w:r>
      <w:r w:rsidRPr="00846C32">
        <w:rPr>
          <w:rFonts w:cs="Arial"/>
        </w:rPr>
        <w:t xml:space="preserve">with </w:t>
      </w:r>
      <w:r w:rsidR="005C2136" w:rsidRPr="00846C32">
        <w:rPr>
          <w:rFonts w:cs="Arial"/>
        </w:rPr>
        <w:t xml:space="preserve">weighting </w:t>
      </w:r>
      <w:r w:rsidRPr="00846C32">
        <w:rPr>
          <w:rFonts w:cs="Arial"/>
        </w:rPr>
        <w:t xml:space="preserve">of contribution of these </w:t>
      </w:r>
      <w:r w:rsidR="00BD46F6" w:rsidRPr="00846C32">
        <w:rPr>
          <w:rFonts w:cs="Arial"/>
        </w:rPr>
        <w:t xml:space="preserve">functional </w:t>
      </w:r>
      <w:r w:rsidR="005C2136" w:rsidRPr="00846C32">
        <w:rPr>
          <w:rFonts w:cs="Arial"/>
        </w:rPr>
        <w:t xml:space="preserve">truth-set to </w:t>
      </w:r>
      <w:r w:rsidR="001761A0" w:rsidRPr="00846C32">
        <w:rPr>
          <w:rFonts w:cs="Arial"/>
        </w:rPr>
        <w:t>optimis</w:t>
      </w:r>
      <w:r w:rsidR="005C2136" w:rsidRPr="00846C32">
        <w:rPr>
          <w:rFonts w:cs="Arial"/>
        </w:rPr>
        <w:t>e</w:t>
      </w:r>
      <w:r w:rsidR="001761A0" w:rsidRPr="00846C32">
        <w:rPr>
          <w:rFonts w:cs="Arial"/>
        </w:rPr>
        <w:t xml:space="preserve"> </w:t>
      </w:r>
      <w:r w:rsidR="005C2136" w:rsidRPr="00846C32">
        <w:rPr>
          <w:rFonts w:cs="Arial"/>
        </w:rPr>
        <w:t xml:space="preserve">tool </w:t>
      </w:r>
      <w:r w:rsidR="00CC01CC" w:rsidRPr="00846C32">
        <w:rPr>
          <w:rFonts w:cs="Arial"/>
        </w:rPr>
        <w:t xml:space="preserve">combination, </w:t>
      </w:r>
      <w:r w:rsidR="005C2136" w:rsidRPr="00846C32">
        <w:rPr>
          <w:rFonts w:cs="Arial"/>
        </w:rPr>
        <w:t>performance</w:t>
      </w:r>
      <w:r w:rsidR="001761A0" w:rsidRPr="00846C32">
        <w:rPr>
          <w:rFonts w:cs="Arial"/>
        </w:rPr>
        <w:t xml:space="preserve"> and variant inclusion</w:t>
      </w:r>
      <w:r w:rsidR="0047087C" w:rsidRPr="00846C32">
        <w:rPr>
          <w:rFonts w:cs="Arial"/>
        </w:rPr>
        <w:t>.</w:t>
      </w:r>
      <w:r w:rsidR="001761A0" w:rsidRPr="00846C32">
        <w:rPr>
          <w:rFonts w:cs="Arial"/>
        </w:rPr>
        <w:t xml:space="preserve"> </w:t>
      </w:r>
      <w:r w:rsidR="00FA544D" w:rsidRPr="00846C32">
        <w:rPr>
          <w:rFonts w:cs="Arial"/>
        </w:rPr>
        <w:t xml:space="preserve"> </w:t>
      </w:r>
      <w:r w:rsidR="001761A0" w:rsidRPr="00846C32">
        <w:rPr>
          <w:rFonts w:cs="Arial"/>
        </w:rPr>
        <w:t xml:space="preserve"> </w:t>
      </w:r>
    </w:p>
    <w:p w14:paraId="55ADEE3A" w14:textId="085E424F" w:rsidR="00211745" w:rsidRPr="00846C32" w:rsidRDefault="00211745" w:rsidP="00C365FE">
      <w:pPr>
        <w:spacing w:line="480" w:lineRule="auto"/>
        <w:jc w:val="both"/>
        <w:rPr>
          <w:rFonts w:cs="Arial"/>
        </w:rPr>
      </w:pPr>
      <w:r w:rsidRPr="00846C32">
        <w:rPr>
          <w:rFonts w:cs="Arial"/>
        </w:rPr>
        <w:t xml:space="preserve">There </w:t>
      </w:r>
      <w:r w:rsidR="00C3219A" w:rsidRPr="00846C32">
        <w:rPr>
          <w:rFonts w:cs="Arial"/>
        </w:rPr>
        <w:t xml:space="preserve">is a growing </w:t>
      </w:r>
      <w:r w:rsidR="00D36929" w:rsidRPr="00846C32">
        <w:rPr>
          <w:rFonts w:cs="Arial"/>
        </w:rPr>
        <w:t>preponderance</w:t>
      </w:r>
      <w:r w:rsidR="00C3219A" w:rsidRPr="00846C32">
        <w:rPr>
          <w:rFonts w:cs="Arial"/>
        </w:rPr>
        <w:t xml:space="preserve"> of </w:t>
      </w:r>
      <w:r w:rsidR="00AA5162" w:rsidRPr="00846C32">
        <w:rPr>
          <w:rFonts w:cs="Arial"/>
        </w:rPr>
        <w:t xml:space="preserve">in </w:t>
      </w:r>
      <w:proofErr w:type="spellStart"/>
      <w:r w:rsidR="00AA5162" w:rsidRPr="00846C32">
        <w:rPr>
          <w:rFonts w:cs="Arial"/>
        </w:rPr>
        <w:t>silico</w:t>
      </w:r>
      <w:proofErr w:type="spellEnd"/>
      <w:r w:rsidR="00AA5162" w:rsidRPr="00846C32">
        <w:rPr>
          <w:rFonts w:cs="Arial"/>
        </w:rPr>
        <w:t xml:space="preserve"> </w:t>
      </w:r>
      <w:r w:rsidRPr="00846C32">
        <w:rPr>
          <w:rFonts w:cs="Arial"/>
        </w:rPr>
        <w:t>tools</w:t>
      </w:r>
      <w:r w:rsidR="00D36929" w:rsidRPr="00846C32">
        <w:rPr>
          <w:rFonts w:cs="Arial"/>
        </w:rPr>
        <w:t xml:space="preserve">. As many previous authors have found, </w:t>
      </w:r>
      <w:r w:rsidR="0000522F" w:rsidRPr="00846C32">
        <w:rPr>
          <w:rFonts w:cs="Arial"/>
        </w:rPr>
        <w:t xml:space="preserve">many of these tools </w:t>
      </w:r>
      <w:r w:rsidR="00D36929" w:rsidRPr="00846C32">
        <w:rPr>
          <w:rFonts w:cs="Arial"/>
        </w:rPr>
        <w:t>us</w:t>
      </w:r>
      <w:r w:rsidR="0000522F" w:rsidRPr="00846C32">
        <w:rPr>
          <w:rFonts w:cs="Arial"/>
        </w:rPr>
        <w:t>ed at</w:t>
      </w:r>
      <w:r w:rsidR="00D36929" w:rsidRPr="00846C32">
        <w:rPr>
          <w:rFonts w:cs="Arial"/>
        </w:rPr>
        <w:t xml:space="preserve"> their recommended thresholds</w:t>
      </w:r>
      <w:r w:rsidR="00CD62D6" w:rsidRPr="00846C32">
        <w:rPr>
          <w:rFonts w:cs="Arial"/>
        </w:rPr>
        <w:t xml:space="preserve"> </w:t>
      </w:r>
      <w:r w:rsidRPr="00846C32">
        <w:rPr>
          <w:rFonts w:cs="Arial"/>
        </w:rPr>
        <w:t xml:space="preserve">have very poor specificity and PPV. </w:t>
      </w:r>
      <w:r w:rsidR="00633D76" w:rsidRPr="00846C32">
        <w:rPr>
          <w:rFonts w:cs="Arial"/>
        </w:rPr>
        <w:t xml:space="preserve">Where </w:t>
      </w:r>
      <w:proofErr w:type="spellStart"/>
      <w:r w:rsidR="00633D76" w:rsidRPr="00846C32">
        <w:rPr>
          <w:rFonts w:cs="Arial"/>
        </w:rPr>
        <w:t>ClinVar</w:t>
      </w:r>
      <w:proofErr w:type="spellEnd"/>
      <w:r w:rsidR="00633D76" w:rsidRPr="00846C32">
        <w:rPr>
          <w:rFonts w:cs="Arial"/>
        </w:rPr>
        <w:t xml:space="preserve"> was also used to train the tools, t</w:t>
      </w:r>
      <w:r w:rsidR="003762E4" w:rsidRPr="00846C32">
        <w:rPr>
          <w:rFonts w:cs="Arial"/>
        </w:rPr>
        <w:t xml:space="preserve">ool evaluation against </w:t>
      </w:r>
      <w:proofErr w:type="spellStart"/>
      <w:r w:rsidR="003762E4" w:rsidRPr="00846C32">
        <w:rPr>
          <w:rFonts w:cs="Arial"/>
        </w:rPr>
        <w:t>ClinVar</w:t>
      </w:r>
      <w:proofErr w:type="spellEnd"/>
      <w:r w:rsidR="003762E4" w:rsidRPr="00846C32">
        <w:rPr>
          <w:rFonts w:cs="Arial"/>
        </w:rPr>
        <w:t xml:space="preserve"> may misrepresent performance due to over-fitting. </w:t>
      </w:r>
      <w:r w:rsidRPr="00846C32">
        <w:rPr>
          <w:rFonts w:cs="Arial"/>
        </w:rPr>
        <w:t xml:space="preserve">The </w:t>
      </w:r>
      <w:r w:rsidR="00CA42AC" w:rsidRPr="00846C32">
        <w:rPr>
          <w:rFonts w:cs="Arial"/>
        </w:rPr>
        <w:t xml:space="preserve">cautious </w:t>
      </w:r>
      <w:r w:rsidR="001F0668" w:rsidRPr="00846C32">
        <w:rPr>
          <w:rFonts w:cs="Arial"/>
        </w:rPr>
        <w:t>ACMG/AMP</w:t>
      </w:r>
      <w:r w:rsidRPr="00846C32">
        <w:rPr>
          <w:rFonts w:cs="Arial"/>
        </w:rPr>
        <w:t xml:space="preserve"> </w:t>
      </w:r>
      <w:r w:rsidR="00CA42AC" w:rsidRPr="00846C32">
        <w:rPr>
          <w:rFonts w:cs="Arial"/>
        </w:rPr>
        <w:t xml:space="preserve">evidence </w:t>
      </w:r>
      <w:r w:rsidR="008A19E6" w:rsidRPr="00846C32">
        <w:rPr>
          <w:rFonts w:cs="Arial"/>
        </w:rPr>
        <w:t>weight</w:t>
      </w:r>
      <w:r w:rsidR="00CA42AC" w:rsidRPr="00846C32">
        <w:rPr>
          <w:rFonts w:cs="Arial"/>
        </w:rPr>
        <w:t xml:space="preserve">s </w:t>
      </w:r>
      <w:r w:rsidR="0000522F" w:rsidRPr="00846C32">
        <w:rPr>
          <w:rFonts w:cs="Arial"/>
        </w:rPr>
        <w:t xml:space="preserve">may </w:t>
      </w:r>
      <w:r w:rsidR="009C7D6F">
        <w:rPr>
          <w:rFonts w:cs="Arial"/>
        </w:rPr>
        <w:t xml:space="preserve">still </w:t>
      </w:r>
      <w:r w:rsidR="0000522F" w:rsidRPr="00846C32">
        <w:rPr>
          <w:rFonts w:cs="Arial"/>
        </w:rPr>
        <w:t>be</w:t>
      </w:r>
      <w:r w:rsidR="00CA42AC" w:rsidRPr="00846C32">
        <w:rPr>
          <w:rFonts w:cs="Arial"/>
        </w:rPr>
        <w:t xml:space="preserve"> </w:t>
      </w:r>
      <w:r w:rsidR="001B7D69" w:rsidRPr="00846C32">
        <w:rPr>
          <w:rFonts w:cs="Arial"/>
        </w:rPr>
        <w:t xml:space="preserve">overly-generous for many </w:t>
      </w:r>
      <w:r w:rsidR="0000522F" w:rsidRPr="00846C32">
        <w:rPr>
          <w:rFonts w:cs="Arial"/>
        </w:rPr>
        <w:t>in</w:t>
      </w:r>
      <w:r w:rsidR="005E24B1" w:rsidRPr="00846C32">
        <w:rPr>
          <w:rFonts w:cs="Arial"/>
        </w:rPr>
        <w:t xml:space="preserve"> </w:t>
      </w:r>
      <w:proofErr w:type="spellStart"/>
      <w:r w:rsidR="0000522F" w:rsidRPr="00846C32">
        <w:rPr>
          <w:rFonts w:cs="Arial"/>
        </w:rPr>
        <w:t>silico</w:t>
      </w:r>
      <w:proofErr w:type="spellEnd"/>
      <w:r w:rsidR="0000522F" w:rsidRPr="00846C32">
        <w:rPr>
          <w:rFonts w:cs="Arial"/>
        </w:rPr>
        <w:t xml:space="preserve"> </w:t>
      </w:r>
      <w:r w:rsidR="001B7D69" w:rsidRPr="00846C32">
        <w:rPr>
          <w:rFonts w:cs="Arial"/>
        </w:rPr>
        <w:t>tools</w:t>
      </w:r>
      <w:r w:rsidR="008A19E6" w:rsidRPr="00846C32">
        <w:rPr>
          <w:rFonts w:cs="Arial"/>
        </w:rPr>
        <w:t xml:space="preserve">. However, evaluation against a large systematically-generated ‘clinical-grade’ </w:t>
      </w:r>
      <w:r w:rsidR="003762E4" w:rsidRPr="00846C32">
        <w:rPr>
          <w:rFonts w:cs="Arial"/>
        </w:rPr>
        <w:t xml:space="preserve">truth-set of </w:t>
      </w:r>
      <w:r w:rsidR="008A19E6" w:rsidRPr="00846C32">
        <w:rPr>
          <w:rFonts w:cs="Arial"/>
        </w:rPr>
        <w:t xml:space="preserve">functional </w:t>
      </w:r>
      <w:r w:rsidR="00372309" w:rsidRPr="00846C32">
        <w:rPr>
          <w:rFonts w:cs="Arial"/>
        </w:rPr>
        <w:t xml:space="preserve">assay </w:t>
      </w:r>
      <w:r w:rsidR="00B02168" w:rsidRPr="00846C32">
        <w:rPr>
          <w:rFonts w:cs="Arial"/>
        </w:rPr>
        <w:t>data</w:t>
      </w:r>
      <w:r w:rsidR="003762E4" w:rsidRPr="00846C32">
        <w:rPr>
          <w:rFonts w:cs="Arial"/>
        </w:rPr>
        <w:t xml:space="preserve"> </w:t>
      </w:r>
      <w:r w:rsidR="00B02168" w:rsidRPr="00846C32">
        <w:rPr>
          <w:rFonts w:cs="Arial"/>
        </w:rPr>
        <w:t xml:space="preserve">allows </w:t>
      </w:r>
      <w:r w:rsidR="00633D76" w:rsidRPr="00846C32">
        <w:rPr>
          <w:rFonts w:cs="Arial"/>
        </w:rPr>
        <w:t xml:space="preserve">unbiased </w:t>
      </w:r>
      <w:r w:rsidR="00B02168" w:rsidRPr="00846C32">
        <w:rPr>
          <w:rFonts w:cs="Arial"/>
        </w:rPr>
        <w:t xml:space="preserve">identification of the </w:t>
      </w:r>
      <w:r w:rsidR="008A19E6" w:rsidRPr="00846C32">
        <w:rPr>
          <w:rFonts w:cs="Arial"/>
        </w:rPr>
        <w:t xml:space="preserve">more </w:t>
      </w:r>
      <w:r w:rsidR="001B7D69" w:rsidRPr="00846C32">
        <w:rPr>
          <w:rFonts w:cs="Arial"/>
        </w:rPr>
        <w:t>predictive</w:t>
      </w:r>
      <w:r w:rsidR="008A19E6" w:rsidRPr="00846C32">
        <w:rPr>
          <w:rFonts w:cs="Arial"/>
        </w:rPr>
        <w:t xml:space="preserve"> </w:t>
      </w:r>
      <w:r w:rsidR="00372309" w:rsidRPr="00846C32">
        <w:rPr>
          <w:rFonts w:cs="Arial"/>
        </w:rPr>
        <w:t>tool</w:t>
      </w:r>
      <w:r w:rsidR="00B02168" w:rsidRPr="00846C32">
        <w:rPr>
          <w:rFonts w:cs="Arial"/>
        </w:rPr>
        <w:t>s</w:t>
      </w:r>
      <w:r w:rsidR="00372309" w:rsidRPr="00846C32">
        <w:rPr>
          <w:rFonts w:cs="Arial"/>
        </w:rPr>
        <w:t xml:space="preserve"> and discriminatory thresholds</w:t>
      </w:r>
      <w:r w:rsidR="008A19E6" w:rsidRPr="00846C32">
        <w:rPr>
          <w:rFonts w:cs="Arial"/>
        </w:rPr>
        <w:t>.</w:t>
      </w:r>
      <w:r w:rsidR="001C48C3" w:rsidRPr="00846C32">
        <w:rPr>
          <w:rFonts w:cs="Arial"/>
        </w:rPr>
        <w:t xml:space="preserve"> </w:t>
      </w:r>
      <w:r w:rsidR="00B02168" w:rsidRPr="00846C32">
        <w:rPr>
          <w:rFonts w:cs="Arial"/>
        </w:rPr>
        <w:t>Our d</w:t>
      </w:r>
      <w:bookmarkStart w:id="0" w:name="_GoBack"/>
      <w:bookmarkEnd w:id="0"/>
      <w:r w:rsidR="00B02168" w:rsidRPr="00846C32">
        <w:rPr>
          <w:rFonts w:cs="Arial"/>
        </w:rPr>
        <w:t xml:space="preserve">ata </w:t>
      </w:r>
      <w:r w:rsidR="00CD62D6" w:rsidRPr="00846C32">
        <w:rPr>
          <w:rFonts w:cs="Arial"/>
        </w:rPr>
        <w:t xml:space="preserve">suggest that </w:t>
      </w:r>
      <w:r w:rsidR="00B02168" w:rsidRPr="00846C32">
        <w:rPr>
          <w:rFonts w:cs="Arial"/>
        </w:rPr>
        <w:t xml:space="preserve">greater weights of evidence towards pathogenicity/benignity </w:t>
      </w:r>
      <w:r w:rsidR="009A7A17" w:rsidRPr="00846C32">
        <w:rPr>
          <w:rFonts w:cs="Arial"/>
        </w:rPr>
        <w:t xml:space="preserve">might </w:t>
      </w:r>
      <w:r w:rsidR="00CD62D6" w:rsidRPr="00846C32">
        <w:rPr>
          <w:rFonts w:cs="Arial"/>
        </w:rPr>
        <w:t>be</w:t>
      </w:r>
      <w:r w:rsidR="00B02168" w:rsidRPr="00846C32">
        <w:rPr>
          <w:rFonts w:cs="Arial"/>
        </w:rPr>
        <w:t xml:space="preserve"> afforded</w:t>
      </w:r>
      <w:r w:rsidR="00301267" w:rsidRPr="00846C32">
        <w:rPr>
          <w:rFonts w:cs="Arial"/>
        </w:rPr>
        <w:t xml:space="preserve"> for specific tools such as Revel</w:t>
      </w:r>
      <w:r w:rsidR="003E2D3E" w:rsidRPr="00154839">
        <w:rPr>
          <w:rFonts w:cs="Arial"/>
        </w:rPr>
        <w:t xml:space="preserve"> and </w:t>
      </w:r>
      <w:proofErr w:type="spellStart"/>
      <w:r w:rsidR="003E2D3E" w:rsidRPr="00154839">
        <w:rPr>
          <w:rFonts w:cs="Arial"/>
        </w:rPr>
        <w:t>MetaSNP</w:t>
      </w:r>
      <w:proofErr w:type="spellEnd"/>
      <w:r w:rsidR="003925AE" w:rsidRPr="00846C32">
        <w:rPr>
          <w:rFonts w:cs="Arial"/>
        </w:rPr>
        <w:t xml:space="preserve">, with potential for evidence calibration </w:t>
      </w:r>
      <w:r w:rsidR="00954AAA" w:rsidRPr="00846C32">
        <w:rPr>
          <w:rFonts w:cs="Arial"/>
        </w:rPr>
        <w:t>by absolute score</w:t>
      </w:r>
      <w:r w:rsidR="00301267" w:rsidRPr="00846C32">
        <w:rPr>
          <w:rFonts w:cs="Arial"/>
        </w:rPr>
        <w:t>.  U</w:t>
      </w:r>
      <w:r w:rsidR="00CA42AC" w:rsidRPr="00846C32">
        <w:rPr>
          <w:rFonts w:cs="Arial"/>
        </w:rPr>
        <w:t>sing a Bayesian conversion</w:t>
      </w:r>
      <w:r w:rsidR="00301267" w:rsidRPr="00A05E10">
        <w:rPr>
          <w:rFonts w:cs="Arial"/>
        </w:rPr>
        <w:t>,</w:t>
      </w:r>
      <w:r w:rsidR="00CA42AC" w:rsidRPr="00A05E10">
        <w:rPr>
          <w:rFonts w:cs="Arial"/>
        </w:rPr>
        <w:t xml:space="preserve"> </w:t>
      </w:r>
      <w:r w:rsidR="003762E4" w:rsidRPr="00846C32">
        <w:rPr>
          <w:rFonts w:cs="Arial"/>
        </w:rPr>
        <w:t xml:space="preserve">the </w:t>
      </w:r>
      <w:r w:rsidR="005F147D" w:rsidRPr="00846C32">
        <w:rPr>
          <w:rFonts w:cs="Arial"/>
        </w:rPr>
        <w:t xml:space="preserve">respective </w:t>
      </w:r>
      <w:r w:rsidR="003762E4" w:rsidRPr="00846C32">
        <w:rPr>
          <w:rFonts w:cs="Arial"/>
        </w:rPr>
        <w:t>relevant</w:t>
      </w:r>
      <w:r w:rsidR="00B02168" w:rsidRPr="00846C32">
        <w:rPr>
          <w:rFonts w:cs="Arial"/>
        </w:rPr>
        <w:t xml:space="preserve"> </w:t>
      </w:r>
      <w:r w:rsidR="008573EF" w:rsidRPr="00846C32">
        <w:rPr>
          <w:rFonts w:cs="Arial"/>
        </w:rPr>
        <w:t xml:space="preserve">positive and negative likelihood ratios </w:t>
      </w:r>
      <w:r w:rsidR="003762E4" w:rsidRPr="00846C32">
        <w:rPr>
          <w:rFonts w:cs="Arial"/>
        </w:rPr>
        <w:t xml:space="preserve">can be </w:t>
      </w:r>
      <w:r w:rsidR="00B02168" w:rsidRPr="00846C32">
        <w:rPr>
          <w:rFonts w:cs="Arial"/>
        </w:rPr>
        <w:t xml:space="preserve">incorporated into the </w:t>
      </w:r>
      <w:r w:rsidR="001F0668" w:rsidRPr="00846C32">
        <w:rPr>
          <w:rFonts w:cs="Arial"/>
        </w:rPr>
        <w:t>ACMG/AMP</w:t>
      </w:r>
      <w:r w:rsidR="00B02168" w:rsidRPr="00846C32">
        <w:rPr>
          <w:rFonts w:cs="Arial"/>
        </w:rPr>
        <w:t xml:space="preserve"> framework</w:t>
      </w:r>
      <w:r w:rsidR="00CA42AC" w:rsidRPr="00846C32">
        <w:rPr>
          <w:rFonts w:cs="Arial"/>
        </w:rPr>
        <w:fldChar w:fldCharType="begin">
          <w:fldData xml:space="preserve">PEVuZE5vdGU+PENpdGU+PEF1dGhvcj5UYXZ0aWdpYW48L0F1dGhvcj48WWVhcj4yMDE4PC9ZZWFy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ZWRp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</w:fldData>
        </w:fldChar>
      </w:r>
      <w:r w:rsidR="00E94506" w:rsidRPr="00846C32">
        <w:rPr>
          <w:rFonts w:cs="Arial"/>
        </w:rPr>
        <w:instrText xml:space="preserve"> ADDIN EN.CITE </w:instrText>
      </w:r>
      <w:r w:rsidR="00E94506" w:rsidRPr="00154839">
        <w:rPr>
          <w:rFonts w:cs="Arial"/>
        </w:rPr>
        <w:fldChar w:fldCharType="begin">
          <w:fldData xml:space="preserve">PEVuZE5vdGU+PENpdGU+PEF1dGhvcj5UYXZ0aWdpYW48L0F1dGhvcj48WWVhcj4yMDE4PC9ZZWFy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ZWRp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</w:fldData>
        </w:fldChar>
      </w:r>
      <w:r w:rsidR="00E94506" w:rsidRPr="00846C32">
        <w:rPr>
          <w:rFonts w:cs="Arial"/>
        </w:rPr>
        <w:instrText xml:space="preserve"> ADDIN EN.CITE.DATA </w:instrText>
      </w:r>
      <w:r w:rsidR="00E94506" w:rsidRPr="00154839">
        <w:rPr>
          <w:rFonts w:cs="Arial"/>
        </w:rPr>
      </w:r>
      <w:r w:rsidR="00E94506" w:rsidRPr="00154839">
        <w:rPr>
          <w:rFonts w:cs="Arial"/>
        </w:rPr>
        <w:fldChar w:fldCharType="end"/>
      </w:r>
      <w:r w:rsidR="00CA42AC" w:rsidRPr="00846C32">
        <w:rPr>
          <w:rFonts w:cs="Arial"/>
        </w:rPr>
      </w:r>
      <w:r w:rsidR="00CA42AC" w:rsidRPr="00846C32">
        <w:rPr>
          <w:rFonts w:cs="Arial"/>
        </w:rPr>
        <w:fldChar w:fldCharType="separate"/>
      </w:r>
      <w:r w:rsidR="00E94506" w:rsidRPr="00846C32">
        <w:rPr>
          <w:rFonts w:cs="Arial"/>
          <w:noProof/>
          <w:vertAlign w:val="superscript"/>
        </w:rPr>
        <w:t>22,42</w:t>
      </w:r>
      <w:r w:rsidR="00CA42AC" w:rsidRPr="00846C32">
        <w:rPr>
          <w:rFonts w:cs="Arial"/>
        </w:rPr>
        <w:fldChar w:fldCharType="end"/>
      </w:r>
      <w:r w:rsidR="00C90EF7" w:rsidRPr="00846C32">
        <w:rPr>
          <w:rFonts w:cs="Arial"/>
        </w:rPr>
        <w:t xml:space="preserve">.   </w:t>
      </w:r>
    </w:p>
    <w:p w14:paraId="7C44FAD5" w14:textId="68B2FD2B" w:rsidR="00F7295D" w:rsidRPr="00A05E10" w:rsidRDefault="00F7295D" w:rsidP="00C365FE">
      <w:pPr>
        <w:pStyle w:val="Heading2"/>
        <w:spacing w:line="480" w:lineRule="auto"/>
      </w:pPr>
      <w:r w:rsidRPr="00A05E10">
        <w:t>Acknowledgments </w:t>
      </w:r>
    </w:p>
    <w:p w14:paraId="35A75A4D" w14:textId="5D5DFB7A" w:rsidR="007357D6" w:rsidRPr="00846C32" w:rsidRDefault="00966D39" w:rsidP="00C365FE">
      <w:pPr>
        <w:pStyle w:val="NCNormal"/>
        <w:spacing w:line="480" w:lineRule="auto"/>
      </w:pPr>
      <w:r w:rsidRPr="00846C32">
        <w:rPr>
          <w:shd w:val="clear" w:color="auto" w:fill="FFFFFF"/>
        </w:rPr>
        <w:t>C.C., A.</w:t>
      </w:r>
      <w:r w:rsidR="008D3F9C" w:rsidRPr="00846C32">
        <w:rPr>
          <w:shd w:val="clear" w:color="auto" w:fill="FFFFFF"/>
        </w:rPr>
        <w:t>G</w:t>
      </w:r>
      <w:r w:rsidRPr="00846C32">
        <w:rPr>
          <w:shd w:val="clear" w:color="auto" w:fill="FFFFFF"/>
        </w:rPr>
        <w:t xml:space="preserve">., </w:t>
      </w:r>
      <w:r w:rsidR="00DF2284" w:rsidRPr="00846C32">
        <w:rPr>
          <w:shd w:val="clear" w:color="auto" w:fill="FFFFFF"/>
        </w:rPr>
        <w:t xml:space="preserve">S.C., </w:t>
      </w:r>
      <w:r w:rsidRPr="00846C32">
        <w:rPr>
          <w:shd w:val="clear" w:color="auto" w:fill="FFFFFF"/>
        </w:rPr>
        <w:t>L.K., B.T</w:t>
      </w:r>
      <w:r w:rsidR="009328F6" w:rsidRPr="00846C32">
        <w:rPr>
          <w:shd w:val="clear" w:color="auto" w:fill="FFFFFF"/>
        </w:rPr>
        <w:t>. and H.H.</w:t>
      </w:r>
      <w:r w:rsidRPr="00846C32">
        <w:rPr>
          <w:shd w:val="clear" w:color="auto" w:fill="FFFFFF"/>
        </w:rPr>
        <w:t xml:space="preserve"> are supported by CRUK Catalyst Award CanGene-CanVar (C61296/A27223)</w:t>
      </w:r>
      <w:r w:rsidR="009328F6" w:rsidRPr="00846C32">
        <w:rPr>
          <w:shd w:val="clear" w:color="auto" w:fill="FFFFFF"/>
        </w:rPr>
        <w:t xml:space="preserve">. </w:t>
      </w:r>
      <w:r w:rsidR="009328F6" w:rsidRPr="00846C32">
        <w:t>N</w:t>
      </w:r>
      <w:r w:rsidR="00131CAD" w:rsidRPr="00846C32">
        <w:t>.</w:t>
      </w:r>
      <w:r w:rsidR="009328F6" w:rsidRPr="00846C32">
        <w:t>W</w:t>
      </w:r>
      <w:r w:rsidR="00131CAD" w:rsidRPr="00846C32">
        <w:t>.</w:t>
      </w:r>
      <w:r w:rsidR="009328F6" w:rsidRPr="00846C32">
        <w:t xml:space="preserve"> is currently supported by a Sir Henry Dale Fellowship jointly funded by the </w:t>
      </w:r>
      <w:proofErr w:type="spellStart"/>
      <w:r w:rsidR="009328F6" w:rsidRPr="00846C32">
        <w:t>Wellcome</w:t>
      </w:r>
      <w:proofErr w:type="spellEnd"/>
      <w:r w:rsidR="009328F6" w:rsidRPr="00846C32">
        <w:t xml:space="preserve"> Trust and the Royal Society (Grant Number 220134/Z/20/Z).</w:t>
      </w:r>
    </w:p>
    <w:p w14:paraId="1D410CFA" w14:textId="77777777" w:rsidR="007357D6" w:rsidRPr="00846C32" w:rsidRDefault="00F7295D" w:rsidP="00C365FE">
      <w:pPr>
        <w:pStyle w:val="Heading2"/>
        <w:spacing w:line="480" w:lineRule="auto"/>
      </w:pPr>
      <w:r w:rsidRPr="00846C32">
        <w:t>Author Information </w:t>
      </w:r>
    </w:p>
    <w:p w14:paraId="0CA186DF" w14:textId="26308829" w:rsidR="007357D6" w:rsidRPr="00846C32" w:rsidRDefault="007357D6" w:rsidP="00C365FE">
      <w:pPr>
        <w:pStyle w:val="NCNormal"/>
        <w:spacing w:line="480" w:lineRule="auto"/>
      </w:pPr>
      <w:r w:rsidRPr="00846C32">
        <w:t>Conceptualization: C</w:t>
      </w:r>
      <w:r w:rsidR="00EF4AA2" w:rsidRPr="00846C32">
        <w:t>.</w:t>
      </w:r>
      <w:r w:rsidRPr="00846C32">
        <w:t>T</w:t>
      </w:r>
      <w:r w:rsidR="00EF4AA2" w:rsidRPr="00846C32">
        <w:t>.</w:t>
      </w:r>
      <w:r w:rsidRPr="00846C32">
        <w:t xml:space="preserve">, </w:t>
      </w:r>
      <w:r w:rsidR="00EF4AA2" w:rsidRPr="00846C32">
        <w:t xml:space="preserve">C.C., M.D., A.C., G.J.B., R.R., J.D., I.B., A.W.; </w:t>
      </w:r>
      <w:r w:rsidRPr="00846C32">
        <w:t>Data curation</w:t>
      </w:r>
      <w:r w:rsidR="00EF4AA2" w:rsidRPr="00846C32">
        <w:t>:</w:t>
      </w:r>
      <w:r w:rsidRPr="00846C32">
        <w:t xml:space="preserve"> C</w:t>
      </w:r>
      <w:r w:rsidR="00EF4AA2" w:rsidRPr="00846C32">
        <w:t>.</w:t>
      </w:r>
      <w:r w:rsidRPr="00846C32">
        <w:t>C</w:t>
      </w:r>
      <w:r w:rsidR="00EF4AA2" w:rsidRPr="00846C32">
        <w:t>.</w:t>
      </w:r>
      <w:r w:rsidRPr="00846C32">
        <w:t xml:space="preserve">, </w:t>
      </w:r>
      <w:r w:rsidR="00FA72E3" w:rsidRPr="00846C32">
        <w:t xml:space="preserve">S.C., </w:t>
      </w:r>
      <w:r w:rsidRPr="00846C32">
        <w:t>L</w:t>
      </w:r>
      <w:r w:rsidR="00EF4AA2" w:rsidRPr="00846C32">
        <w:t>.</w:t>
      </w:r>
      <w:r w:rsidRPr="00846C32">
        <w:t>K</w:t>
      </w:r>
      <w:r w:rsidR="00EF4AA2" w:rsidRPr="00846C32">
        <w:t>.</w:t>
      </w:r>
      <w:r w:rsidRPr="00846C32">
        <w:t xml:space="preserve">, </w:t>
      </w:r>
      <w:r w:rsidR="00584E40" w:rsidRPr="00846C32">
        <w:t>A</w:t>
      </w:r>
      <w:r w:rsidR="00EF4AA2" w:rsidRPr="00846C32">
        <w:t>.</w:t>
      </w:r>
      <w:r w:rsidR="00584E40" w:rsidRPr="00846C32">
        <w:t>G</w:t>
      </w:r>
      <w:r w:rsidR="00EF4AA2" w:rsidRPr="00846C32">
        <w:t>.</w:t>
      </w:r>
      <w:r w:rsidR="00584E40" w:rsidRPr="00846C32">
        <w:t xml:space="preserve">, </w:t>
      </w:r>
      <w:r w:rsidR="00EF4AA2" w:rsidRPr="00846C32">
        <w:t>H.H.</w:t>
      </w:r>
      <w:r w:rsidR="00A05FEA" w:rsidRPr="00846C32">
        <w:t>.</w:t>
      </w:r>
      <w:r w:rsidR="00EF4AA2" w:rsidRPr="00846C32">
        <w:t xml:space="preserve">; </w:t>
      </w:r>
      <w:r w:rsidRPr="00846C32">
        <w:t>Formal Analysis</w:t>
      </w:r>
      <w:r w:rsidR="00EF4AA2" w:rsidRPr="00846C32">
        <w:t>:</w:t>
      </w:r>
      <w:r w:rsidR="00584E40" w:rsidRPr="00846C32">
        <w:t xml:space="preserve"> C</w:t>
      </w:r>
      <w:r w:rsidR="00EF4AA2" w:rsidRPr="00846C32">
        <w:t>.</w:t>
      </w:r>
      <w:r w:rsidR="00584E40" w:rsidRPr="00846C32">
        <w:t>C</w:t>
      </w:r>
      <w:r w:rsidR="00EF4AA2" w:rsidRPr="00846C32">
        <w:t>.</w:t>
      </w:r>
      <w:r w:rsidR="00584E40" w:rsidRPr="00846C32">
        <w:t>, A</w:t>
      </w:r>
      <w:r w:rsidR="00EF4AA2" w:rsidRPr="00846C32">
        <w:t>.</w:t>
      </w:r>
      <w:r w:rsidR="00584E40" w:rsidRPr="00846C32">
        <w:t>G</w:t>
      </w:r>
      <w:r w:rsidR="00EF4AA2" w:rsidRPr="00846C32">
        <w:t>.</w:t>
      </w:r>
      <w:r w:rsidR="00584E40" w:rsidRPr="00846C32">
        <w:t xml:space="preserve">, </w:t>
      </w:r>
      <w:r w:rsidR="008F6ACA" w:rsidRPr="00846C32">
        <w:t xml:space="preserve">C.T., </w:t>
      </w:r>
      <w:r w:rsidR="00ED7FDA" w:rsidRPr="00846C32">
        <w:t xml:space="preserve">C.L., </w:t>
      </w:r>
      <w:r w:rsidR="00EF4AA2" w:rsidRPr="00846C32">
        <w:t xml:space="preserve">J.W., N.W; </w:t>
      </w:r>
      <w:r w:rsidRPr="00846C32">
        <w:t>Funding acquisition</w:t>
      </w:r>
      <w:r w:rsidR="00EF4AA2" w:rsidRPr="00846C32">
        <w:t>:</w:t>
      </w:r>
      <w:r w:rsidR="00584E40" w:rsidRPr="00846C32">
        <w:t xml:space="preserve"> C</w:t>
      </w:r>
      <w:r w:rsidR="00EF4AA2" w:rsidRPr="00846C32">
        <w:t>.</w:t>
      </w:r>
      <w:r w:rsidR="00584E40" w:rsidRPr="00846C32">
        <w:t>T</w:t>
      </w:r>
      <w:r w:rsidR="00EF4AA2" w:rsidRPr="00846C32">
        <w:t>.</w:t>
      </w:r>
      <w:r w:rsidR="00A05FEA" w:rsidRPr="00846C32">
        <w:t>, M.T., D.E.</w:t>
      </w:r>
      <w:r w:rsidR="00EF4AA2" w:rsidRPr="00846C32">
        <w:t>;</w:t>
      </w:r>
      <w:r w:rsidR="00584E40" w:rsidRPr="00846C32">
        <w:t xml:space="preserve"> </w:t>
      </w:r>
      <w:r w:rsidRPr="00846C32">
        <w:t>Project administration</w:t>
      </w:r>
      <w:r w:rsidR="00EF4AA2" w:rsidRPr="00846C32">
        <w:t>:</w:t>
      </w:r>
      <w:r w:rsidR="00584E40" w:rsidRPr="00846C32">
        <w:t xml:space="preserve"> B</w:t>
      </w:r>
      <w:r w:rsidR="00EF4AA2" w:rsidRPr="00846C32">
        <w:t>.</w:t>
      </w:r>
      <w:r w:rsidR="00584E40" w:rsidRPr="00846C32">
        <w:t>T</w:t>
      </w:r>
      <w:r w:rsidR="00EF4AA2" w:rsidRPr="00846C32">
        <w:t>.;</w:t>
      </w:r>
      <w:r w:rsidR="00584E40" w:rsidRPr="00846C32">
        <w:t xml:space="preserve"> </w:t>
      </w:r>
      <w:r w:rsidRPr="00846C32">
        <w:t>Visualization</w:t>
      </w:r>
      <w:r w:rsidR="00EF4AA2" w:rsidRPr="00846C32">
        <w:t>:</w:t>
      </w:r>
      <w:r w:rsidR="00584E40" w:rsidRPr="00846C32">
        <w:t xml:space="preserve"> C</w:t>
      </w:r>
      <w:r w:rsidR="00EF4AA2" w:rsidRPr="00846C32">
        <w:t>.</w:t>
      </w:r>
      <w:r w:rsidR="00584E40" w:rsidRPr="00846C32">
        <w:t>C</w:t>
      </w:r>
      <w:r w:rsidR="00EF4AA2" w:rsidRPr="00846C32">
        <w:t>., C.T.;</w:t>
      </w:r>
      <w:r w:rsidR="00584E40" w:rsidRPr="00846C32">
        <w:t xml:space="preserve"> </w:t>
      </w:r>
      <w:r w:rsidRPr="00846C32">
        <w:t>Writing – original draft</w:t>
      </w:r>
      <w:r w:rsidR="00EF4AA2" w:rsidRPr="00846C32">
        <w:t>:</w:t>
      </w:r>
      <w:r w:rsidR="00584E40" w:rsidRPr="00846C32">
        <w:t xml:space="preserve"> C</w:t>
      </w:r>
      <w:r w:rsidR="00EF4AA2" w:rsidRPr="00846C32">
        <w:t>.</w:t>
      </w:r>
      <w:r w:rsidR="00584E40" w:rsidRPr="00846C32">
        <w:t>T</w:t>
      </w:r>
      <w:r w:rsidR="00EF4AA2" w:rsidRPr="00846C32">
        <w:t>.</w:t>
      </w:r>
      <w:r w:rsidR="00584E40" w:rsidRPr="00846C32">
        <w:t>, C</w:t>
      </w:r>
      <w:r w:rsidR="00EF4AA2" w:rsidRPr="00846C32">
        <w:t>.</w:t>
      </w:r>
      <w:r w:rsidR="00584E40" w:rsidRPr="00846C32">
        <w:t>C</w:t>
      </w:r>
      <w:r w:rsidR="00EF4AA2" w:rsidRPr="00846C32">
        <w:t>., A.G.</w:t>
      </w:r>
      <w:r w:rsidR="00E70C81" w:rsidRPr="00846C32">
        <w:t>;</w:t>
      </w:r>
      <w:r w:rsidR="00584E40" w:rsidRPr="00846C32">
        <w:t xml:space="preserve"> </w:t>
      </w:r>
      <w:r w:rsidRPr="00846C32">
        <w:t>Writing – review &amp; editing</w:t>
      </w:r>
      <w:r w:rsidR="00E70C81" w:rsidRPr="00846C32">
        <w:t>:</w:t>
      </w:r>
      <w:r w:rsidR="00584E40" w:rsidRPr="00846C32">
        <w:t xml:space="preserve"> </w:t>
      </w:r>
      <w:r w:rsidR="00EF4AA2" w:rsidRPr="00846C32">
        <w:t>all authors</w:t>
      </w:r>
    </w:p>
    <w:p w14:paraId="66E15850" w14:textId="4BA31CD8" w:rsidR="00F7295D" w:rsidRPr="00846C32" w:rsidRDefault="00F7295D" w:rsidP="00C365FE">
      <w:pPr>
        <w:pStyle w:val="Heading2"/>
        <w:spacing w:line="480" w:lineRule="auto"/>
      </w:pPr>
      <w:r w:rsidRPr="00846C32">
        <w:t>Ethics Declaration </w:t>
      </w:r>
    </w:p>
    <w:p w14:paraId="5399B481" w14:textId="751C854C" w:rsidR="006A3754" w:rsidRPr="00846C32" w:rsidRDefault="006A3754" w:rsidP="006A3754">
      <w:pPr>
        <w:rPr>
          <w:lang w:eastAsia="en-GB"/>
        </w:rPr>
      </w:pPr>
      <w:r w:rsidRPr="00846C32">
        <w:rPr>
          <w:lang w:eastAsia="en-GB"/>
        </w:rPr>
        <w:t xml:space="preserve">This analysis made use of publicly available datasets </w:t>
      </w:r>
      <w:r w:rsidR="005B169A" w:rsidRPr="00846C32">
        <w:rPr>
          <w:lang w:eastAsia="en-GB"/>
        </w:rPr>
        <w:t>only.</w:t>
      </w:r>
      <w:r w:rsidR="00995C1F" w:rsidRPr="00846C32">
        <w:rPr>
          <w:lang w:eastAsia="en-GB"/>
        </w:rPr>
        <w:t xml:space="preserve">  </w:t>
      </w:r>
      <w:r w:rsidR="00995C1F" w:rsidRPr="00846C32">
        <w:t>The human variant data used was all de-identified and therefore IRB approval was not required.</w:t>
      </w:r>
    </w:p>
    <w:p w14:paraId="74B625A2" w14:textId="376726A6" w:rsidR="006A3754" w:rsidRPr="00846C32" w:rsidRDefault="006A3754" w:rsidP="006A3754">
      <w:pPr>
        <w:pStyle w:val="Heading2"/>
      </w:pPr>
      <w:r w:rsidRPr="00846C32">
        <w:t>Data Availability</w:t>
      </w:r>
    </w:p>
    <w:p w14:paraId="0B4281C8" w14:textId="60DA88CD" w:rsidR="006A3754" w:rsidRPr="00846C32" w:rsidRDefault="006A3754" w:rsidP="006A3754">
      <w:pPr>
        <w:rPr>
          <w:lang w:eastAsia="en-GB"/>
        </w:rPr>
      </w:pPr>
      <w:r w:rsidRPr="00846C32">
        <w:rPr>
          <w:lang w:eastAsia="en-GB"/>
        </w:rPr>
        <w:t>The data analysed are all publicly available as per references</w:t>
      </w:r>
      <w:r w:rsidR="00A76F50" w:rsidRPr="00846C32">
        <w:rPr>
          <w:lang w:eastAsia="en-GB"/>
        </w:rPr>
        <w:t>/URLs provided</w:t>
      </w:r>
      <w:r w:rsidRPr="00846C32">
        <w:rPr>
          <w:lang w:eastAsia="en-GB"/>
        </w:rPr>
        <w:t>.</w:t>
      </w:r>
      <w:r w:rsidR="00995C1F" w:rsidRPr="00846C32">
        <w:rPr>
          <w:lang w:eastAsia="en-GB"/>
        </w:rPr>
        <w:t xml:space="preserve">  </w:t>
      </w:r>
      <w:r w:rsidR="00995C1F" w:rsidRPr="00846C32">
        <w:t>While this manuscript does not contain primary research data, materials and data developed during this study will be made available upon request</w:t>
      </w:r>
      <w:r w:rsidR="006A519F">
        <w:t xml:space="preserve"> to the corresponding author</w:t>
      </w:r>
      <w:r w:rsidR="00A76F50" w:rsidRPr="00846C32">
        <w:t>.</w:t>
      </w:r>
    </w:p>
    <w:p w14:paraId="100BE5F0" w14:textId="52B4644F" w:rsidR="00473FED" w:rsidRPr="00846C32" w:rsidRDefault="00473FED" w:rsidP="00C365FE">
      <w:pPr>
        <w:pStyle w:val="Heading2"/>
        <w:spacing w:line="480" w:lineRule="auto"/>
      </w:pPr>
      <w:r w:rsidRPr="00846C32">
        <w:t xml:space="preserve">Disclosure </w:t>
      </w:r>
    </w:p>
    <w:p w14:paraId="729B3C93" w14:textId="3193F74A" w:rsidR="00473FED" w:rsidRDefault="00473FED" w:rsidP="00C365FE">
      <w:pPr>
        <w:pStyle w:val="NCNormal"/>
        <w:spacing w:line="480" w:lineRule="auto"/>
        <w:rPr>
          <w:lang w:eastAsia="en-GB"/>
        </w:rPr>
      </w:pPr>
      <w:r w:rsidRPr="00846C32">
        <w:rPr>
          <w:lang w:eastAsia="en-GB"/>
        </w:rPr>
        <w:t>The authors declare no conflict of interest.</w:t>
      </w:r>
    </w:p>
    <w:p w14:paraId="1482A38F" w14:textId="4111D8C9" w:rsidR="00027396" w:rsidRPr="00265BC3" w:rsidRDefault="00027396" w:rsidP="00C365FE">
      <w:pPr>
        <w:pStyle w:val="NCNormal"/>
        <w:spacing w:line="480" w:lineRule="auto"/>
        <w:rPr>
          <w:lang w:eastAsia="en-GB"/>
        </w:rPr>
      </w:pPr>
      <w:r w:rsidRPr="00265BC3">
        <w:rPr>
          <w:b/>
          <w:lang w:eastAsia="en-GB"/>
        </w:rPr>
        <w:t>Figure 1: Balanced Accuracy</w:t>
      </w:r>
      <w:r w:rsidRPr="00B248C6">
        <w:rPr>
          <w:b/>
          <w:lang w:eastAsia="en-GB"/>
        </w:rPr>
        <w:t xml:space="preserve"> for 70 tool-threshold combinations</w:t>
      </w:r>
      <w:r w:rsidRPr="00265BC3">
        <w:rPr>
          <w:b/>
          <w:lang w:eastAsia="en-GB"/>
        </w:rPr>
        <w:t xml:space="preserve"> for seven truth-sets. </w:t>
      </w:r>
      <w:r w:rsidRPr="00265BC3">
        <w:rPr>
          <w:lang w:eastAsia="en-GB"/>
        </w:rPr>
        <w:t xml:space="preserve">Rates of true positive (TP), false negative (FN), true negative (TN) and false positive (FP) tool calls against functional truth-sets also shown, along with rates of tool calls of deleterious (DEL, pink), tolerated (TOL, </w:t>
      </w:r>
      <w:r w:rsidR="006C6D69">
        <w:rPr>
          <w:lang w:eastAsia="en-GB"/>
        </w:rPr>
        <w:t>blue</w:t>
      </w:r>
      <w:r w:rsidRPr="00265BC3">
        <w:rPr>
          <w:lang w:eastAsia="en-GB"/>
        </w:rPr>
        <w:t xml:space="preserve">) or indeterminate (grey) </w:t>
      </w:r>
    </w:p>
    <w:p w14:paraId="7052406A" w14:textId="77777777" w:rsidR="00F7295D" w:rsidRPr="00846C32" w:rsidRDefault="00F7295D" w:rsidP="006A3754">
      <w:pPr>
        <w:pStyle w:val="Heading2"/>
      </w:pPr>
      <w:r w:rsidRPr="00846C32">
        <w:t>References</w:t>
      </w:r>
    </w:p>
    <w:p w14:paraId="4B95F4CC" w14:textId="77777777" w:rsidR="00CE6FB2" w:rsidRPr="00CE6FB2" w:rsidRDefault="00AC4A01" w:rsidP="00CE6FB2">
      <w:pPr>
        <w:pStyle w:val="EndNoteBibliography"/>
        <w:spacing w:after="0"/>
        <w:ind w:left="720" w:hanging="720"/>
      </w:pPr>
      <w:r w:rsidRPr="00846C32">
        <w:fldChar w:fldCharType="begin"/>
      </w:r>
      <w:r w:rsidRPr="00846C32">
        <w:instrText xml:space="preserve"> ADDIN EN.REFLIST </w:instrText>
      </w:r>
      <w:r w:rsidRPr="00846C32">
        <w:fldChar w:fldCharType="separate"/>
      </w:r>
      <w:r w:rsidR="00CE6FB2" w:rsidRPr="00CE6FB2">
        <w:t>1.</w:t>
      </w:r>
      <w:r w:rsidR="00CE6FB2" w:rsidRPr="00CE6FB2">
        <w:tab/>
        <w:t xml:space="preserve">Firth, H.V. &amp; Hurst, J.A. </w:t>
      </w:r>
      <w:r w:rsidR="00CE6FB2" w:rsidRPr="00CE6FB2">
        <w:rPr>
          <w:i/>
        </w:rPr>
        <w:t>Oxford Desk Reference: Clinical Genetics and Genomics</w:t>
      </w:r>
      <w:r w:rsidR="00CE6FB2" w:rsidRPr="00CE6FB2">
        <w:t>, (Oxford University Press, 2017).</w:t>
      </w:r>
    </w:p>
    <w:p w14:paraId="4F0FF8FD" w14:textId="77777777" w:rsidR="00CE6FB2" w:rsidRPr="00CE6FB2" w:rsidRDefault="00CE6FB2" w:rsidP="00CE6FB2">
      <w:pPr>
        <w:pStyle w:val="EndNoteBibliography"/>
        <w:spacing w:after="0"/>
        <w:ind w:left="720" w:hanging="720"/>
      </w:pPr>
      <w:r w:rsidRPr="00CE6FB2">
        <w:t>2.</w:t>
      </w:r>
      <w:r w:rsidRPr="00CE6FB2">
        <w:tab/>
        <w:t>Richards, S.</w:t>
      </w:r>
      <w:r w:rsidRPr="00CE6FB2">
        <w:rPr>
          <w:i/>
        </w:rPr>
        <w:t xml:space="preserve"> et al.</w:t>
      </w:r>
      <w:r w:rsidRPr="00CE6FB2">
        <w:t xml:space="preserve"> Standards and guidelines for the interpretation of sequence variants: a joint consensus recommendation of the American College of Medical Genetics and Genomics and the Association for Molecular Pathology. </w:t>
      </w:r>
      <w:r w:rsidRPr="00CE6FB2">
        <w:rPr>
          <w:i/>
        </w:rPr>
        <w:t>Genet Med</w:t>
      </w:r>
      <w:r w:rsidRPr="00CE6FB2">
        <w:t xml:space="preserve"> </w:t>
      </w:r>
      <w:r w:rsidRPr="00CE6FB2">
        <w:rPr>
          <w:b/>
        </w:rPr>
        <w:t>17</w:t>
      </w:r>
      <w:r w:rsidRPr="00CE6FB2">
        <w:t>, 405-24 (2015).</w:t>
      </w:r>
    </w:p>
    <w:p w14:paraId="6B4AE520" w14:textId="77777777" w:rsidR="00CE6FB2" w:rsidRPr="00CE6FB2" w:rsidRDefault="00CE6FB2" w:rsidP="00CE6FB2">
      <w:pPr>
        <w:pStyle w:val="EndNoteBibliography"/>
        <w:spacing w:after="0"/>
        <w:ind w:left="720" w:hanging="720"/>
      </w:pPr>
      <w:r w:rsidRPr="00CE6FB2">
        <w:t>3.</w:t>
      </w:r>
      <w:r w:rsidRPr="00CE6FB2">
        <w:tab/>
        <w:t xml:space="preserve">Grantham, R. Amino acid difference formula to help explain protein evolution. </w:t>
      </w:r>
      <w:r w:rsidRPr="00CE6FB2">
        <w:rPr>
          <w:i/>
        </w:rPr>
        <w:t>Science</w:t>
      </w:r>
      <w:r w:rsidRPr="00CE6FB2">
        <w:t xml:space="preserve"> </w:t>
      </w:r>
      <w:r w:rsidRPr="00CE6FB2">
        <w:rPr>
          <w:b/>
        </w:rPr>
        <w:t>185</w:t>
      </w:r>
      <w:r w:rsidRPr="00CE6FB2">
        <w:t>, 862-4 (1974).</w:t>
      </w:r>
    </w:p>
    <w:p w14:paraId="57BC4002" w14:textId="77777777" w:rsidR="00CE6FB2" w:rsidRPr="00CE6FB2" w:rsidRDefault="00CE6FB2" w:rsidP="00CE6FB2">
      <w:pPr>
        <w:pStyle w:val="EndNoteBibliography"/>
        <w:spacing w:after="0"/>
        <w:ind w:left="720" w:hanging="720"/>
      </w:pPr>
      <w:r w:rsidRPr="00CE6FB2">
        <w:t>4.</w:t>
      </w:r>
      <w:r w:rsidRPr="00CE6FB2">
        <w:tab/>
        <w:t>Adzhubei, I.A.</w:t>
      </w:r>
      <w:r w:rsidRPr="00CE6FB2">
        <w:rPr>
          <w:i/>
        </w:rPr>
        <w:t xml:space="preserve"> et al.</w:t>
      </w:r>
      <w:r w:rsidRPr="00CE6FB2">
        <w:t xml:space="preserve"> A method and server for predicting damaging missense mutations. </w:t>
      </w:r>
      <w:r w:rsidRPr="00CE6FB2">
        <w:rPr>
          <w:i/>
        </w:rPr>
        <w:t>Nat Methods</w:t>
      </w:r>
      <w:r w:rsidRPr="00CE6FB2">
        <w:t xml:space="preserve"> </w:t>
      </w:r>
      <w:r w:rsidRPr="00CE6FB2">
        <w:rPr>
          <w:b/>
        </w:rPr>
        <w:t>7</w:t>
      </w:r>
      <w:r w:rsidRPr="00CE6FB2">
        <w:t>, 248-9 (2010).</w:t>
      </w:r>
    </w:p>
    <w:p w14:paraId="1B97E0B1" w14:textId="77777777" w:rsidR="00CE6FB2" w:rsidRPr="00CE6FB2" w:rsidRDefault="00CE6FB2" w:rsidP="00CE6FB2">
      <w:pPr>
        <w:pStyle w:val="EndNoteBibliography"/>
        <w:spacing w:after="0"/>
        <w:ind w:left="720" w:hanging="720"/>
      </w:pPr>
      <w:r w:rsidRPr="00CE6FB2">
        <w:t>5.</w:t>
      </w:r>
      <w:r w:rsidRPr="00CE6FB2">
        <w:tab/>
        <w:t xml:space="preserve">Carter, H., Douville, C., Stenson, P.D., Cooper, D.N. &amp; Karchin, R. Identifying Mendelian disease genes with the variant effect scoring tool. </w:t>
      </w:r>
      <w:r w:rsidRPr="00CE6FB2">
        <w:rPr>
          <w:i/>
        </w:rPr>
        <w:t>BMC Genomics</w:t>
      </w:r>
      <w:r w:rsidRPr="00CE6FB2">
        <w:t xml:space="preserve"> </w:t>
      </w:r>
      <w:r w:rsidRPr="00CE6FB2">
        <w:rPr>
          <w:b/>
        </w:rPr>
        <w:t>14 Suppl 3</w:t>
      </w:r>
      <w:r w:rsidRPr="00CE6FB2">
        <w:t>, S3 (2013).</w:t>
      </w:r>
    </w:p>
    <w:p w14:paraId="34CFEC5B" w14:textId="77777777" w:rsidR="00CE6FB2" w:rsidRPr="00CE6FB2" w:rsidRDefault="00CE6FB2" w:rsidP="00CE6FB2">
      <w:pPr>
        <w:pStyle w:val="EndNoteBibliography"/>
        <w:spacing w:after="0"/>
        <w:ind w:left="720" w:hanging="720"/>
      </w:pPr>
      <w:r w:rsidRPr="00CE6FB2">
        <w:t>6.</w:t>
      </w:r>
      <w:r w:rsidRPr="00CE6FB2">
        <w:tab/>
        <w:t>Sim, N.L.</w:t>
      </w:r>
      <w:r w:rsidRPr="00CE6FB2">
        <w:rPr>
          <w:i/>
        </w:rPr>
        <w:t xml:space="preserve"> et al.</w:t>
      </w:r>
      <w:r w:rsidRPr="00CE6FB2">
        <w:t xml:space="preserve"> SIFT web server: predicting effects of amino acid substitutions on proteins. </w:t>
      </w:r>
      <w:r w:rsidRPr="00CE6FB2">
        <w:rPr>
          <w:i/>
        </w:rPr>
        <w:t>Nucleic Acids Res</w:t>
      </w:r>
      <w:r w:rsidRPr="00CE6FB2">
        <w:t xml:space="preserve"> </w:t>
      </w:r>
      <w:r w:rsidRPr="00CE6FB2">
        <w:rPr>
          <w:b/>
        </w:rPr>
        <w:t>40</w:t>
      </w:r>
      <w:r w:rsidRPr="00CE6FB2">
        <w:t>, W452-7 (2012).</w:t>
      </w:r>
    </w:p>
    <w:p w14:paraId="6E411655" w14:textId="77777777" w:rsidR="00CE6FB2" w:rsidRPr="00CE6FB2" w:rsidRDefault="00CE6FB2" w:rsidP="00CE6FB2">
      <w:pPr>
        <w:pStyle w:val="EndNoteBibliography"/>
        <w:spacing w:after="0"/>
        <w:ind w:left="720" w:hanging="720"/>
      </w:pPr>
      <w:r w:rsidRPr="00CE6FB2">
        <w:t>7.</w:t>
      </w:r>
      <w:r w:rsidRPr="00CE6FB2">
        <w:tab/>
        <w:t xml:space="preserve">UniProt: a worldwide hub of protein knowledge. </w:t>
      </w:r>
      <w:r w:rsidRPr="00CE6FB2">
        <w:rPr>
          <w:i/>
        </w:rPr>
        <w:t>Nucleic Acids Res</w:t>
      </w:r>
      <w:r w:rsidRPr="00CE6FB2">
        <w:t xml:space="preserve"> </w:t>
      </w:r>
      <w:r w:rsidRPr="00CE6FB2">
        <w:rPr>
          <w:b/>
        </w:rPr>
        <w:t>47</w:t>
      </w:r>
      <w:r w:rsidRPr="00CE6FB2">
        <w:t>, D506-d515 (2019).</w:t>
      </w:r>
    </w:p>
    <w:p w14:paraId="00F28156" w14:textId="77777777" w:rsidR="00CE6FB2" w:rsidRPr="00CE6FB2" w:rsidRDefault="00CE6FB2" w:rsidP="00CE6FB2">
      <w:pPr>
        <w:pStyle w:val="EndNoteBibliography"/>
        <w:spacing w:after="0"/>
        <w:ind w:left="720" w:hanging="720"/>
      </w:pPr>
      <w:r w:rsidRPr="00CE6FB2">
        <w:t>8.</w:t>
      </w:r>
      <w:r w:rsidRPr="00CE6FB2">
        <w:tab/>
        <w:t>Karczewski, K.J.</w:t>
      </w:r>
      <w:r w:rsidRPr="00CE6FB2">
        <w:rPr>
          <w:i/>
        </w:rPr>
        <w:t xml:space="preserve"> et al.</w:t>
      </w:r>
      <w:r w:rsidRPr="00CE6FB2">
        <w:t xml:space="preserve"> The mutational constraint spectrum quantified from variation in 141,456 humans. </w:t>
      </w:r>
      <w:r w:rsidRPr="00CE6FB2">
        <w:rPr>
          <w:i/>
        </w:rPr>
        <w:t>Nature</w:t>
      </w:r>
      <w:r w:rsidRPr="00CE6FB2">
        <w:t xml:space="preserve"> </w:t>
      </w:r>
      <w:r w:rsidRPr="00CE6FB2">
        <w:rPr>
          <w:b/>
        </w:rPr>
        <w:t>581</w:t>
      </w:r>
      <w:r w:rsidRPr="00CE6FB2">
        <w:t>, 434-443 (2020).</w:t>
      </w:r>
    </w:p>
    <w:p w14:paraId="68F01B08" w14:textId="77777777" w:rsidR="00CE6FB2" w:rsidRPr="00CE6FB2" w:rsidRDefault="00CE6FB2" w:rsidP="00CE6FB2">
      <w:pPr>
        <w:pStyle w:val="EndNoteBibliography"/>
        <w:spacing w:after="0"/>
        <w:ind w:left="720" w:hanging="720"/>
      </w:pPr>
      <w:r w:rsidRPr="00CE6FB2">
        <w:t>9.</w:t>
      </w:r>
      <w:r w:rsidRPr="00CE6FB2">
        <w:tab/>
        <w:t>Stenson, P.D.</w:t>
      </w:r>
      <w:r w:rsidRPr="00CE6FB2">
        <w:rPr>
          <w:i/>
        </w:rPr>
        <w:t xml:space="preserve"> et al.</w:t>
      </w:r>
      <w:r w:rsidRPr="00CE6FB2">
        <w:t xml:space="preserve"> The Human Gene Mutation Database: towards a comprehensive repository of inherited mutation data for medical research, genetic diagnosis and next-generation sequencing studies. </w:t>
      </w:r>
      <w:r w:rsidRPr="00CE6FB2">
        <w:rPr>
          <w:i/>
        </w:rPr>
        <w:t>Hum Genet</w:t>
      </w:r>
      <w:r w:rsidRPr="00CE6FB2">
        <w:t xml:space="preserve"> </w:t>
      </w:r>
      <w:r w:rsidRPr="00CE6FB2">
        <w:rPr>
          <w:b/>
        </w:rPr>
        <w:t>136</w:t>
      </w:r>
      <w:r w:rsidRPr="00CE6FB2">
        <w:t>, 665-677 (2017).</w:t>
      </w:r>
    </w:p>
    <w:p w14:paraId="565FB371" w14:textId="77777777" w:rsidR="00CE6FB2" w:rsidRPr="00CE6FB2" w:rsidRDefault="00CE6FB2" w:rsidP="00CE6FB2">
      <w:pPr>
        <w:pStyle w:val="EndNoteBibliography"/>
        <w:spacing w:after="0"/>
        <w:ind w:left="720" w:hanging="720"/>
      </w:pPr>
      <w:r w:rsidRPr="00CE6FB2">
        <w:t>10.</w:t>
      </w:r>
      <w:r w:rsidRPr="00CE6FB2">
        <w:tab/>
        <w:t>Landrum, M.J.</w:t>
      </w:r>
      <w:r w:rsidRPr="00CE6FB2">
        <w:rPr>
          <w:i/>
        </w:rPr>
        <w:t xml:space="preserve"> et al.</w:t>
      </w:r>
      <w:r w:rsidRPr="00CE6FB2">
        <w:t xml:space="preserve"> ClinVar: improving access to variant interpretations and supporting evidence. </w:t>
      </w:r>
      <w:r w:rsidRPr="00CE6FB2">
        <w:rPr>
          <w:i/>
        </w:rPr>
        <w:t>Nucleic Acids Res</w:t>
      </w:r>
      <w:r w:rsidRPr="00CE6FB2">
        <w:t xml:space="preserve"> </w:t>
      </w:r>
      <w:r w:rsidRPr="00CE6FB2">
        <w:rPr>
          <w:b/>
        </w:rPr>
        <w:t>46</w:t>
      </w:r>
      <w:r w:rsidRPr="00CE6FB2">
        <w:t>, D1062-d1067 (2018).</w:t>
      </w:r>
    </w:p>
    <w:p w14:paraId="002CCCF0" w14:textId="77777777" w:rsidR="00CE6FB2" w:rsidRPr="00CE6FB2" w:rsidRDefault="00CE6FB2" w:rsidP="00CE6FB2">
      <w:pPr>
        <w:pStyle w:val="EndNoteBibliography"/>
        <w:spacing w:after="0"/>
        <w:ind w:left="720" w:hanging="720"/>
      </w:pPr>
      <w:r w:rsidRPr="00CE6FB2">
        <w:t>11.</w:t>
      </w:r>
      <w:r w:rsidRPr="00CE6FB2">
        <w:tab/>
        <w:t>Gunning, A.C.</w:t>
      </w:r>
      <w:r w:rsidRPr="00CE6FB2">
        <w:rPr>
          <w:i/>
        </w:rPr>
        <w:t xml:space="preserve"> et al.</w:t>
      </w:r>
      <w:r w:rsidRPr="00CE6FB2">
        <w:t xml:space="preserve"> Assessing performance of pathogenicity predictors using clinically relevant variant datasets. </w:t>
      </w:r>
      <w:r w:rsidRPr="00CE6FB2">
        <w:rPr>
          <w:i/>
        </w:rPr>
        <w:t>J Med Genet</w:t>
      </w:r>
      <w:r w:rsidRPr="00CE6FB2">
        <w:t xml:space="preserve"> (2020).</w:t>
      </w:r>
    </w:p>
    <w:p w14:paraId="20C6A330" w14:textId="77777777" w:rsidR="00CE6FB2" w:rsidRPr="00CE6FB2" w:rsidRDefault="00CE6FB2" w:rsidP="00CE6FB2">
      <w:pPr>
        <w:pStyle w:val="EndNoteBibliography"/>
        <w:spacing w:after="0"/>
        <w:ind w:left="720" w:hanging="720"/>
      </w:pPr>
      <w:r w:rsidRPr="00CE6FB2">
        <w:t>12.</w:t>
      </w:r>
      <w:r w:rsidRPr="00CE6FB2">
        <w:tab/>
        <w:t xml:space="preserve">Hawkins, D.M. The problem of overfitting. </w:t>
      </w:r>
      <w:r w:rsidRPr="00CE6FB2">
        <w:rPr>
          <w:i/>
        </w:rPr>
        <w:t>J Chem Inf Comput Sci</w:t>
      </w:r>
      <w:r w:rsidRPr="00CE6FB2">
        <w:t xml:space="preserve"> </w:t>
      </w:r>
      <w:r w:rsidRPr="00CE6FB2">
        <w:rPr>
          <w:b/>
        </w:rPr>
        <w:t>44</w:t>
      </w:r>
      <w:r w:rsidRPr="00CE6FB2">
        <w:t>, 1-12 (2004).</w:t>
      </w:r>
    </w:p>
    <w:p w14:paraId="622303F6" w14:textId="77777777" w:rsidR="00CE6FB2" w:rsidRPr="00CE6FB2" w:rsidRDefault="00CE6FB2" w:rsidP="00CE6FB2">
      <w:pPr>
        <w:pStyle w:val="EndNoteBibliography"/>
        <w:spacing w:after="0"/>
        <w:ind w:left="720" w:hanging="720"/>
      </w:pPr>
      <w:r w:rsidRPr="00CE6FB2">
        <w:t>13.</w:t>
      </w:r>
      <w:r w:rsidRPr="00CE6FB2">
        <w:tab/>
        <w:t xml:space="preserve">Subramanian, J. &amp; Simon, R. Overfitting in prediction models - is it a problem only in high dimensions? </w:t>
      </w:r>
      <w:r w:rsidRPr="00CE6FB2">
        <w:rPr>
          <w:i/>
        </w:rPr>
        <w:t>Contemp Clin Trials</w:t>
      </w:r>
      <w:r w:rsidRPr="00CE6FB2">
        <w:t xml:space="preserve"> </w:t>
      </w:r>
      <w:r w:rsidRPr="00CE6FB2">
        <w:rPr>
          <w:b/>
        </w:rPr>
        <w:t>36</w:t>
      </w:r>
      <w:r w:rsidRPr="00CE6FB2">
        <w:t>, 636-41 (2013).</w:t>
      </w:r>
    </w:p>
    <w:p w14:paraId="381F4C3D" w14:textId="77777777" w:rsidR="00CE6FB2" w:rsidRPr="00CE6FB2" w:rsidRDefault="00CE6FB2" w:rsidP="00CE6FB2">
      <w:pPr>
        <w:pStyle w:val="EndNoteBibliography"/>
        <w:spacing w:after="0"/>
        <w:ind w:left="720" w:hanging="720"/>
      </w:pPr>
      <w:r w:rsidRPr="00CE6FB2">
        <w:t>14.</w:t>
      </w:r>
      <w:r w:rsidRPr="00CE6FB2">
        <w:tab/>
        <w:t>Grimm, D.G.</w:t>
      </w:r>
      <w:r w:rsidRPr="00CE6FB2">
        <w:rPr>
          <w:i/>
        </w:rPr>
        <w:t xml:space="preserve"> et al.</w:t>
      </w:r>
      <w:r w:rsidRPr="00CE6FB2">
        <w:t xml:space="preserve"> The evaluation of tools used to predict the impact of missense variants is hindered by two types of circularity. </w:t>
      </w:r>
      <w:r w:rsidRPr="00CE6FB2">
        <w:rPr>
          <w:i/>
        </w:rPr>
        <w:t>Hum Mutat</w:t>
      </w:r>
      <w:r w:rsidRPr="00CE6FB2">
        <w:t xml:space="preserve"> </w:t>
      </w:r>
      <w:r w:rsidRPr="00CE6FB2">
        <w:rPr>
          <w:b/>
        </w:rPr>
        <w:t>36</w:t>
      </w:r>
      <w:r w:rsidRPr="00CE6FB2">
        <w:t>, 513-23 (2015).</w:t>
      </w:r>
    </w:p>
    <w:p w14:paraId="12BDD996" w14:textId="77777777" w:rsidR="00CE6FB2" w:rsidRPr="00CE6FB2" w:rsidRDefault="00CE6FB2" w:rsidP="00CE6FB2">
      <w:pPr>
        <w:pStyle w:val="EndNoteBibliography"/>
        <w:spacing w:after="0"/>
        <w:ind w:left="720" w:hanging="720"/>
      </w:pPr>
      <w:r w:rsidRPr="00CE6FB2">
        <w:t>15.</w:t>
      </w:r>
      <w:r w:rsidRPr="00CE6FB2">
        <w:tab/>
        <w:t>Stenson, P.D.</w:t>
      </w:r>
      <w:r w:rsidRPr="00CE6FB2">
        <w:rPr>
          <w:i/>
        </w:rPr>
        <w:t xml:space="preserve"> et al.</w:t>
      </w:r>
      <w:r w:rsidRPr="00CE6FB2">
        <w:t xml:space="preserve"> The Human Gene Mutation Database: building a comprehensive mutation repository for clinical and molecular genetics, diagnostic testing and personalized genomic medicine. </w:t>
      </w:r>
      <w:r w:rsidRPr="00CE6FB2">
        <w:rPr>
          <w:i/>
        </w:rPr>
        <w:t>Hum Genet</w:t>
      </w:r>
      <w:r w:rsidRPr="00CE6FB2">
        <w:t xml:space="preserve"> </w:t>
      </w:r>
      <w:r w:rsidRPr="00CE6FB2">
        <w:rPr>
          <w:b/>
        </w:rPr>
        <w:t>133</w:t>
      </w:r>
      <w:r w:rsidRPr="00CE6FB2">
        <w:t>, 1-9 (2014).</w:t>
      </w:r>
    </w:p>
    <w:p w14:paraId="339F25C2" w14:textId="77777777" w:rsidR="00CE6FB2" w:rsidRPr="00CE6FB2" w:rsidRDefault="00CE6FB2" w:rsidP="00CE6FB2">
      <w:pPr>
        <w:pStyle w:val="EndNoteBibliography"/>
        <w:spacing w:after="0"/>
        <w:ind w:left="720" w:hanging="720"/>
      </w:pPr>
      <w:r w:rsidRPr="00CE6FB2">
        <w:t>16.</w:t>
      </w:r>
      <w:r w:rsidRPr="00CE6FB2">
        <w:tab/>
        <w:t>Landrum, M.J.</w:t>
      </w:r>
      <w:r w:rsidRPr="00CE6FB2">
        <w:rPr>
          <w:i/>
        </w:rPr>
        <w:t xml:space="preserve"> et al.</w:t>
      </w:r>
      <w:r w:rsidRPr="00CE6FB2">
        <w:t xml:space="preserve"> ClinVar: public archive of relationships among sequence variation and human phenotype. </w:t>
      </w:r>
      <w:r w:rsidRPr="00CE6FB2">
        <w:rPr>
          <w:i/>
        </w:rPr>
        <w:t>Nucleic Acids Res</w:t>
      </w:r>
      <w:r w:rsidRPr="00CE6FB2">
        <w:t xml:space="preserve"> </w:t>
      </w:r>
      <w:r w:rsidRPr="00CE6FB2">
        <w:rPr>
          <w:b/>
        </w:rPr>
        <w:t>42</w:t>
      </w:r>
      <w:r w:rsidRPr="00CE6FB2">
        <w:t>, D980-5 (2014).</w:t>
      </w:r>
    </w:p>
    <w:p w14:paraId="7075383E" w14:textId="77777777" w:rsidR="00CE6FB2" w:rsidRPr="00CE6FB2" w:rsidRDefault="00CE6FB2" w:rsidP="00CE6FB2">
      <w:pPr>
        <w:pStyle w:val="EndNoteBibliography"/>
        <w:spacing w:after="0"/>
        <w:ind w:left="720" w:hanging="720"/>
      </w:pPr>
      <w:r w:rsidRPr="00CE6FB2">
        <w:t>17.</w:t>
      </w:r>
      <w:r w:rsidRPr="00CE6FB2">
        <w:tab/>
        <w:t xml:space="preserve">Ghosh, R., Oak, N. &amp; Plon, S.E. Evaluation of in silico algorithms for use with ACMG/AMP clinical variant interpretation guidelines. </w:t>
      </w:r>
      <w:r w:rsidRPr="00CE6FB2">
        <w:rPr>
          <w:i/>
        </w:rPr>
        <w:t>Genome Biol</w:t>
      </w:r>
      <w:r w:rsidRPr="00CE6FB2">
        <w:t xml:space="preserve"> </w:t>
      </w:r>
      <w:r w:rsidRPr="00CE6FB2">
        <w:rPr>
          <w:b/>
        </w:rPr>
        <w:t>18</w:t>
      </w:r>
      <w:r w:rsidRPr="00CE6FB2">
        <w:t>, 225 (2017).</w:t>
      </w:r>
    </w:p>
    <w:p w14:paraId="5B06E049" w14:textId="77777777" w:rsidR="00CE6FB2" w:rsidRPr="00CE6FB2" w:rsidRDefault="00CE6FB2" w:rsidP="00CE6FB2">
      <w:pPr>
        <w:pStyle w:val="EndNoteBibliography"/>
        <w:spacing w:after="0"/>
        <w:ind w:left="720" w:hanging="720"/>
      </w:pPr>
      <w:r w:rsidRPr="00CE6FB2">
        <w:t>18.</w:t>
      </w:r>
      <w:r w:rsidRPr="00CE6FB2">
        <w:tab/>
        <w:t xml:space="preserve">Flanagan, S.E., Patch, A.M. &amp; Ellard, S. Using SIFT and PolyPhen to predict loss-of-function and gain-of-function mutations. </w:t>
      </w:r>
      <w:r w:rsidRPr="00CE6FB2">
        <w:rPr>
          <w:i/>
        </w:rPr>
        <w:t>Genet Test Mol Biomarkers</w:t>
      </w:r>
      <w:r w:rsidRPr="00CE6FB2">
        <w:t xml:space="preserve"> </w:t>
      </w:r>
      <w:r w:rsidRPr="00CE6FB2">
        <w:rPr>
          <w:b/>
        </w:rPr>
        <w:t>14</w:t>
      </w:r>
      <w:r w:rsidRPr="00CE6FB2">
        <w:t>, 533-7 (2010).</w:t>
      </w:r>
    </w:p>
    <w:p w14:paraId="0B1D890A" w14:textId="77777777" w:rsidR="00CE6FB2" w:rsidRPr="00CE6FB2" w:rsidRDefault="00CE6FB2" w:rsidP="00CE6FB2">
      <w:pPr>
        <w:pStyle w:val="EndNoteBibliography"/>
        <w:spacing w:after="0"/>
        <w:ind w:left="720" w:hanging="720"/>
      </w:pPr>
      <w:r w:rsidRPr="00CE6FB2">
        <w:t>19.</w:t>
      </w:r>
      <w:r w:rsidRPr="00CE6FB2">
        <w:tab/>
        <w:t xml:space="preserve">Niroula, A. &amp; Vihinen, M. How good are pathogenicity predictors in detecting benign variants? </w:t>
      </w:r>
      <w:r w:rsidRPr="00CE6FB2">
        <w:rPr>
          <w:i/>
        </w:rPr>
        <w:t>PLoS Comput Biol</w:t>
      </w:r>
      <w:r w:rsidRPr="00CE6FB2">
        <w:t xml:space="preserve"> </w:t>
      </w:r>
      <w:r w:rsidRPr="00CE6FB2">
        <w:rPr>
          <w:b/>
        </w:rPr>
        <w:t>15</w:t>
      </w:r>
      <w:r w:rsidRPr="00CE6FB2">
        <w:t>, e1006481 (2019).</w:t>
      </w:r>
    </w:p>
    <w:p w14:paraId="4AE4930D" w14:textId="77777777" w:rsidR="00CE6FB2" w:rsidRPr="00CE6FB2" w:rsidRDefault="00CE6FB2" w:rsidP="00CE6FB2">
      <w:pPr>
        <w:pStyle w:val="EndNoteBibliography"/>
        <w:spacing w:after="0"/>
        <w:ind w:left="720" w:hanging="720"/>
      </w:pPr>
      <w:r w:rsidRPr="00CE6FB2">
        <w:t>20.</w:t>
      </w:r>
      <w:r w:rsidRPr="00CE6FB2">
        <w:tab/>
        <w:t xml:space="preserve">Wang, K., Li, M. &amp; Hakonarson, H. ANNOVAR: functional annotation of genetic variants from high-throughput sequencing data. </w:t>
      </w:r>
      <w:r w:rsidRPr="00CE6FB2">
        <w:rPr>
          <w:i/>
        </w:rPr>
        <w:t>Nucleic Acids Res</w:t>
      </w:r>
      <w:r w:rsidRPr="00CE6FB2">
        <w:t xml:space="preserve"> </w:t>
      </w:r>
      <w:r w:rsidRPr="00CE6FB2">
        <w:rPr>
          <w:b/>
        </w:rPr>
        <w:t>38</w:t>
      </w:r>
      <w:r w:rsidRPr="00CE6FB2">
        <w:t>, e164 (2010).</w:t>
      </w:r>
    </w:p>
    <w:p w14:paraId="5AA956A6" w14:textId="3C17215C" w:rsidR="00CE6FB2" w:rsidRPr="00CE6FB2" w:rsidRDefault="00CE6FB2" w:rsidP="00CE6FB2">
      <w:pPr>
        <w:pStyle w:val="EndNoteBibliography"/>
        <w:spacing w:after="0"/>
        <w:ind w:left="720" w:hanging="720"/>
      </w:pPr>
      <w:r w:rsidRPr="00CE6FB2">
        <w:t>21.</w:t>
      </w:r>
      <w:r w:rsidRPr="00CE6FB2">
        <w:tab/>
        <w:t xml:space="preserve">Alamut Visual Software Application </w:t>
      </w:r>
      <w:hyperlink r:id="rId9" w:history="1">
        <w:r w:rsidRPr="00CE6FB2">
          <w:rPr>
            <w:rStyle w:val="Hyperlink"/>
          </w:rPr>
          <w:t>https://www.interactive-biosoftware.com/alamut-visual/</w:t>
        </w:r>
      </w:hyperlink>
      <w:r w:rsidRPr="00CE6FB2">
        <w:t>.</w:t>
      </w:r>
    </w:p>
    <w:p w14:paraId="6F7F0D7B" w14:textId="77777777" w:rsidR="00CE6FB2" w:rsidRPr="00CE6FB2" w:rsidRDefault="00CE6FB2" w:rsidP="00CE6FB2">
      <w:pPr>
        <w:pStyle w:val="EndNoteBibliography"/>
        <w:spacing w:after="0"/>
        <w:ind w:left="720" w:hanging="720"/>
      </w:pPr>
      <w:r w:rsidRPr="00CE6FB2">
        <w:t>22.</w:t>
      </w:r>
      <w:r w:rsidRPr="00CE6FB2">
        <w:tab/>
        <w:t>Tavtigian, S.V.</w:t>
      </w:r>
      <w:r w:rsidRPr="00CE6FB2">
        <w:rPr>
          <w:i/>
        </w:rPr>
        <w:t xml:space="preserve"> et al.</w:t>
      </w:r>
      <w:r w:rsidRPr="00CE6FB2">
        <w:t xml:space="preserve"> Modeling the ACMG/AMP variant classification guidelines as a Bayesian classification framework. </w:t>
      </w:r>
      <w:r w:rsidRPr="00CE6FB2">
        <w:rPr>
          <w:i/>
        </w:rPr>
        <w:t>Genet Med</w:t>
      </w:r>
      <w:r w:rsidRPr="00CE6FB2">
        <w:t xml:space="preserve"> </w:t>
      </w:r>
      <w:r w:rsidRPr="00CE6FB2">
        <w:rPr>
          <w:b/>
        </w:rPr>
        <w:t>20</w:t>
      </w:r>
      <w:r w:rsidRPr="00CE6FB2">
        <w:t>, 1054-1060 (2018).</w:t>
      </w:r>
    </w:p>
    <w:p w14:paraId="0C246AC1" w14:textId="77777777" w:rsidR="00CE6FB2" w:rsidRPr="00CE6FB2" w:rsidRDefault="00CE6FB2" w:rsidP="00CE6FB2">
      <w:pPr>
        <w:pStyle w:val="EndNoteBibliography"/>
        <w:spacing w:after="0"/>
        <w:ind w:left="720" w:hanging="720"/>
      </w:pPr>
      <w:r w:rsidRPr="00CE6FB2">
        <w:t>23.</w:t>
      </w:r>
      <w:r w:rsidRPr="00CE6FB2">
        <w:tab/>
        <w:t xml:space="preserve">Schwarz, J.M., Rödelsperger, C., Schuelke, M. &amp; Seelow, D. MutationTaster evaluates disease-causing potential of sequence alterations. </w:t>
      </w:r>
      <w:r w:rsidRPr="00CE6FB2">
        <w:rPr>
          <w:i/>
        </w:rPr>
        <w:t>Nature Methods</w:t>
      </w:r>
      <w:r w:rsidRPr="00CE6FB2">
        <w:t xml:space="preserve"> </w:t>
      </w:r>
      <w:r w:rsidRPr="00CE6FB2">
        <w:rPr>
          <w:b/>
        </w:rPr>
        <w:t>7</w:t>
      </w:r>
      <w:r w:rsidRPr="00CE6FB2">
        <w:t>, 575-576 (2010).</w:t>
      </w:r>
    </w:p>
    <w:p w14:paraId="52F21E2E" w14:textId="70FC7C40" w:rsidR="00CE6FB2" w:rsidRPr="00CE6FB2" w:rsidRDefault="00CE6FB2" w:rsidP="00CE6FB2">
      <w:pPr>
        <w:pStyle w:val="EndNoteBibliography"/>
        <w:spacing w:after="0"/>
        <w:ind w:left="720" w:hanging="720"/>
      </w:pPr>
      <w:r w:rsidRPr="00CE6FB2">
        <w:t>24.</w:t>
      </w:r>
      <w:r w:rsidRPr="00CE6FB2">
        <w:tab/>
        <w:t>Findlay, G.M.</w:t>
      </w:r>
      <w:r w:rsidRPr="00CE6FB2">
        <w:rPr>
          <w:i/>
        </w:rPr>
        <w:t xml:space="preserve"> et al.</w:t>
      </w:r>
      <w:r w:rsidRPr="00CE6FB2">
        <w:t xml:space="preserve"> Accurate classification of BRCA1 variants with saturation genome editing  </w:t>
      </w:r>
      <w:hyperlink r:id="rId10" w:history="1">
        <w:r w:rsidRPr="00CE6FB2">
          <w:rPr>
            <w:rStyle w:val="Hyperlink"/>
          </w:rPr>
          <w:t>https://sge.gs.washington.edu/BRCA1/</w:t>
        </w:r>
      </w:hyperlink>
      <w:r w:rsidRPr="00CE6FB2">
        <w:t xml:space="preserve">. </w:t>
      </w:r>
      <w:r w:rsidRPr="00CE6FB2">
        <w:rPr>
          <w:i/>
        </w:rPr>
        <w:t>Nature</w:t>
      </w:r>
      <w:r w:rsidRPr="00CE6FB2">
        <w:t xml:space="preserve"> </w:t>
      </w:r>
      <w:r w:rsidRPr="00CE6FB2">
        <w:rPr>
          <w:b/>
        </w:rPr>
        <w:t>562</w:t>
      </w:r>
      <w:r w:rsidRPr="00CE6FB2">
        <w:t>, 217-222 (2018).</w:t>
      </w:r>
    </w:p>
    <w:p w14:paraId="3177C4BC" w14:textId="00DCE7C3" w:rsidR="00CE6FB2" w:rsidRPr="00CE6FB2" w:rsidRDefault="00CE6FB2" w:rsidP="00CE6FB2">
      <w:pPr>
        <w:pStyle w:val="EndNoteBibliography"/>
        <w:spacing w:after="0"/>
        <w:ind w:left="720" w:hanging="720"/>
      </w:pPr>
      <w:r w:rsidRPr="00CE6FB2">
        <w:t>25.</w:t>
      </w:r>
      <w:r w:rsidRPr="00CE6FB2">
        <w:tab/>
        <w:t>Guidugli, L.</w:t>
      </w:r>
      <w:r w:rsidRPr="00CE6FB2">
        <w:rPr>
          <w:i/>
        </w:rPr>
        <w:t xml:space="preserve"> et al.</w:t>
      </w:r>
      <w:r w:rsidRPr="00CE6FB2">
        <w:t xml:space="preserve"> Assessment of the Clinical Relevance of BRCA2 Missense Variants by Functional and Computational Approaches </w:t>
      </w:r>
      <w:hyperlink r:id="rId11" w:history="1">
        <w:r w:rsidRPr="00CE6FB2">
          <w:rPr>
            <w:rStyle w:val="Hyperlink"/>
          </w:rPr>
          <w:t>https://www.sciencedirect.com/science/article/pii/S0002929717305025?via%3Dihub</w:t>
        </w:r>
      </w:hyperlink>
      <w:r w:rsidRPr="00CE6FB2">
        <w:t xml:space="preserve">. </w:t>
      </w:r>
      <w:r w:rsidRPr="00CE6FB2">
        <w:rPr>
          <w:i/>
        </w:rPr>
        <w:t>Am J Hum Genet</w:t>
      </w:r>
      <w:r w:rsidRPr="00CE6FB2">
        <w:t xml:space="preserve"> </w:t>
      </w:r>
      <w:r w:rsidRPr="00CE6FB2">
        <w:rPr>
          <w:b/>
        </w:rPr>
        <w:t>102</w:t>
      </w:r>
      <w:r w:rsidRPr="00CE6FB2">
        <w:t>, 233-248 (2018).</w:t>
      </w:r>
    </w:p>
    <w:p w14:paraId="0AF10C8D" w14:textId="77777777" w:rsidR="00CE6FB2" w:rsidRPr="00CE6FB2" w:rsidRDefault="00CE6FB2" w:rsidP="00CE6FB2">
      <w:pPr>
        <w:pStyle w:val="EndNoteBibliography"/>
        <w:spacing w:after="0"/>
        <w:ind w:left="720" w:hanging="720"/>
      </w:pPr>
      <w:r w:rsidRPr="00CE6FB2">
        <w:t>26.</w:t>
      </w:r>
      <w:r w:rsidRPr="00CE6FB2">
        <w:tab/>
        <w:t>Guidugli, L.</w:t>
      </w:r>
      <w:r w:rsidRPr="00CE6FB2">
        <w:rPr>
          <w:i/>
        </w:rPr>
        <w:t xml:space="preserve"> et al.</w:t>
      </w:r>
      <w:r w:rsidRPr="00CE6FB2">
        <w:t xml:space="preserve"> Functional assays for analysis of variants of uncertain significance in BRCA2. </w:t>
      </w:r>
      <w:r w:rsidRPr="00CE6FB2">
        <w:rPr>
          <w:i/>
        </w:rPr>
        <w:t>Hum Mutat</w:t>
      </w:r>
      <w:r w:rsidRPr="00CE6FB2">
        <w:t xml:space="preserve"> </w:t>
      </w:r>
      <w:r w:rsidRPr="00CE6FB2">
        <w:rPr>
          <w:b/>
        </w:rPr>
        <w:t>35</w:t>
      </w:r>
      <w:r w:rsidRPr="00CE6FB2">
        <w:t>, 151-64 (2014).</w:t>
      </w:r>
    </w:p>
    <w:p w14:paraId="732897FA" w14:textId="77777777" w:rsidR="00CE6FB2" w:rsidRPr="00CE6FB2" w:rsidRDefault="00CE6FB2" w:rsidP="00CE6FB2">
      <w:pPr>
        <w:pStyle w:val="EndNoteBibliography"/>
        <w:spacing w:after="0"/>
        <w:ind w:left="720" w:hanging="720"/>
      </w:pPr>
      <w:r w:rsidRPr="00CE6FB2">
        <w:t>27.</w:t>
      </w:r>
      <w:r w:rsidRPr="00CE6FB2">
        <w:tab/>
        <w:t>Richardson, M.E.</w:t>
      </w:r>
      <w:r w:rsidRPr="00CE6FB2">
        <w:rPr>
          <w:i/>
        </w:rPr>
        <w:t xml:space="preserve"> et al.</w:t>
      </w:r>
      <w:r w:rsidRPr="00CE6FB2">
        <w:t xml:space="preserve"> Strong functional data for pathogenicity or neutrality classify BRCA2 DNA-binding-domain variants of uncertain significance. </w:t>
      </w:r>
      <w:r w:rsidRPr="00CE6FB2">
        <w:rPr>
          <w:i/>
        </w:rPr>
        <w:t>Am J Hum Genet</w:t>
      </w:r>
      <w:r w:rsidRPr="00CE6FB2">
        <w:t xml:space="preserve"> </w:t>
      </w:r>
      <w:r w:rsidRPr="00CE6FB2">
        <w:rPr>
          <w:b/>
        </w:rPr>
        <w:t>108</w:t>
      </w:r>
      <w:r w:rsidRPr="00CE6FB2">
        <w:t>, 458-468 (2021).</w:t>
      </w:r>
    </w:p>
    <w:p w14:paraId="0FB7D42F" w14:textId="77777777" w:rsidR="00CE6FB2" w:rsidRPr="00CE6FB2" w:rsidRDefault="00CE6FB2" w:rsidP="00CE6FB2">
      <w:pPr>
        <w:pStyle w:val="EndNoteBibliography"/>
        <w:spacing w:after="0"/>
        <w:ind w:left="720" w:hanging="720"/>
      </w:pPr>
      <w:r w:rsidRPr="00CE6FB2">
        <w:t>28.</w:t>
      </w:r>
      <w:r w:rsidRPr="00CE6FB2">
        <w:tab/>
        <w:t>Hart, S.N.</w:t>
      </w:r>
      <w:r w:rsidRPr="00CE6FB2">
        <w:rPr>
          <w:i/>
        </w:rPr>
        <w:t xml:space="preserve"> et al.</w:t>
      </w:r>
      <w:r w:rsidRPr="00CE6FB2">
        <w:t xml:space="preserve"> Comprehensive annotation of BRCA1 and BRCA2 missense variants by functionally validated sequence-based computational prediction models. </w:t>
      </w:r>
      <w:r w:rsidRPr="00CE6FB2">
        <w:rPr>
          <w:i/>
        </w:rPr>
        <w:t>Genet Med</w:t>
      </w:r>
      <w:r w:rsidRPr="00CE6FB2">
        <w:t xml:space="preserve"> </w:t>
      </w:r>
      <w:r w:rsidRPr="00CE6FB2">
        <w:rPr>
          <w:b/>
        </w:rPr>
        <w:t>21</w:t>
      </w:r>
      <w:r w:rsidRPr="00CE6FB2">
        <w:t>, 71-80 (2019).</w:t>
      </w:r>
    </w:p>
    <w:p w14:paraId="1D04AE3F" w14:textId="77777777" w:rsidR="00CE6FB2" w:rsidRPr="00CE6FB2" w:rsidRDefault="00CE6FB2" w:rsidP="00CE6FB2">
      <w:pPr>
        <w:pStyle w:val="EndNoteBibliography"/>
        <w:spacing w:after="0"/>
        <w:ind w:left="720" w:hanging="720"/>
      </w:pPr>
      <w:r w:rsidRPr="00CE6FB2">
        <w:t>29.</w:t>
      </w:r>
      <w:r w:rsidRPr="00CE6FB2">
        <w:tab/>
        <w:t>Jia, X.</w:t>
      </w:r>
      <w:r w:rsidRPr="00CE6FB2">
        <w:rPr>
          <w:i/>
        </w:rPr>
        <w:t xml:space="preserve"> et al.</w:t>
      </w:r>
      <w:r w:rsidRPr="00CE6FB2">
        <w:t xml:space="preserve"> Massively parallel functional testing of MSH2 missense variants conferring Lynch syndrome risk. </w:t>
      </w:r>
      <w:r w:rsidRPr="00CE6FB2">
        <w:rPr>
          <w:i/>
        </w:rPr>
        <w:t>Am J Hum Genet</w:t>
      </w:r>
      <w:r w:rsidRPr="00CE6FB2">
        <w:t xml:space="preserve"> </w:t>
      </w:r>
      <w:r w:rsidRPr="00CE6FB2">
        <w:rPr>
          <w:b/>
        </w:rPr>
        <w:t>108</w:t>
      </w:r>
      <w:r w:rsidRPr="00CE6FB2">
        <w:t>, 163-175 (2021).</w:t>
      </w:r>
    </w:p>
    <w:p w14:paraId="45044143" w14:textId="77777777" w:rsidR="00CE6FB2" w:rsidRPr="00CE6FB2" w:rsidRDefault="00CE6FB2" w:rsidP="00CE6FB2">
      <w:pPr>
        <w:pStyle w:val="EndNoteBibliography"/>
        <w:spacing w:after="0"/>
        <w:ind w:left="720" w:hanging="720"/>
      </w:pPr>
      <w:r w:rsidRPr="00CE6FB2">
        <w:t>30.</w:t>
      </w:r>
      <w:r w:rsidRPr="00CE6FB2">
        <w:tab/>
        <w:t xml:space="preserve">Mighell, T.L., Thacker, S., Fombonne, E., Eng, C. &amp; O'Roak, B.J. An Integrated Deep-Mutational-Scanning Approach Provides Clinical Insights on PTEN Genotype-Phenotype Relationships. </w:t>
      </w:r>
      <w:r w:rsidRPr="00CE6FB2">
        <w:rPr>
          <w:i/>
        </w:rPr>
        <w:t>Am J Hum Genet</w:t>
      </w:r>
      <w:r w:rsidRPr="00CE6FB2">
        <w:t xml:space="preserve"> </w:t>
      </w:r>
      <w:r w:rsidRPr="00CE6FB2">
        <w:rPr>
          <w:b/>
        </w:rPr>
        <w:t>106</w:t>
      </w:r>
      <w:r w:rsidRPr="00CE6FB2">
        <w:t>, 818-829 (2020).</w:t>
      </w:r>
    </w:p>
    <w:p w14:paraId="34DBBCC0" w14:textId="77777777" w:rsidR="00CE6FB2" w:rsidRPr="00CE6FB2" w:rsidRDefault="00CE6FB2" w:rsidP="00CE6FB2">
      <w:pPr>
        <w:pStyle w:val="EndNoteBibliography"/>
        <w:spacing w:after="0"/>
        <w:ind w:left="720" w:hanging="720"/>
      </w:pPr>
      <w:r w:rsidRPr="00CE6FB2">
        <w:t>31.</w:t>
      </w:r>
      <w:r w:rsidRPr="00CE6FB2">
        <w:tab/>
        <w:t>Matreyek, K.A.</w:t>
      </w:r>
      <w:r w:rsidRPr="00CE6FB2">
        <w:rPr>
          <w:i/>
        </w:rPr>
        <w:t xml:space="preserve"> et al.</w:t>
      </w:r>
      <w:r w:rsidRPr="00CE6FB2">
        <w:t xml:space="preserve"> Multiplex assessment of protein variant abundance by massively parallel sequencing. </w:t>
      </w:r>
      <w:r w:rsidRPr="00CE6FB2">
        <w:rPr>
          <w:i/>
        </w:rPr>
        <w:t>Nat Genet</w:t>
      </w:r>
      <w:r w:rsidRPr="00CE6FB2">
        <w:t xml:space="preserve"> </w:t>
      </w:r>
      <w:r w:rsidRPr="00CE6FB2">
        <w:rPr>
          <w:b/>
        </w:rPr>
        <w:t>50</w:t>
      </w:r>
      <w:r w:rsidRPr="00CE6FB2">
        <w:t>, 874-882 (2018).</w:t>
      </w:r>
    </w:p>
    <w:p w14:paraId="43EB5433" w14:textId="5C0C28E0" w:rsidR="00CE6FB2" w:rsidRPr="00CE6FB2" w:rsidRDefault="00CE6FB2" w:rsidP="00CE6FB2">
      <w:pPr>
        <w:pStyle w:val="EndNoteBibliography"/>
        <w:spacing w:after="0"/>
        <w:ind w:left="720" w:hanging="720"/>
      </w:pPr>
      <w:r w:rsidRPr="00CE6FB2">
        <w:t>32.</w:t>
      </w:r>
      <w:r w:rsidRPr="00CE6FB2">
        <w:tab/>
        <w:t>Kato, S.</w:t>
      </w:r>
      <w:r w:rsidRPr="00CE6FB2">
        <w:rPr>
          <w:i/>
        </w:rPr>
        <w:t xml:space="preserve"> et al.</w:t>
      </w:r>
      <w:r w:rsidRPr="00CE6FB2">
        <w:t xml:space="preserve"> Understanding the function-structure and function-mutation relationships of p53 tumor suppressor protein by high-resolution missense mutation analysis </w:t>
      </w:r>
      <w:hyperlink r:id="rId12" w:history="1">
        <w:r w:rsidRPr="00CE6FB2">
          <w:rPr>
            <w:rStyle w:val="Hyperlink"/>
          </w:rPr>
          <w:t>https://www.pnas.org/content/100/14/8424.long</w:t>
        </w:r>
      </w:hyperlink>
      <w:r w:rsidRPr="00CE6FB2">
        <w:t xml:space="preserve">. </w:t>
      </w:r>
      <w:r w:rsidRPr="00CE6FB2">
        <w:rPr>
          <w:i/>
        </w:rPr>
        <w:t>Proc Natl Acad Sci U S A</w:t>
      </w:r>
      <w:r w:rsidRPr="00CE6FB2">
        <w:t xml:space="preserve"> </w:t>
      </w:r>
      <w:r w:rsidRPr="00CE6FB2">
        <w:rPr>
          <w:b/>
        </w:rPr>
        <w:t>100</w:t>
      </w:r>
      <w:r w:rsidRPr="00CE6FB2">
        <w:t>, 8424-9 (2003).</w:t>
      </w:r>
    </w:p>
    <w:p w14:paraId="35CB1EFA" w14:textId="7E2A7AD8" w:rsidR="00CE6FB2" w:rsidRPr="00CE6FB2" w:rsidRDefault="00CE6FB2" w:rsidP="00CE6FB2">
      <w:pPr>
        <w:pStyle w:val="EndNoteBibliography"/>
        <w:spacing w:after="0"/>
        <w:ind w:left="720" w:hanging="720"/>
      </w:pPr>
      <w:r w:rsidRPr="00CE6FB2">
        <w:t>33.</w:t>
      </w:r>
      <w:r w:rsidRPr="00CE6FB2">
        <w:tab/>
        <w:t>Giacomelli, A.O.</w:t>
      </w:r>
      <w:r w:rsidRPr="00CE6FB2">
        <w:rPr>
          <w:i/>
        </w:rPr>
        <w:t xml:space="preserve"> et al.</w:t>
      </w:r>
      <w:r w:rsidRPr="00CE6FB2">
        <w:t xml:space="preserve"> Mutational processes shape the landscape of TP53 mutations in human cancer </w:t>
      </w:r>
      <w:hyperlink r:id="rId13" w:history="1">
        <w:r w:rsidRPr="00CE6FB2">
          <w:rPr>
            <w:rStyle w:val="Hyperlink"/>
          </w:rPr>
          <w:t>https://www.nature.com/articles/s41588-018-0204-y</w:t>
        </w:r>
      </w:hyperlink>
      <w:r w:rsidRPr="00CE6FB2">
        <w:t xml:space="preserve">. </w:t>
      </w:r>
      <w:r w:rsidRPr="00CE6FB2">
        <w:rPr>
          <w:i/>
        </w:rPr>
        <w:t>Nat Genet</w:t>
      </w:r>
      <w:r w:rsidRPr="00CE6FB2">
        <w:t xml:space="preserve"> </w:t>
      </w:r>
      <w:r w:rsidRPr="00CE6FB2">
        <w:rPr>
          <w:b/>
        </w:rPr>
        <w:t>50</w:t>
      </w:r>
      <w:r w:rsidRPr="00CE6FB2">
        <w:t>, 1381-1387 (2018).</w:t>
      </w:r>
    </w:p>
    <w:p w14:paraId="050264B2" w14:textId="77777777" w:rsidR="00CE6FB2" w:rsidRPr="00CE6FB2" w:rsidRDefault="00CE6FB2" w:rsidP="00CE6FB2">
      <w:pPr>
        <w:pStyle w:val="EndNoteBibliography"/>
        <w:spacing w:after="0"/>
        <w:ind w:left="720" w:hanging="720"/>
      </w:pPr>
      <w:r w:rsidRPr="00CE6FB2">
        <w:t>34.</w:t>
      </w:r>
      <w:r w:rsidRPr="00CE6FB2">
        <w:tab/>
        <w:t>Savage, S.A. TP53 Rule Specifications for the ACMG/AMP Variant Curation Guidelines. Vol. 2019 (ClinGen, clinicalgenome.org, 2019).</w:t>
      </w:r>
    </w:p>
    <w:p w14:paraId="743431BB" w14:textId="77777777" w:rsidR="00CE6FB2" w:rsidRPr="00CE6FB2" w:rsidRDefault="00CE6FB2" w:rsidP="00CE6FB2">
      <w:pPr>
        <w:pStyle w:val="EndNoteBibliography"/>
        <w:spacing w:after="0"/>
        <w:ind w:left="720" w:hanging="720"/>
      </w:pPr>
      <w:r w:rsidRPr="00CE6FB2">
        <w:t>35.</w:t>
      </w:r>
      <w:r w:rsidRPr="00CE6FB2">
        <w:tab/>
        <w:t>Fortuno, C.</w:t>
      </w:r>
      <w:r w:rsidRPr="00CE6FB2">
        <w:rPr>
          <w:i/>
        </w:rPr>
        <w:t xml:space="preserve"> et al.</w:t>
      </w:r>
      <w:r w:rsidRPr="00CE6FB2">
        <w:t xml:space="preserve"> Specifications of the ACMG/AMP variant interpretation guidelines for germline TP53 variants. </w:t>
      </w:r>
      <w:r w:rsidRPr="00CE6FB2">
        <w:rPr>
          <w:i/>
        </w:rPr>
        <w:t>Hum Mutat</w:t>
      </w:r>
      <w:r w:rsidRPr="00CE6FB2">
        <w:t xml:space="preserve"> (2020).</w:t>
      </w:r>
    </w:p>
    <w:p w14:paraId="5FEB86BD" w14:textId="77777777" w:rsidR="00CE6FB2" w:rsidRPr="00CE6FB2" w:rsidRDefault="00CE6FB2" w:rsidP="00CE6FB2">
      <w:pPr>
        <w:pStyle w:val="EndNoteBibliography"/>
        <w:spacing w:after="0"/>
        <w:ind w:left="720" w:hanging="720"/>
      </w:pPr>
      <w:r w:rsidRPr="00CE6FB2">
        <w:t>36.</w:t>
      </w:r>
      <w:r w:rsidRPr="00CE6FB2">
        <w:tab/>
        <w:t xml:space="preserve">Brodersen, K.H., Ong, C.S., Stephan, K.E. &amp; Buhmann, J.M. The balanced accuracy and its posterior distribution. in </w:t>
      </w:r>
      <w:r w:rsidRPr="00CE6FB2">
        <w:rPr>
          <w:i/>
        </w:rPr>
        <w:t xml:space="preserve">2010 20th International Conference on Pattern Recognition </w:t>
      </w:r>
      <w:r w:rsidRPr="00CE6FB2">
        <w:t>3121-3124 (IEEE, 2010).</w:t>
      </w:r>
    </w:p>
    <w:p w14:paraId="35BD51FF" w14:textId="77777777" w:rsidR="00CE6FB2" w:rsidRPr="00CE6FB2" w:rsidRDefault="00CE6FB2" w:rsidP="00CE6FB2">
      <w:pPr>
        <w:pStyle w:val="EndNoteBibliography"/>
        <w:spacing w:after="0"/>
        <w:ind w:left="720" w:hanging="720"/>
      </w:pPr>
      <w:r w:rsidRPr="00CE6FB2">
        <w:t>37.</w:t>
      </w:r>
      <w:r w:rsidRPr="00CE6FB2">
        <w:tab/>
        <w:t xml:space="preserve">Chicco, D. &amp; Jurman, G. The advantages of the Matthews correlation coefficient (MCC) over F1 score and accuracy in binary classification evaluation. </w:t>
      </w:r>
      <w:r w:rsidRPr="00CE6FB2">
        <w:rPr>
          <w:i/>
        </w:rPr>
        <w:t>BMC Genomics</w:t>
      </w:r>
      <w:r w:rsidRPr="00CE6FB2">
        <w:t xml:space="preserve"> </w:t>
      </w:r>
      <w:r w:rsidRPr="00CE6FB2">
        <w:rPr>
          <w:b/>
        </w:rPr>
        <w:t>21</w:t>
      </w:r>
      <w:r w:rsidRPr="00CE6FB2">
        <w:t>, 6 (2020).</w:t>
      </w:r>
    </w:p>
    <w:p w14:paraId="739DA419" w14:textId="77777777" w:rsidR="00CE6FB2" w:rsidRPr="00CE6FB2" w:rsidRDefault="00CE6FB2" w:rsidP="00CE6FB2">
      <w:pPr>
        <w:pStyle w:val="EndNoteBibliography"/>
        <w:spacing w:after="0"/>
        <w:ind w:left="720" w:hanging="720"/>
      </w:pPr>
      <w:r w:rsidRPr="00CE6FB2">
        <w:t>38.</w:t>
      </w:r>
      <w:r w:rsidRPr="00CE6FB2">
        <w:tab/>
        <w:t xml:space="preserve">Centor, R.M. Estimating confidence intervals of likelihood ratios. </w:t>
      </w:r>
      <w:r w:rsidRPr="00CE6FB2">
        <w:rPr>
          <w:i/>
        </w:rPr>
        <w:t>Med Decis Making</w:t>
      </w:r>
      <w:r w:rsidRPr="00CE6FB2">
        <w:t xml:space="preserve"> </w:t>
      </w:r>
      <w:r w:rsidRPr="00CE6FB2">
        <w:rPr>
          <w:b/>
        </w:rPr>
        <w:t>12</w:t>
      </w:r>
      <w:r w:rsidRPr="00CE6FB2">
        <w:t>, 229-33 (1992).</w:t>
      </w:r>
    </w:p>
    <w:p w14:paraId="6E6FCB26" w14:textId="77777777" w:rsidR="00CE6FB2" w:rsidRPr="00CE6FB2" w:rsidRDefault="00CE6FB2" w:rsidP="00CE6FB2">
      <w:pPr>
        <w:pStyle w:val="EndNoteBibliography"/>
        <w:spacing w:after="0"/>
        <w:ind w:left="720" w:hanging="720"/>
      </w:pPr>
      <w:r w:rsidRPr="00CE6FB2">
        <w:t>39.</w:t>
      </w:r>
      <w:r w:rsidRPr="00CE6FB2">
        <w:tab/>
        <w:t>Ioannidis, N.M.</w:t>
      </w:r>
      <w:r w:rsidRPr="00CE6FB2">
        <w:rPr>
          <w:i/>
        </w:rPr>
        <w:t xml:space="preserve"> et al.</w:t>
      </w:r>
      <w:r w:rsidRPr="00CE6FB2">
        <w:t xml:space="preserve"> REVEL: An Ensemble Method for Predicting the Pathogenicity of Rare Missense Variants. </w:t>
      </w:r>
      <w:r w:rsidRPr="00CE6FB2">
        <w:rPr>
          <w:i/>
        </w:rPr>
        <w:t>Am J Hum Genet</w:t>
      </w:r>
      <w:r w:rsidRPr="00CE6FB2">
        <w:t xml:space="preserve"> </w:t>
      </w:r>
      <w:r w:rsidRPr="00CE6FB2">
        <w:rPr>
          <w:b/>
        </w:rPr>
        <w:t>99</w:t>
      </w:r>
      <w:r w:rsidRPr="00CE6FB2">
        <w:t>, 877-885 (2016).</w:t>
      </w:r>
    </w:p>
    <w:p w14:paraId="5F1CE9FD" w14:textId="77777777" w:rsidR="00CE6FB2" w:rsidRPr="00CE6FB2" w:rsidRDefault="00CE6FB2" w:rsidP="00CE6FB2">
      <w:pPr>
        <w:pStyle w:val="EndNoteBibliography"/>
        <w:spacing w:after="0"/>
        <w:ind w:left="720" w:hanging="720"/>
      </w:pPr>
      <w:r w:rsidRPr="00CE6FB2">
        <w:t>40.</w:t>
      </w:r>
      <w:r w:rsidRPr="00CE6FB2">
        <w:tab/>
        <w:t>Ellard, S.</w:t>
      </w:r>
      <w:r w:rsidRPr="00CE6FB2">
        <w:rPr>
          <w:i/>
        </w:rPr>
        <w:t xml:space="preserve"> et al.</w:t>
      </w:r>
      <w:r w:rsidRPr="00CE6FB2">
        <w:t xml:space="preserve"> ACGS Best Practice Guidelines for Variant Classification 2020. (Association for Clinical Genetics Science (ACGS), 2020).</w:t>
      </w:r>
    </w:p>
    <w:p w14:paraId="63529343" w14:textId="77777777" w:rsidR="00CE6FB2" w:rsidRPr="00CE6FB2" w:rsidRDefault="00CE6FB2" w:rsidP="00CE6FB2">
      <w:pPr>
        <w:pStyle w:val="EndNoteBibliography"/>
        <w:spacing w:after="0"/>
        <w:ind w:left="720" w:hanging="720"/>
      </w:pPr>
      <w:r w:rsidRPr="00CE6FB2">
        <w:t>41.</w:t>
      </w:r>
      <w:r w:rsidRPr="00CE6FB2">
        <w:tab/>
        <w:t xml:space="preserve">Tavtigian, S.V., Greenblatt, M.S., Lesueur, F. &amp; Byrnes, G.B. In silico analysis of missense substitutions using sequence-alignment based methods. </w:t>
      </w:r>
      <w:r w:rsidRPr="00CE6FB2">
        <w:rPr>
          <w:i/>
        </w:rPr>
        <w:t>Hum Mutat</w:t>
      </w:r>
      <w:r w:rsidRPr="00CE6FB2">
        <w:t xml:space="preserve"> </w:t>
      </w:r>
      <w:r w:rsidRPr="00CE6FB2">
        <w:rPr>
          <w:b/>
        </w:rPr>
        <w:t>29</w:t>
      </w:r>
      <w:r w:rsidRPr="00CE6FB2">
        <w:t>, 1327-36 (2008).</w:t>
      </w:r>
    </w:p>
    <w:p w14:paraId="2F772849" w14:textId="77777777" w:rsidR="00CE6FB2" w:rsidRPr="00CE6FB2" w:rsidRDefault="00CE6FB2" w:rsidP="00CE6FB2">
      <w:pPr>
        <w:pStyle w:val="EndNoteBibliography"/>
        <w:spacing w:after="0"/>
        <w:ind w:left="720" w:hanging="720"/>
      </w:pPr>
      <w:r w:rsidRPr="00CE6FB2">
        <w:t>42.</w:t>
      </w:r>
      <w:r w:rsidRPr="00CE6FB2">
        <w:tab/>
        <w:t>Garrett, A.</w:t>
      </w:r>
      <w:r w:rsidRPr="00CE6FB2">
        <w:rPr>
          <w:i/>
        </w:rPr>
        <w:t xml:space="preserve"> et al.</w:t>
      </w:r>
      <w:r w:rsidRPr="00CE6FB2">
        <w:t xml:space="preserve"> Combining evidence for and against pathogenicity for variants in cancer susceptibility genes: CanVIG-UK consensus recommendations. </w:t>
      </w:r>
      <w:r w:rsidRPr="00CE6FB2">
        <w:rPr>
          <w:i/>
        </w:rPr>
        <w:t>J Med Genet</w:t>
      </w:r>
      <w:r w:rsidRPr="00CE6FB2">
        <w:t xml:space="preserve"> (2020).</w:t>
      </w:r>
    </w:p>
    <w:p w14:paraId="1AE98E3A" w14:textId="77777777" w:rsidR="00CE6FB2" w:rsidRPr="00CE6FB2" w:rsidRDefault="00CE6FB2" w:rsidP="00CE6FB2">
      <w:pPr>
        <w:pStyle w:val="EndNoteBibliography"/>
        <w:spacing w:after="0"/>
        <w:ind w:left="720" w:hanging="720"/>
      </w:pPr>
      <w:r w:rsidRPr="00CE6FB2">
        <w:t>43.</w:t>
      </w:r>
      <w:r w:rsidRPr="00CE6FB2">
        <w:tab/>
        <w:t>Yang, S.</w:t>
      </w:r>
      <w:r w:rsidRPr="00CE6FB2">
        <w:rPr>
          <w:i/>
        </w:rPr>
        <w:t xml:space="preserve"> et al.</w:t>
      </w:r>
      <w:r w:rsidRPr="00CE6FB2">
        <w:t xml:space="preserve"> Sources of discordance among germ-line variant classifications in ClinVar. </w:t>
      </w:r>
      <w:r w:rsidRPr="00CE6FB2">
        <w:rPr>
          <w:i/>
        </w:rPr>
        <w:t>Genetics in Medicine</w:t>
      </w:r>
      <w:r w:rsidRPr="00CE6FB2">
        <w:t xml:space="preserve"> </w:t>
      </w:r>
      <w:r w:rsidRPr="00CE6FB2">
        <w:rPr>
          <w:b/>
        </w:rPr>
        <w:t>19</w:t>
      </w:r>
      <w:r w:rsidRPr="00CE6FB2">
        <w:t>, 1118-1126 (2017).</w:t>
      </w:r>
    </w:p>
    <w:p w14:paraId="218AEC4C" w14:textId="77777777" w:rsidR="00CE6FB2" w:rsidRPr="00CE6FB2" w:rsidRDefault="00CE6FB2" w:rsidP="00CE6FB2">
      <w:pPr>
        <w:pStyle w:val="EndNoteBibliography"/>
        <w:spacing w:after="0"/>
        <w:ind w:left="720" w:hanging="720"/>
      </w:pPr>
      <w:r w:rsidRPr="00CE6FB2">
        <w:t>44.</w:t>
      </w:r>
      <w:r w:rsidRPr="00CE6FB2">
        <w:tab/>
        <w:t>Harrison, S.M.</w:t>
      </w:r>
      <w:r w:rsidRPr="00CE6FB2">
        <w:rPr>
          <w:i/>
        </w:rPr>
        <w:t xml:space="preserve"> et al.</w:t>
      </w:r>
      <w:r w:rsidRPr="00CE6FB2">
        <w:t xml:space="preserve"> Clinical laboratories collaborate to resolve differences in variant interpretations submitted to ClinVar. </w:t>
      </w:r>
      <w:r w:rsidRPr="00CE6FB2">
        <w:rPr>
          <w:i/>
        </w:rPr>
        <w:t>Genet Med</w:t>
      </w:r>
      <w:r w:rsidRPr="00CE6FB2">
        <w:t xml:space="preserve"> (2017).</w:t>
      </w:r>
    </w:p>
    <w:p w14:paraId="68D6CE05" w14:textId="77777777" w:rsidR="00CE6FB2" w:rsidRPr="00CE6FB2" w:rsidRDefault="00CE6FB2" w:rsidP="00CE6FB2">
      <w:pPr>
        <w:pStyle w:val="EndNoteBibliography"/>
        <w:spacing w:after="0"/>
        <w:ind w:left="720" w:hanging="720"/>
      </w:pPr>
      <w:r w:rsidRPr="00CE6FB2">
        <w:t>45.</w:t>
      </w:r>
      <w:r w:rsidRPr="00CE6FB2">
        <w:tab/>
        <w:t>Mahmood, K.</w:t>
      </w:r>
      <w:r w:rsidRPr="00CE6FB2">
        <w:rPr>
          <w:i/>
        </w:rPr>
        <w:t xml:space="preserve"> et al.</w:t>
      </w:r>
      <w:r w:rsidRPr="00CE6FB2">
        <w:t xml:space="preserve"> Variant effect prediction tools assessed using independent, functional assay-based datasets: implications for discovery and diagnostics. </w:t>
      </w:r>
      <w:r w:rsidRPr="00CE6FB2">
        <w:rPr>
          <w:i/>
        </w:rPr>
        <w:t>Human Genomics</w:t>
      </w:r>
      <w:r w:rsidRPr="00CE6FB2">
        <w:t xml:space="preserve"> </w:t>
      </w:r>
      <w:r w:rsidRPr="00CE6FB2">
        <w:rPr>
          <w:b/>
        </w:rPr>
        <w:t>11</w:t>
      </w:r>
      <w:r w:rsidRPr="00CE6FB2">
        <w:t>, 10 (2017).</w:t>
      </w:r>
    </w:p>
    <w:p w14:paraId="110D2D0D" w14:textId="77777777" w:rsidR="00CE6FB2" w:rsidRPr="00CE6FB2" w:rsidRDefault="00CE6FB2" w:rsidP="00CE6FB2">
      <w:pPr>
        <w:pStyle w:val="EndNoteBibliography"/>
        <w:ind w:left="720" w:hanging="720"/>
      </w:pPr>
      <w:r w:rsidRPr="00CE6FB2">
        <w:t>46.</w:t>
      </w:r>
      <w:r w:rsidRPr="00CE6FB2">
        <w:tab/>
        <w:t>Gelman, H.</w:t>
      </w:r>
      <w:r w:rsidRPr="00CE6FB2">
        <w:rPr>
          <w:i/>
        </w:rPr>
        <w:t xml:space="preserve"> et al.</w:t>
      </w:r>
      <w:r w:rsidRPr="00CE6FB2">
        <w:t xml:space="preserve"> Recommendations for the collection and use of multiplexed functional data for clinical variant interpretation. </w:t>
      </w:r>
      <w:r w:rsidRPr="00CE6FB2">
        <w:rPr>
          <w:i/>
        </w:rPr>
        <w:t>Genome Med</w:t>
      </w:r>
      <w:r w:rsidRPr="00CE6FB2">
        <w:t xml:space="preserve"> </w:t>
      </w:r>
      <w:r w:rsidRPr="00CE6FB2">
        <w:rPr>
          <w:b/>
        </w:rPr>
        <w:t>11</w:t>
      </w:r>
      <w:r w:rsidRPr="00CE6FB2">
        <w:t>, 85 (2019).</w:t>
      </w:r>
    </w:p>
    <w:p w14:paraId="2487D217" w14:textId="7F0534C0" w:rsidR="00211745" w:rsidRPr="00846C32" w:rsidRDefault="00AC4A01" w:rsidP="00C365FE">
      <w:pPr>
        <w:pStyle w:val="NCNormal"/>
        <w:spacing w:line="480" w:lineRule="auto"/>
      </w:pPr>
      <w:r w:rsidRPr="00846C32">
        <w:fldChar w:fldCharType="end"/>
      </w:r>
    </w:p>
    <w:sectPr w:rsidR="00211745" w:rsidRPr="00846C32" w:rsidSect="00154839">
      <w:footerReference w:type="even" r:id="rId14"/>
      <w:footerReference w:type="default" r:id="rId15"/>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20CC" w16cex:dateUtc="2021-05-05T12:49:00Z"/>
  <w16cex:commentExtensible w16cex:durableId="243D2461" w16cex:dateUtc="2021-05-05T13:04:00Z"/>
  <w16cex:commentExtensible w16cex:durableId="243D2564" w16cex:dateUtc="2021-05-05T13:08:00Z"/>
  <w16cex:commentExtensible w16cex:durableId="243D2625" w16cex:dateUtc="2021-05-05T13:11:00Z"/>
  <w16cex:commentExtensible w16cex:durableId="243D3A17" w16cex:dateUtc="2021-05-05T14:36:00Z"/>
  <w16cex:commentExtensible w16cex:durableId="243D3AA3" w16cex:dateUtc="2021-05-05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AD8FF" w16cid:durableId="243D1D1F"/>
  <w16cid:commentId w16cid:paraId="12A657EF" w16cid:durableId="243D20CC"/>
  <w16cid:commentId w16cid:paraId="0BBA5283" w16cid:durableId="243D1D20"/>
  <w16cid:commentId w16cid:paraId="295BCF87" w16cid:durableId="243D2461"/>
  <w16cid:commentId w16cid:paraId="19694505" w16cid:durableId="243D2564"/>
  <w16cid:commentId w16cid:paraId="13EBD6AA" w16cid:durableId="243D2625"/>
  <w16cid:commentId w16cid:paraId="6FC9E098" w16cid:durableId="243D1D21"/>
  <w16cid:commentId w16cid:paraId="433441B9" w16cid:durableId="243D1D22"/>
  <w16cid:commentId w16cid:paraId="0D632230" w16cid:durableId="243D1D23"/>
  <w16cid:commentId w16cid:paraId="218038C5" w16cid:durableId="243D1D24"/>
  <w16cid:commentId w16cid:paraId="199CC124" w16cid:durableId="243D1D25"/>
  <w16cid:commentId w16cid:paraId="7EBE5E6C" w16cid:durableId="243D1D26"/>
  <w16cid:commentId w16cid:paraId="05EE957C" w16cid:durableId="243D1D27"/>
  <w16cid:commentId w16cid:paraId="37D5B715" w16cid:durableId="243D3A17"/>
  <w16cid:commentId w16cid:paraId="42D249FE" w16cid:durableId="243D3AA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E534F" w14:textId="77777777" w:rsidR="008E4104" w:rsidRDefault="008E4104" w:rsidP="000238A3">
      <w:pPr>
        <w:spacing w:after="0" w:line="240" w:lineRule="auto"/>
      </w:pPr>
      <w:r>
        <w:separator/>
      </w:r>
    </w:p>
  </w:endnote>
  <w:endnote w:type="continuationSeparator" w:id="0">
    <w:p w14:paraId="0261A134" w14:textId="77777777" w:rsidR="008E4104" w:rsidRDefault="008E4104" w:rsidP="00023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45403027"/>
      <w:docPartObj>
        <w:docPartGallery w:val="Page Numbers (Bottom of Page)"/>
        <w:docPartUnique/>
      </w:docPartObj>
    </w:sdtPr>
    <w:sdtEndPr>
      <w:rPr>
        <w:rStyle w:val="PageNumber"/>
      </w:rPr>
    </w:sdtEndPr>
    <w:sdtContent>
      <w:p w14:paraId="3313DEEB" w14:textId="03E9D74E" w:rsidR="006A519F" w:rsidRDefault="006A519F" w:rsidP="001C48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745CAB" w14:textId="77777777" w:rsidR="006A519F" w:rsidRDefault="006A519F" w:rsidP="00380A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98873045"/>
      <w:docPartObj>
        <w:docPartGallery w:val="Page Numbers (Bottom of Page)"/>
        <w:docPartUnique/>
      </w:docPartObj>
    </w:sdtPr>
    <w:sdtEndPr>
      <w:rPr>
        <w:rStyle w:val="PageNumber"/>
      </w:rPr>
    </w:sdtEndPr>
    <w:sdtContent>
      <w:p w14:paraId="7FC775E3" w14:textId="61C4597E" w:rsidR="006A519F" w:rsidRDefault="006A519F" w:rsidP="001C48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0E35">
          <w:rPr>
            <w:rStyle w:val="PageNumber"/>
            <w:noProof/>
          </w:rPr>
          <w:t>20</w:t>
        </w:r>
        <w:r>
          <w:rPr>
            <w:rStyle w:val="PageNumber"/>
          </w:rPr>
          <w:fldChar w:fldCharType="end"/>
        </w:r>
      </w:p>
    </w:sdtContent>
  </w:sdt>
  <w:p w14:paraId="22CBCEC1" w14:textId="77777777" w:rsidR="006A519F" w:rsidRDefault="006A519F" w:rsidP="00380A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352C3" w14:textId="77777777" w:rsidR="008E4104" w:rsidRDefault="008E4104" w:rsidP="000238A3">
      <w:pPr>
        <w:spacing w:after="0" w:line="240" w:lineRule="auto"/>
      </w:pPr>
      <w:r>
        <w:separator/>
      </w:r>
    </w:p>
  </w:footnote>
  <w:footnote w:type="continuationSeparator" w:id="0">
    <w:p w14:paraId="2476AB95" w14:textId="77777777" w:rsidR="008E4104" w:rsidRDefault="008E4104" w:rsidP="00023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44A26"/>
    <w:multiLevelType w:val="hybridMultilevel"/>
    <w:tmpl w:val="4260DC6C"/>
    <w:lvl w:ilvl="0" w:tplc="B6B8208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F7E5F4C"/>
    <w:multiLevelType w:val="multilevel"/>
    <w:tmpl w:val="49B04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1C9649F"/>
    <w:multiLevelType w:val="hybridMultilevel"/>
    <w:tmpl w:val="CFCA1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311E4E"/>
    <w:multiLevelType w:val="hybridMultilevel"/>
    <w:tmpl w:val="0132237C"/>
    <w:lvl w:ilvl="0" w:tplc="31DE69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weaz2qr0xthe5rtrvfr55w9at55tdztw5&quot;&gt;Turnbull_general-Converted&lt;record-ids&gt;&lt;item&gt;260&lt;/item&gt;&lt;item&gt;265&lt;/item&gt;&lt;item&gt;371&lt;/item&gt;&lt;item&gt;476&lt;/item&gt;&lt;item&gt;1243&lt;/item&gt;&lt;item&gt;1765&lt;/item&gt;&lt;item&gt;1781&lt;/item&gt;&lt;item&gt;1842&lt;/item&gt;&lt;item&gt;1937&lt;/item&gt;&lt;item&gt;1969&lt;/item&gt;&lt;item&gt;2093&lt;/item&gt;&lt;item&gt;2345&lt;/item&gt;&lt;item&gt;2353&lt;/item&gt;&lt;item&gt;2361&lt;/item&gt;&lt;item&gt;2363&lt;/item&gt;&lt;item&gt;2364&lt;/item&gt;&lt;item&gt;2366&lt;/item&gt;&lt;item&gt;2367&lt;/item&gt;&lt;item&gt;2368&lt;/item&gt;&lt;item&gt;2369&lt;/item&gt;&lt;item&gt;2370&lt;/item&gt;&lt;item&gt;2372&lt;/item&gt;&lt;item&gt;2373&lt;/item&gt;&lt;item&gt;2375&lt;/item&gt;&lt;item&gt;2377&lt;/item&gt;&lt;item&gt;2378&lt;/item&gt;&lt;item&gt;2379&lt;/item&gt;&lt;item&gt;2380&lt;/item&gt;&lt;item&gt;2381&lt;/item&gt;&lt;item&gt;2382&lt;/item&gt;&lt;item&gt;2383&lt;/item&gt;&lt;item&gt;2386&lt;/item&gt;&lt;item&gt;2387&lt;/item&gt;&lt;item&gt;2392&lt;/item&gt;&lt;item&gt;2394&lt;/item&gt;&lt;item&gt;2395&lt;/item&gt;&lt;item&gt;2396&lt;/item&gt;&lt;item&gt;2430&lt;/item&gt;&lt;item&gt;2438&lt;/item&gt;&lt;item&gt;2442&lt;/item&gt;&lt;item&gt;2443&lt;/item&gt;&lt;item&gt;2444&lt;/item&gt;&lt;item&gt;2447&lt;/item&gt;&lt;/record-ids&gt;&lt;/item&gt;&lt;/Libraries&gt;"/>
  </w:docVars>
  <w:rsids>
    <w:rsidRoot w:val="000123B4"/>
    <w:rsid w:val="00000803"/>
    <w:rsid w:val="00000F8A"/>
    <w:rsid w:val="000013FE"/>
    <w:rsid w:val="00004403"/>
    <w:rsid w:val="0000522F"/>
    <w:rsid w:val="00005715"/>
    <w:rsid w:val="00005BD7"/>
    <w:rsid w:val="00006B61"/>
    <w:rsid w:val="00006C8C"/>
    <w:rsid w:val="00006E99"/>
    <w:rsid w:val="000072E9"/>
    <w:rsid w:val="0000769C"/>
    <w:rsid w:val="00007F99"/>
    <w:rsid w:val="00010777"/>
    <w:rsid w:val="000107F4"/>
    <w:rsid w:val="000116FE"/>
    <w:rsid w:val="00011938"/>
    <w:rsid w:val="00011C5C"/>
    <w:rsid w:val="00011FFB"/>
    <w:rsid w:val="000123B4"/>
    <w:rsid w:val="00013061"/>
    <w:rsid w:val="0002008C"/>
    <w:rsid w:val="00020C21"/>
    <w:rsid w:val="00020E35"/>
    <w:rsid w:val="000228FD"/>
    <w:rsid w:val="000238A3"/>
    <w:rsid w:val="00025D52"/>
    <w:rsid w:val="00026DAD"/>
    <w:rsid w:val="00027396"/>
    <w:rsid w:val="00027C57"/>
    <w:rsid w:val="0003077E"/>
    <w:rsid w:val="00030ADB"/>
    <w:rsid w:val="00033DE8"/>
    <w:rsid w:val="00034607"/>
    <w:rsid w:val="00036E4E"/>
    <w:rsid w:val="00037458"/>
    <w:rsid w:val="0004228C"/>
    <w:rsid w:val="000422DA"/>
    <w:rsid w:val="000423BC"/>
    <w:rsid w:val="000427AC"/>
    <w:rsid w:val="000428CD"/>
    <w:rsid w:val="0004315E"/>
    <w:rsid w:val="00043995"/>
    <w:rsid w:val="0004532B"/>
    <w:rsid w:val="00047337"/>
    <w:rsid w:val="0005135B"/>
    <w:rsid w:val="000514DC"/>
    <w:rsid w:val="00054D33"/>
    <w:rsid w:val="000557F7"/>
    <w:rsid w:val="00055BC7"/>
    <w:rsid w:val="000569BA"/>
    <w:rsid w:val="00056C3A"/>
    <w:rsid w:val="00057CC7"/>
    <w:rsid w:val="0006080C"/>
    <w:rsid w:val="00060A14"/>
    <w:rsid w:val="00060DAB"/>
    <w:rsid w:val="0006114C"/>
    <w:rsid w:val="00061195"/>
    <w:rsid w:val="00062159"/>
    <w:rsid w:val="00064FBD"/>
    <w:rsid w:val="00065D54"/>
    <w:rsid w:val="00066D04"/>
    <w:rsid w:val="000676E2"/>
    <w:rsid w:val="000677C0"/>
    <w:rsid w:val="0007099F"/>
    <w:rsid w:val="00071892"/>
    <w:rsid w:val="00073BCC"/>
    <w:rsid w:val="00073EC7"/>
    <w:rsid w:val="0007576A"/>
    <w:rsid w:val="000821F7"/>
    <w:rsid w:val="00083B9E"/>
    <w:rsid w:val="00087CBD"/>
    <w:rsid w:val="0009108D"/>
    <w:rsid w:val="000912F4"/>
    <w:rsid w:val="00091EDA"/>
    <w:rsid w:val="0009384E"/>
    <w:rsid w:val="00093D9C"/>
    <w:rsid w:val="00097D21"/>
    <w:rsid w:val="00097E04"/>
    <w:rsid w:val="000A00A0"/>
    <w:rsid w:val="000A12E4"/>
    <w:rsid w:val="000A15F0"/>
    <w:rsid w:val="000A3211"/>
    <w:rsid w:val="000A354D"/>
    <w:rsid w:val="000A583B"/>
    <w:rsid w:val="000A6DF0"/>
    <w:rsid w:val="000A7EF9"/>
    <w:rsid w:val="000B0E68"/>
    <w:rsid w:val="000B1F99"/>
    <w:rsid w:val="000B209F"/>
    <w:rsid w:val="000B23EB"/>
    <w:rsid w:val="000B2A8C"/>
    <w:rsid w:val="000B2B66"/>
    <w:rsid w:val="000B3A76"/>
    <w:rsid w:val="000B4FE6"/>
    <w:rsid w:val="000B5FA0"/>
    <w:rsid w:val="000B67C3"/>
    <w:rsid w:val="000B795E"/>
    <w:rsid w:val="000B7E37"/>
    <w:rsid w:val="000C0CDD"/>
    <w:rsid w:val="000C0D31"/>
    <w:rsid w:val="000C2463"/>
    <w:rsid w:val="000C2D21"/>
    <w:rsid w:val="000C3A38"/>
    <w:rsid w:val="000C470C"/>
    <w:rsid w:val="000D0FA2"/>
    <w:rsid w:val="000D153F"/>
    <w:rsid w:val="000D2F8D"/>
    <w:rsid w:val="000D3BBD"/>
    <w:rsid w:val="000D4822"/>
    <w:rsid w:val="000D5212"/>
    <w:rsid w:val="000D5739"/>
    <w:rsid w:val="000D71E5"/>
    <w:rsid w:val="000D7739"/>
    <w:rsid w:val="000E1101"/>
    <w:rsid w:val="000E16F5"/>
    <w:rsid w:val="000E19E1"/>
    <w:rsid w:val="000E4266"/>
    <w:rsid w:val="000E520C"/>
    <w:rsid w:val="000E624A"/>
    <w:rsid w:val="000F001D"/>
    <w:rsid w:val="000F27F7"/>
    <w:rsid w:val="000F5151"/>
    <w:rsid w:val="000F548D"/>
    <w:rsid w:val="000F59B9"/>
    <w:rsid w:val="000F6275"/>
    <w:rsid w:val="000F6A74"/>
    <w:rsid w:val="00100182"/>
    <w:rsid w:val="001002D8"/>
    <w:rsid w:val="00101B7E"/>
    <w:rsid w:val="0010263A"/>
    <w:rsid w:val="00104BF8"/>
    <w:rsid w:val="0010578E"/>
    <w:rsid w:val="00106B63"/>
    <w:rsid w:val="00106BC9"/>
    <w:rsid w:val="00107904"/>
    <w:rsid w:val="00107D35"/>
    <w:rsid w:val="001112A0"/>
    <w:rsid w:val="00111BC7"/>
    <w:rsid w:val="00112023"/>
    <w:rsid w:val="0011264F"/>
    <w:rsid w:val="00112FB4"/>
    <w:rsid w:val="00117006"/>
    <w:rsid w:val="001170EF"/>
    <w:rsid w:val="001216A3"/>
    <w:rsid w:val="00122847"/>
    <w:rsid w:val="00123295"/>
    <w:rsid w:val="00123B63"/>
    <w:rsid w:val="00123D1B"/>
    <w:rsid w:val="001271D3"/>
    <w:rsid w:val="001275EB"/>
    <w:rsid w:val="0013010C"/>
    <w:rsid w:val="00131421"/>
    <w:rsid w:val="0013169C"/>
    <w:rsid w:val="00131CAD"/>
    <w:rsid w:val="00132202"/>
    <w:rsid w:val="001340EF"/>
    <w:rsid w:val="0013455F"/>
    <w:rsid w:val="00134FE2"/>
    <w:rsid w:val="00136169"/>
    <w:rsid w:val="0013654C"/>
    <w:rsid w:val="00136A8D"/>
    <w:rsid w:val="00140C86"/>
    <w:rsid w:val="001414A6"/>
    <w:rsid w:val="00141D29"/>
    <w:rsid w:val="00142106"/>
    <w:rsid w:val="001439F1"/>
    <w:rsid w:val="001459D9"/>
    <w:rsid w:val="00145CD7"/>
    <w:rsid w:val="00146E31"/>
    <w:rsid w:val="001471CC"/>
    <w:rsid w:val="00147616"/>
    <w:rsid w:val="00147B0D"/>
    <w:rsid w:val="00150747"/>
    <w:rsid w:val="00150942"/>
    <w:rsid w:val="0015241E"/>
    <w:rsid w:val="001531D0"/>
    <w:rsid w:val="001533CB"/>
    <w:rsid w:val="00154839"/>
    <w:rsid w:val="00154D69"/>
    <w:rsid w:val="00154D7D"/>
    <w:rsid w:val="00157652"/>
    <w:rsid w:val="00157EA3"/>
    <w:rsid w:val="00160F87"/>
    <w:rsid w:val="001623ED"/>
    <w:rsid w:val="00162E0E"/>
    <w:rsid w:val="00163746"/>
    <w:rsid w:val="00166D97"/>
    <w:rsid w:val="00166FF9"/>
    <w:rsid w:val="00167ABE"/>
    <w:rsid w:val="001724A6"/>
    <w:rsid w:val="001724C3"/>
    <w:rsid w:val="001741DB"/>
    <w:rsid w:val="001742B3"/>
    <w:rsid w:val="00175460"/>
    <w:rsid w:val="00175827"/>
    <w:rsid w:val="001761A0"/>
    <w:rsid w:val="00176C2B"/>
    <w:rsid w:val="00180A2C"/>
    <w:rsid w:val="00180ADA"/>
    <w:rsid w:val="00180F35"/>
    <w:rsid w:val="00181871"/>
    <w:rsid w:val="00182025"/>
    <w:rsid w:val="0018306B"/>
    <w:rsid w:val="001838EF"/>
    <w:rsid w:val="00184594"/>
    <w:rsid w:val="0018722C"/>
    <w:rsid w:val="00190383"/>
    <w:rsid w:val="001912F7"/>
    <w:rsid w:val="001918A0"/>
    <w:rsid w:val="00192499"/>
    <w:rsid w:val="001926C1"/>
    <w:rsid w:val="001943AA"/>
    <w:rsid w:val="00194B03"/>
    <w:rsid w:val="00194FD4"/>
    <w:rsid w:val="00197829"/>
    <w:rsid w:val="00197AD3"/>
    <w:rsid w:val="00197EEA"/>
    <w:rsid w:val="001A18ED"/>
    <w:rsid w:val="001A322F"/>
    <w:rsid w:val="001A4466"/>
    <w:rsid w:val="001A4BA2"/>
    <w:rsid w:val="001A5A4D"/>
    <w:rsid w:val="001A6359"/>
    <w:rsid w:val="001A6403"/>
    <w:rsid w:val="001A65E6"/>
    <w:rsid w:val="001B00FE"/>
    <w:rsid w:val="001B0DBD"/>
    <w:rsid w:val="001B4DC1"/>
    <w:rsid w:val="001B7466"/>
    <w:rsid w:val="001B7628"/>
    <w:rsid w:val="001B7D69"/>
    <w:rsid w:val="001C0A23"/>
    <w:rsid w:val="001C1565"/>
    <w:rsid w:val="001C25A2"/>
    <w:rsid w:val="001C296E"/>
    <w:rsid w:val="001C2C2E"/>
    <w:rsid w:val="001C38DC"/>
    <w:rsid w:val="001C3FDA"/>
    <w:rsid w:val="001C48C3"/>
    <w:rsid w:val="001C5732"/>
    <w:rsid w:val="001C7918"/>
    <w:rsid w:val="001C7ADB"/>
    <w:rsid w:val="001D11D3"/>
    <w:rsid w:val="001D11FD"/>
    <w:rsid w:val="001D6DB5"/>
    <w:rsid w:val="001E0BA9"/>
    <w:rsid w:val="001E24FF"/>
    <w:rsid w:val="001E355D"/>
    <w:rsid w:val="001E5367"/>
    <w:rsid w:val="001E6988"/>
    <w:rsid w:val="001E7352"/>
    <w:rsid w:val="001F03EE"/>
    <w:rsid w:val="001F0668"/>
    <w:rsid w:val="001F0C99"/>
    <w:rsid w:val="001F1732"/>
    <w:rsid w:val="001F1D5C"/>
    <w:rsid w:val="001F30E0"/>
    <w:rsid w:val="001F49A0"/>
    <w:rsid w:val="001F4EFA"/>
    <w:rsid w:val="00200AFF"/>
    <w:rsid w:val="00201C01"/>
    <w:rsid w:val="00202BC1"/>
    <w:rsid w:val="00202CFA"/>
    <w:rsid w:val="00203557"/>
    <w:rsid w:val="00204EAC"/>
    <w:rsid w:val="00204FD4"/>
    <w:rsid w:val="002063DD"/>
    <w:rsid w:val="00207055"/>
    <w:rsid w:val="002101AC"/>
    <w:rsid w:val="00210968"/>
    <w:rsid w:val="00211745"/>
    <w:rsid w:val="00211EEC"/>
    <w:rsid w:val="00212EDE"/>
    <w:rsid w:val="0022096F"/>
    <w:rsid w:val="00221456"/>
    <w:rsid w:val="002243CC"/>
    <w:rsid w:val="002243E1"/>
    <w:rsid w:val="00226955"/>
    <w:rsid w:val="00227849"/>
    <w:rsid w:val="002312D5"/>
    <w:rsid w:val="00231AC4"/>
    <w:rsid w:val="00232483"/>
    <w:rsid w:val="00233D90"/>
    <w:rsid w:val="0023598D"/>
    <w:rsid w:val="00236722"/>
    <w:rsid w:val="00241CBD"/>
    <w:rsid w:val="00243301"/>
    <w:rsid w:val="00244E33"/>
    <w:rsid w:val="002454A8"/>
    <w:rsid w:val="00245BED"/>
    <w:rsid w:val="002502F5"/>
    <w:rsid w:val="00251EBE"/>
    <w:rsid w:val="00252A12"/>
    <w:rsid w:val="00253D89"/>
    <w:rsid w:val="00254CF3"/>
    <w:rsid w:val="00254D10"/>
    <w:rsid w:val="00255282"/>
    <w:rsid w:val="0025548A"/>
    <w:rsid w:val="00256FB6"/>
    <w:rsid w:val="0025719B"/>
    <w:rsid w:val="002575AA"/>
    <w:rsid w:val="00257BA0"/>
    <w:rsid w:val="0026311D"/>
    <w:rsid w:val="00263526"/>
    <w:rsid w:val="0026367F"/>
    <w:rsid w:val="00264DDC"/>
    <w:rsid w:val="00265BC3"/>
    <w:rsid w:val="00266BDE"/>
    <w:rsid w:val="002672B6"/>
    <w:rsid w:val="00267618"/>
    <w:rsid w:val="00267716"/>
    <w:rsid w:val="00267BFC"/>
    <w:rsid w:val="00270E13"/>
    <w:rsid w:val="002730D5"/>
    <w:rsid w:val="00273FAA"/>
    <w:rsid w:val="002740B1"/>
    <w:rsid w:val="00274DBB"/>
    <w:rsid w:val="00274FE6"/>
    <w:rsid w:val="002758C8"/>
    <w:rsid w:val="00275DE6"/>
    <w:rsid w:val="00277018"/>
    <w:rsid w:val="00280C36"/>
    <w:rsid w:val="00280DAC"/>
    <w:rsid w:val="0028346A"/>
    <w:rsid w:val="002856E4"/>
    <w:rsid w:val="00287688"/>
    <w:rsid w:val="00292EFE"/>
    <w:rsid w:val="002951FB"/>
    <w:rsid w:val="00295959"/>
    <w:rsid w:val="00296848"/>
    <w:rsid w:val="00297ADD"/>
    <w:rsid w:val="002A0377"/>
    <w:rsid w:val="002A1CF3"/>
    <w:rsid w:val="002A1E0F"/>
    <w:rsid w:val="002A2378"/>
    <w:rsid w:val="002A25B1"/>
    <w:rsid w:val="002A28B1"/>
    <w:rsid w:val="002A3FB0"/>
    <w:rsid w:val="002A4AFE"/>
    <w:rsid w:val="002A6C90"/>
    <w:rsid w:val="002A7FDA"/>
    <w:rsid w:val="002B0F9E"/>
    <w:rsid w:val="002B1CFF"/>
    <w:rsid w:val="002B2BE4"/>
    <w:rsid w:val="002B55C0"/>
    <w:rsid w:val="002B58CC"/>
    <w:rsid w:val="002B5D56"/>
    <w:rsid w:val="002B5F09"/>
    <w:rsid w:val="002B75C1"/>
    <w:rsid w:val="002C1846"/>
    <w:rsid w:val="002C33CA"/>
    <w:rsid w:val="002C354F"/>
    <w:rsid w:val="002C413C"/>
    <w:rsid w:val="002C465C"/>
    <w:rsid w:val="002C472F"/>
    <w:rsid w:val="002C4B0F"/>
    <w:rsid w:val="002C5C2C"/>
    <w:rsid w:val="002C5F0D"/>
    <w:rsid w:val="002C6420"/>
    <w:rsid w:val="002C6495"/>
    <w:rsid w:val="002D225F"/>
    <w:rsid w:val="002D234A"/>
    <w:rsid w:val="002D3A92"/>
    <w:rsid w:val="002D43E7"/>
    <w:rsid w:val="002D5014"/>
    <w:rsid w:val="002E0569"/>
    <w:rsid w:val="002E07E6"/>
    <w:rsid w:val="002E0BBE"/>
    <w:rsid w:val="002E0DEF"/>
    <w:rsid w:val="002E2EC5"/>
    <w:rsid w:val="002E3CEF"/>
    <w:rsid w:val="002E46F0"/>
    <w:rsid w:val="002E679E"/>
    <w:rsid w:val="002F064A"/>
    <w:rsid w:val="002F0736"/>
    <w:rsid w:val="002F0BCA"/>
    <w:rsid w:val="002F17B8"/>
    <w:rsid w:val="002F1857"/>
    <w:rsid w:val="002F3746"/>
    <w:rsid w:val="002F3E33"/>
    <w:rsid w:val="002F64D5"/>
    <w:rsid w:val="002F79A3"/>
    <w:rsid w:val="00300306"/>
    <w:rsid w:val="0030070F"/>
    <w:rsid w:val="00300878"/>
    <w:rsid w:val="00301267"/>
    <w:rsid w:val="00301603"/>
    <w:rsid w:val="003048F2"/>
    <w:rsid w:val="00305FFF"/>
    <w:rsid w:val="00306037"/>
    <w:rsid w:val="00306B7C"/>
    <w:rsid w:val="00306EC2"/>
    <w:rsid w:val="003078D4"/>
    <w:rsid w:val="00311CD0"/>
    <w:rsid w:val="00313FD4"/>
    <w:rsid w:val="0031430F"/>
    <w:rsid w:val="00314708"/>
    <w:rsid w:val="0031489C"/>
    <w:rsid w:val="00316983"/>
    <w:rsid w:val="00317D91"/>
    <w:rsid w:val="00321A28"/>
    <w:rsid w:val="00324069"/>
    <w:rsid w:val="00324A3D"/>
    <w:rsid w:val="003261CD"/>
    <w:rsid w:val="00327502"/>
    <w:rsid w:val="00330C27"/>
    <w:rsid w:val="00331E60"/>
    <w:rsid w:val="00331FD5"/>
    <w:rsid w:val="003323A4"/>
    <w:rsid w:val="00334327"/>
    <w:rsid w:val="003354EB"/>
    <w:rsid w:val="00336307"/>
    <w:rsid w:val="00336443"/>
    <w:rsid w:val="00340313"/>
    <w:rsid w:val="00340C45"/>
    <w:rsid w:val="00343BCE"/>
    <w:rsid w:val="00347E88"/>
    <w:rsid w:val="003520E8"/>
    <w:rsid w:val="003524FF"/>
    <w:rsid w:val="0035327A"/>
    <w:rsid w:val="00353930"/>
    <w:rsid w:val="003542C4"/>
    <w:rsid w:val="00354F44"/>
    <w:rsid w:val="00355C39"/>
    <w:rsid w:val="00356250"/>
    <w:rsid w:val="00356EE1"/>
    <w:rsid w:val="003574BC"/>
    <w:rsid w:val="00357FE5"/>
    <w:rsid w:val="0036243E"/>
    <w:rsid w:val="00364B8C"/>
    <w:rsid w:val="003654B2"/>
    <w:rsid w:val="00366891"/>
    <w:rsid w:val="00367704"/>
    <w:rsid w:val="0037081B"/>
    <w:rsid w:val="00372309"/>
    <w:rsid w:val="00372885"/>
    <w:rsid w:val="00372AC4"/>
    <w:rsid w:val="003748C7"/>
    <w:rsid w:val="003762E4"/>
    <w:rsid w:val="00377895"/>
    <w:rsid w:val="00377915"/>
    <w:rsid w:val="00380403"/>
    <w:rsid w:val="00380AF0"/>
    <w:rsid w:val="003811C2"/>
    <w:rsid w:val="003819CB"/>
    <w:rsid w:val="00384382"/>
    <w:rsid w:val="00385583"/>
    <w:rsid w:val="00387974"/>
    <w:rsid w:val="00390E4F"/>
    <w:rsid w:val="00391395"/>
    <w:rsid w:val="00391ABE"/>
    <w:rsid w:val="003925AE"/>
    <w:rsid w:val="003935BF"/>
    <w:rsid w:val="00393A60"/>
    <w:rsid w:val="003A1D95"/>
    <w:rsid w:val="003A627C"/>
    <w:rsid w:val="003A65BA"/>
    <w:rsid w:val="003B12F1"/>
    <w:rsid w:val="003B3CC4"/>
    <w:rsid w:val="003B40FD"/>
    <w:rsid w:val="003B4858"/>
    <w:rsid w:val="003B494A"/>
    <w:rsid w:val="003B51F7"/>
    <w:rsid w:val="003B7626"/>
    <w:rsid w:val="003C02C4"/>
    <w:rsid w:val="003C1F49"/>
    <w:rsid w:val="003C22CF"/>
    <w:rsid w:val="003C2F9E"/>
    <w:rsid w:val="003C2FF8"/>
    <w:rsid w:val="003C36A7"/>
    <w:rsid w:val="003C3D13"/>
    <w:rsid w:val="003C3E23"/>
    <w:rsid w:val="003C4A86"/>
    <w:rsid w:val="003C4CCE"/>
    <w:rsid w:val="003C54AE"/>
    <w:rsid w:val="003C5D76"/>
    <w:rsid w:val="003C5FA0"/>
    <w:rsid w:val="003C67B4"/>
    <w:rsid w:val="003C7086"/>
    <w:rsid w:val="003C70DE"/>
    <w:rsid w:val="003C7307"/>
    <w:rsid w:val="003D2453"/>
    <w:rsid w:val="003D47EA"/>
    <w:rsid w:val="003D4A84"/>
    <w:rsid w:val="003D51DF"/>
    <w:rsid w:val="003D53EF"/>
    <w:rsid w:val="003D5E95"/>
    <w:rsid w:val="003D6710"/>
    <w:rsid w:val="003E28E4"/>
    <w:rsid w:val="003E2D3E"/>
    <w:rsid w:val="003E2DA9"/>
    <w:rsid w:val="003E30AE"/>
    <w:rsid w:val="003E3191"/>
    <w:rsid w:val="003E32FC"/>
    <w:rsid w:val="003E38B5"/>
    <w:rsid w:val="003E3BFF"/>
    <w:rsid w:val="003E41F6"/>
    <w:rsid w:val="003E5451"/>
    <w:rsid w:val="003E6787"/>
    <w:rsid w:val="003E7008"/>
    <w:rsid w:val="003E7731"/>
    <w:rsid w:val="003F3582"/>
    <w:rsid w:val="003F41A2"/>
    <w:rsid w:val="003F6CF4"/>
    <w:rsid w:val="003F6E85"/>
    <w:rsid w:val="0040117E"/>
    <w:rsid w:val="00401725"/>
    <w:rsid w:val="00402171"/>
    <w:rsid w:val="00405156"/>
    <w:rsid w:val="0040532E"/>
    <w:rsid w:val="00405E46"/>
    <w:rsid w:val="004060FF"/>
    <w:rsid w:val="00407864"/>
    <w:rsid w:val="0041095C"/>
    <w:rsid w:val="0041298D"/>
    <w:rsid w:val="00412E7D"/>
    <w:rsid w:val="00413018"/>
    <w:rsid w:val="0041335D"/>
    <w:rsid w:val="004138D4"/>
    <w:rsid w:val="00413B2C"/>
    <w:rsid w:val="00416EC2"/>
    <w:rsid w:val="004175D4"/>
    <w:rsid w:val="00417F50"/>
    <w:rsid w:val="00420EFB"/>
    <w:rsid w:val="00422349"/>
    <w:rsid w:val="004225C1"/>
    <w:rsid w:val="00423052"/>
    <w:rsid w:val="00423741"/>
    <w:rsid w:val="00424DC4"/>
    <w:rsid w:val="00427728"/>
    <w:rsid w:val="00431D7C"/>
    <w:rsid w:val="004373FB"/>
    <w:rsid w:val="00441D8B"/>
    <w:rsid w:val="00443585"/>
    <w:rsid w:val="0044385F"/>
    <w:rsid w:val="0044426D"/>
    <w:rsid w:val="00444904"/>
    <w:rsid w:val="00444AF5"/>
    <w:rsid w:val="00444CDC"/>
    <w:rsid w:val="00445F95"/>
    <w:rsid w:val="00446C3C"/>
    <w:rsid w:val="004475E9"/>
    <w:rsid w:val="00447F1F"/>
    <w:rsid w:val="004508AD"/>
    <w:rsid w:val="00450F59"/>
    <w:rsid w:val="00451EC6"/>
    <w:rsid w:val="00452FA0"/>
    <w:rsid w:val="00453A4C"/>
    <w:rsid w:val="00453FE7"/>
    <w:rsid w:val="004540C2"/>
    <w:rsid w:val="004543E2"/>
    <w:rsid w:val="004552C1"/>
    <w:rsid w:val="00456205"/>
    <w:rsid w:val="00462258"/>
    <w:rsid w:val="00462741"/>
    <w:rsid w:val="00462B38"/>
    <w:rsid w:val="00462B44"/>
    <w:rsid w:val="004656FF"/>
    <w:rsid w:val="004659FE"/>
    <w:rsid w:val="00466412"/>
    <w:rsid w:val="0046680C"/>
    <w:rsid w:val="00466C0A"/>
    <w:rsid w:val="00467D7F"/>
    <w:rsid w:val="0047087C"/>
    <w:rsid w:val="00470ADC"/>
    <w:rsid w:val="00470C1B"/>
    <w:rsid w:val="004725D7"/>
    <w:rsid w:val="00473FED"/>
    <w:rsid w:val="00474B93"/>
    <w:rsid w:val="00474F75"/>
    <w:rsid w:val="00475215"/>
    <w:rsid w:val="00475828"/>
    <w:rsid w:val="00481ADF"/>
    <w:rsid w:val="0048285D"/>
    <w:rsid w:val="004829D1"/>
    <w:rsid w:val="00483AB3"/>
    <w:rsid w:val="00484B54"/>
    <w:rsid w:val="00485398"/>
    <w:rsid w:val="00485BE9"/>
    <w:rsid w:val="004860F6"/>
    <w:rsid w:val="004861D5"/>
    <w:rsid w:val="004905B1"/>
    <w:rsid w:val="0049413C"/>
    <w:rsid w:val="00494938"/>
    <w:rsid w:val="00497235"/>
    <w:rsid w:val="00497E70"/>
    <w:rsid w:val="00497FF9"/>
    <w:rsid w:val="004A0DC5"/>
    <w:rsid w:val="004A0DFF"/>
    <w:rsid w:val="004A1C9F"/>
    <w:rsid w:val="004A2B17"/>
    <w:rsid w:val="004A3E6B"/>
    <w:rsid w:val="004A5074"/>
    <w:rsid w:val="004A5258"/>
    <w:rsid w:val="004A6459"/>
    <w:rsid w:val="004A7EC6"/>
    <w:rsid w:val="004B026A"/>
    <w:rsid w:val="004B31CD"/>
    <w:rsid w:val="004C0AB8"/>
    <w:rsid w:val="004C1C8E"/>
    <w:rsid w:val="004C4E45"/>
    <w:rsid w:val="004C61DF"/>
    <w:rsid w:val="004C6BA9"/>
    <w:rsid w:val="004C6C57"/>
    <w:rsid w:val="004D0159"/>
    <w:rsid w:val="004D3249"/>
    <w:rsid w:val="004D326F"/>
    <w:rsid w:val="004D3668"/>
    <w:rsid w:val="004D415D"/>
    <w:rsid w:val="004D493F"/>
    <w:rsid w:val="004E0112"/>
    <w:rsid w:val="004E03DE"/>
    <w:rsid w:val="004E21AF"/>
    <w:rsid w:val="004E280B"/>
    <w:rsid w:val="004E4A5D"/>
    <w:rsid w:val="004E558F"/>
    <w:rsid w:val="004E6F5E"/>
    <w:rsid w:val="004E7965"/>
    <w:rsid w:val="004F3EFC"/>
    <w:rsid w:val="004F41AF"/>
    <w:rsid w:val="004F710A"/>
    <w:rsid w:val="004F7980"/>
    <w:rsid w:val="00502EA8"/>
    <w:rsid w:val="00502FF6"/>
    <w:rsid w:val="00503227"/>
    <w:rsid w:val="005039B7"/>
    <w:rsid w:val="00504104"/>
    <w:rsid w:val="00504800"/>
    <w:rsid w:val="00506702"/>
    <w:rsid w:val="0050673B"/>
    <w:rsid w:val="0051066C"/>
    <w:rsid w:val="00510973"/>
    <w:rsid w:val="00511AAE"/>
    <w:rsid w:val="00512AF1"/>
    <w:rsid w:val="00512E98"/>
    <w:rsid w:val="00515021"/>
    <w:rsid w:val="00515524"/>
    <w:rsid w:val="0052128D"/>
    <w:rsid w:val="00527346"/>
    <w:rsid w:val="00530359"/>
    <w:rsid w:val="005310A4"/>
    <w:rsid w:val="00532213"/>
    <w:rsid w:val="00532F96"/>
    <w:rsid w:val="0053366D"/>
    <w:rsid w:val="00534546"/>
    <w:rsid w:val="0053601E"/>
    <w:rsid w:val="00536430"/>
    <w:rsid w:val="00543632"/>
    <w:rsid w:val="00544E82"/>
    <w:rsid w:val="00546D96"/>
    <w:rsid w:val="00550F7F"/>
    <w:rsid w:val="00551340"/>
    <w:rsid w:val="00551FB9"/>
    <w:rsid w:val="00552385"/>
    <w:rsid w:val="00552719"/>
    <w:rsid w:val="00553A43"/>
    <w:rsid w:val="00553F2C"/>
    <w:rsid w:val="0055535C"/>
    <w:rsid w:val="00555682"/>
    <w:rsid w:val="0055658F"/>
    <w:rsid w:val="0055795E"/>
    <w:rsid w:val="00557C4A"/>
    <w:rsid w:val="005607A6"/>
    <w:rsid w:val="00563B60"/>
    <w:rsid w:val="00566B74"/>
    <w:rsid w:val="005713B8"/>
    <w:rsid w:val="005714D6"/>
    <w:rsid w:val="005725DC"/>
    <w:rsid w:val="00574C70"/>
    <w:rsid w:val="0057522E"/>
    <w:rsid w:val="00575373"/>
    <w:rsid w:val="00576BAB"/>
    <w:rsid w:val="00577A0D"/>
    <w:rsid w:val="00580CEB"/>
    <w:rsid w:val="00583A81"/>
    <w:rsid w:val="00584E40"/>
    <w:rsid w:val="00585448"/>
    <w:rsid w:val="00587988"/>
    <w:rsid w:val="005908C7"/>
    <w:rsid w:val="00591949"/>
    <w:rsid w:val="00591DE4"/>
    <w:rsid w:val="00592076"/>
    <w:rsid w:val="005927E6"/>
    <w:rsid w:val="00594499"/>
    <w:rsid w:val="00594B6F"/>
    <w:rsid w:val="00597B9F"/>
    <w:rsid w:val="005A29C4"/>
    <w:rsid w:val="005A2BDF"/>
    <w:rsid w:val="005A5678"/>
    <w:rsid w:val="005A73B4"/>
    <w:rsid w:val="005B169A"/>
    <w:rsid w:val="005B27A5"/>
    <w:rsid w:val="005B28BC"/>
    <w:rsid w:val="005B4698"/>
    <w:rsid w:val="005C0B02"/>
    <w:rsid w:val="005C183B"/>
    <w:rsid w:val="005C2136"/>
    <w:rsid w:val="005C2DB2"/>
    <w:rsid w:val="005C3630"/>
    <w:rsid w:val="005C42DE"/>
    <w:rsid w:val="005C449F"/>
    <w:rsid w:val="005C4E6E"/>
    <w:rsid w:val="005C5178"/>
    <w:rsid w:val="005C7C8A"/>
    <w:rsid w:val="005D08C8"/>
    <w:rsid w:val="005D2F41"/>
    <w:rsid w:val="005D4676"/>
    <w:rsid w:val="005D4E15"/>
    <w:rsid w:val="005D5DED"/>
    <w:rsid w:val="005D6CFF"/>
    <w:rsid w:val="005E0835"/>
    <w:rsid w:val="005E0E43"/>
    <w:rsid w:val="005E1608"/>
    <w:rsid w:val="005E239A"/>
    <w:rsid w:val="005E24B1"/>
    <w:rsid w:val="005E5FD6"/>
    <w:rsid w:val="005E66EE"/>
    <w:rsid w:val="005E72E0"/>
    <w:rsid w:val="005E7C48"/>
    <w:rsid w:val="005F0114"/>
    <w:rsid w:val="005F0D7A"/>
    <w:rsid w:val="005F147D"/>
    <w:rsid w:val="005F1512"/>
    <w:rsid w:val="005F3115"/>
    <w:rsid w:val="005F3D85"/>
    <w:rsid w:val="005F4284"/>
    <w:rsid w:val="005F53B4"/>
    <w:rsid w:val="005F6A51"/>
    <w:rsid w:val="005F6C64"/>
    <w:rsid w:val="005F771E"/>
    <w:rsid w:val="00600918"/>
    <w:rsid w:val="00601E62"/>
    <w:rsid w:val="00602F1E"/>
    <w:rsid w:val="006034DF"/>
    <w:rsid w:val="00603794"/>
    <w:rsid w:val="0060382B"/>
    <w:rsid w:val="00607D1D"/>
    <w:rsid w:val="00610F09"/>
    <w:rsid w:val="00610FD4"/>
    <w:rsid w:val="00612DFE"/>
    <w:rsid w:val="00614305"/>
    <w:rsid w:val="00614B71"/>
    <w:rsid w:val="006156B1"/>
    <w:rsid w:val="0061738A"/>
    <w:rsid w:val="006177AC"/>
    <w:rsid w:val="0062000C"/>
    <w:rsid w:val="006208A8"/>
    <w:rsid w:val="00623436"/>
    <w:rsid w:val="00624016"/>
    <w:rsid w:val="00625C5E"/>
    <w:rsid w:val="006262E0"/>
    <w:rsid w:val="00630379"/>
    <w:rsid w:val="00630D45"/>
    <w:rsid w:val="00631946"/>
    <w:rsid w:val="00631A24"/>
    <w:rsid w:val="00631DB6"/>
    <w:rsid w:val="00631F30"/>
    <w:rsid w:val="00632FD8"/>
    <w:rsid w:val="00633D76"/>
    <w:rsid w:val="00634DAE"/>
    <w:rsid w:val="00635396"/>
    <w:rsid w:val="00637424"/>
    <w:rsid w:val="00641428"/>
    <w:rsid w:val="00643BF9"/>
    <w:rsid w:val="0064432B"/>
    <w:rsid w:val="00645792"/>
    <w:rsid w:val="0064598A"/>
    <w:rsid w:val="00647ECF"/>
    <w:rsid w:val="00650510"/>
    <w:rsid w:val="006511D5"/>
    <w:rsid w:val="00651C8B"/>
    <w:rsid w:val="0065661F"/>
    <w:rsid w:val="00656E63"/>
    <w:rsid w:val="00657FBE"/>
    <w:rsid w:val="00661832"/>
    <w:rsid w:val="006618A5"/>
    <w:rsid w:val="006619F0"/>
    <w:rsid w:val="0066260A"/>
    <w:rsid w:val="00663769"/>
    <w:rsid w:val="006649A6"/>
    <w:rsid w:val="006649CB"/>
    <w:rsid w:val="00666BAF"/>
    <w:rsid w:val="006708D5"/>
    <w:rsid w:val="00671304"/>
    <w:rsid w:val="00673877"/>
    <w:rsid w:val="00674DBB"/>
    <w:rsid w:val="006765D3"/>
    <w:rsid w:val="006768D5"/>
    <w:rsid w:val="00676D15"/>
    <w:rsid w:val="00676EDE"/>
    <w:rsid w:val="0067796E"/>
    <w:rsid w:val="00680355"/>
    <w:rsid w:val="006815A9"/>
    <w:rsid w:val="006821CE"/>
    <w:rsid w:val="00682932"/>
    <w:rsid w:val="00683661"/>
    <w:rsid w:val="00684388"/>
    <w:rsid w:val="0068593F"/>
    <w:rsid w:val="00685C7E"/>
    <w:rsid w:val="00686C44"/>
    <w:rsid w:val="006870B1"/>
    <w:rsid w:val="00690251"/>
    <w:rsid w:val="0069048C"/>
    <w:rsid w:val="00690EC6"/>
    <w:rsid w:val="00690FF2"/>
    <w:rsid w:val="006910F9"/>
    <w:rsid w:val="00693577"/>
    <w:rsid w:val="00694278"/>
    <w:rsid w:val="00695202"/>
    <w:rsid w:val="006962C2"/>
    <w:rsid w:val="006970B7"/>
    <w:rsid w:val="00697894"/>
    <w:rsid w:val="006A24F0"/>
    <w:rsid w:val="006A36B6"/>
    <w:rsid w:val="006A3754"/>
    <w:rsid w:val="006A3EE5"/>
    <w:rsid w:val="006A4CBD"/>
    <w:rsid w:val="006A519F"/>
    <w:rsid w:val="006A7135"/>
    <w:rsid w:val="006B305A"/>
    <w:rsid w:val="006B4999"/>
    <w:rsid w:val="006C18BE"/>
    <w:rsid w:val="006C2A82"/>
    <w:rsid w:val="006C3ECE"/>
    <w:rsid w:val="006C3EE5"/>
    <w:rsid w:val="006C4073"/>
    <w:rsid w:val="006C43D0"/>
    <w:rsid w:val="006C448B"/>
    <w:rsid w:val="006C492B"/>
    <w:rsid w:val="006C4D7B"/>
    <w:rsid w:val="006C5D67"/>
    <w:rsid w:val="006C6207"/>
    <w:rsid w:val="006C6D69"/>
    <w:rsid w:val="006D09C0"/>
    <w:rsid w:val="006D2978"/>
    <w:rsid w:val="006D5F8A"/>
    <w:rsid w:val="006D6831"/>
    <w:rsid w:val="006D6AE7"/>
    <w:rsid w:val="006D6CB5"/>
    <w:rsid w:val="006E0038"/>
    <w:rsid w:val="006E0338"/>
    <w:rsid w:val="006E04EB"/>
    <w:rsid w:val="006E0E84"/>
    <w:rsid w:val="006E4573"/>
    <w:rsid w:val="006E5F5A"/>
    <w:rsid w:val="006E7367"/>
    <w:rsid w:val="006E7FF5"/>
    <w:rsid w:val="006F0F29"/>
    <w:rsid w:val="006F305E"/>
    <w:rsid w:val="006F3C6B"/>
    <w:rsid w:val="006F4398"/>
    <w:rsid w:val="006F4626"/>
    <w:rsid w:val="006F563D"/>
    <w:rsid w:val="006F68DD"/>
    <w:rsid w:val="006F6AAC"/>
    <w:rsid w:val="00701B0D"/>
    <w:rsid w:val="007023E1"/>
    <w:rsid w:val="007029EB"/>
    <w:rsid w:val="00703C78"/>
    <w:rsid w:val="00704B7A"/>
    <w:rsid w:val="007052B0"/>
    <w:rsid w:val="00705F66"/>
    <w:rsid w:val="0070771F"/>
    <w:rsid w:val="007105F3"/>
    <w:rsid w:val="0071094F"/>
    <w:rsid w:val="0071688A"/>
    <w:rsid w:val="00716BFE"/>
    <w:rsid w:val="00720224"/>
    <w:rsid w:val="00721848"/>
    <w:rsid w:val="007232FE"/>
    <w:rsid w:val="00724044"/>
    <w:rsid w:val="007244DD"/>
    <w:rsid w:val="00725277"/>
    <w:rsid w:val="00726373"/>
    <w:rsid w:val="007308CB"/>
    <w:rsid w:val="00730D2E"/>
    <w:rsid w:val="007353F2"/>
    <w:rsid w:val="007357D6"/>
    <w:rsid w:val="007359E5"/>
    <w:rsid w:val="00736BDD"/>
    <w:rsid w:val="00737FB9"/>
    <w:rsid w:val="00741FB2"/>
    <w:rsid w:val="00742A04"/>
    <w:rsid w:val="00742A10"/>
    <w:rsid w:val="007443AC"/>
    <w:rsid w:val="00745517"/>
    <w:rsid w:val="00746196"/>
    <w:rsid w:val="00747C70"/>
    <w:rsid w:val="007512C7"/>
    <w:rsid w:val="00751509"/>
    <w:rsid w:val="0075294B"/>
    <w:rsid w:val="00752974"/>
    <w:rsid w:val="00753494"/>
    <w:rsid w:val="007538E8"/>
    <w:rsid w:val="00754CED"/>
    <w:rsid w:val="00754D27"/>
    <w:rsid w:val="00756D84"/>
    <w:rsid w:val="00760885"/>
    <w:rsid w:val="0076163E"/>
    <w:rsid w:val="00761F0F"/>
    <w:rsid w:val="0076415F"/>
    <w:rsid w:val="00765B16"/>
    <w:rsid w:val="00766D74"/>
    <w:rsid w:val="00766DC8"/>
    <w:rsid w:val="007673C5"/>
    <w:rsid w:val="00770359"/>
    <w:rsid w:val="007715AC"/>
    <w:rsid w:val="00772805"/>
    <w:rsid w:val="00772B8F"/>
    <w:rsid w:val="00772CAE"/>
    <w:rsid w:val="00773F08"/>
    <w:rsid w:val="00775165"/>
    <w:rsid w:val="007756CE"/>
    <w:rsid w:val="007759AC"/>
    <w:rsid w:val="00776552"/>
    <w:rsid w:val="007774E6"/>
    <w:rsid w:val="0078033A"/>
    <w:rsid w:val="00780676"/>
    <w:rsid w:val="00781568"/>
    <w:rsid w:val="007819BF"/>
    <w:rsid w:val="00781A23"/>
    <w:rsid w:val="00783E94"/>
    <w:rsid w:val="00786004"/>
    <w:rsid w:val="00786247"/>
    <w:rsid w:val="0078759B"/>
    <w:rsid w:val="007875F7"/>
    <w:rsid w:val="007876D8"/>
    <w:rsid w:val="007879C1"/>
    <w:rsid w:val="00787B55"/>
    <w:rsid w:val="007921D4"/>
    <w:rsid w:val="007928F4"/>
    <w:rsid w:val="007937F0"/>
    <w:rsid w:val="00794363"/>
    <w:rsid w:val="00794B5D"/>
    <w:rsid w:val="00794D92"/>
    <w:rsid w:val="00795030"/>
    <w:rsid w:val="00796C5B"/>
    <w:rsid w:val="00796F25"/>
    <w:rsid w:val="0079772A"/>
    <w:rsid w:val="00797E6A"/>
    <w:rsid w:val="007A208F"/>
    <w:rsid w:val="007A4671"/>
    <w:rsid w:val="007A4B55"/>
    <w:rsid w:val="007A6125"/>
    <w:rsid w:val="007A632B"/>
    <w:rsid w:val="007A7386"/>
    <w:rsid w:val="007A7429"/>
    <w:rsid w:val="007A7700"/>
    <w:rsid w:val="007A7E25"/>
    <w:rsid w:val="007B1194"/>
    <w:rsid w:val="007B1418"/>
    <w:rsid w:val="007B5E82"/>
    <w:rsid w:val="007B681A"/>
    <w:rsid w:val="007B7C7E"/>
    <w:rsid w:val="007C05E0"/>
    <w:rsid w:val="007C4967"/>
    <w:rsid w:val="007C4E6F"/>
    <w:rsid w:val="007D244B"/>
    <w:rsid w:val="007D2C6D"/>
    <w:rsid w:val="007D364A"/>
    <w:rsid w:val="007D517E"/>
    <w:rsid w:val="007D66F0"/>
    <w:rsid w:val="007E0F24"/>
    <w:rsid w:val="007E1451"/>
    <w:rsid w:val="007E188F"/>
    <w:rsid w:val="007E1DF9"/>
    <w:rsid w:val="007E2317"/>
    <w:rsid w:val="007E3BE3"/>
    <w:rsid w:val="007E4CCB"/>
    <w:rsid w:val="007E51CC"/>
    <w:rsid w:val="007E5CA5"/>
    <w:rsid w:val="007E5D23"/>
    <w:rsid w:val="007E7BDC"/>
    <w:rsid w:val="007F115C"/>
    <w:rsid w:val="007F16F4"/>
    <w:rsid w:val="007F1C2C"/>
    <w:rsid w:val="007F34A3"/>
    <w:rsid w:val="007F3B1D"/>
    <w:rsid w:val="007F538E"/>
    <w:rsid w:val="007F5CF7"/>
    <w:rsid w:val="007F5E87"/>
    <w:rsid w:val="007F6862"/>
    <w:rsid w:val="007F7165"/>
    <w:rsid w:val="007F741A"/>
    <w:rsid w:val="007F7C3D"/>
    <w:rsid w:val="008012FC"/>
    <w:rsid w:val="00801B6F"/>
    <w:rsid w:val="00801BFA"/>
    <w:rsid w:val="008020D7"/>
    <w:rsid w:val="00802B2A"/>
    <w:rsid w:val="0080545E"/>
    <w:rsid w:val="0080683E"/>
    <w:rsid w:val="00807508"/>
    <w:rsid w:val="00810583"/>
    <w:rsid w:val="008106ED"/>
    <w:rsid w:val="00810E78"/>
    <w:rsid w:val="0081152D"/>
    <w:rsid w:val="00811DDE"/>
    <w:rsid w:val="0081611C"/>
    <w:rsid w:val="0081758B"/>
    <w:rsid w:val="00817590"/>
    <w:rsid w:val="008221C4"/>
    <w:rsid w:val="008224E9"/>
    <w:rsid w:val="00823DD0"/>
    <w:rsid w:val="0082455B"/>
    <w:rsid w:val="008256AE"/>
    <w:rsid w:val="00825A46"/>
    <w:rsid w:val="00825F12"/>
    <w:rsid w:val="008275BE"/>
    <w:rsid w:val="008309DB"/>
    <w:rsid w:val="00831FCB"/>
    <w:rsid w:val="00833085"/>
    <w:rsid w:val="0083412B"/>
    <w:rsid w:val="008366E2"/>
    <w:rsid w:val="0083768A"/>
    <w:rsid w:val="00837915"/>
    <w:rsid w:val="00837C0E"/>
    <w:rsid w:val="008419CE"/>
    <w:rsid w:val="00841CB7"/>
    <w:rsid w:val="008423C2"/>
    <w:rsid w:val="008446FD"/>
    <w:rsid w:val="008452CE"/>
    <w:rsid w:val="00845684"/>
    <w:rsid w:val="00845A31"/>
    <w:rsid w:val="00846C32"/>
    <w:rsid w:val="00847C6E"/>
    <w:rsid w:val="00851093"/>
    <w:rsid w:val="00851714"/>
    <w:rsid w:val="0085242A"/>
    <w:rsid w:val="008526F1"/>
    <w:rsid w:val="008533C0"/>
    <w:rsid w:val="00853553"/>
    <w:rsid w:val="00854FF3"/>
    <w:rsid w:val="00856917"/>
    <w:rsid w:val="008573EF"/>
    <w:rsid w:val="00860719"/>
    <w:rsid w:val="00861647"/>
    <w:rsid w:val="00862542"/>
    <w:rsid w:val="008635FD"/>
    <w:rsid w:val="00863B5C"/>
    <w:rsid w:val="008640B2"/>
    <w:rsid w:val="0086412F"/>
    <w:rsid w:val="00864921"/>
    <w:rsid w:val="00865559"/>
    <w:rsid w:val="00866788"/>
    <w:rsid w:val="0086691B"/>
    <w:rsid w:val="00866DBB"/>
    <w:rsid w:val="00870933"/>
    <w:rsid w:val="008716BD"/>
    <w:rsid w:val="0087189D"/>
    <w:rsid w:val="00872734"/>
    <w:rsid w:val="008729E4"/>
    <w:rsid w:val="00874D82"/>
    <w:rsid w:val="00875450"/>
    <w:rsid w:val="008754FC"/>
    <w:rsid w:val="008757CB"/>
    <w:rsid w:val="008762D0"/>
    <w:rsid w:val="0087753F"/>
    <w:rsid w:val="008834DA"/>
    <w:rsid w:val="00885B52"/>
    <w:rsid w:val="00885F7A"/>
    <w:rsid w:val="00886D20"/>
    <w:rsid w:val="00890E4C"/>
    <w:rsid w:val="008914EA"/>
    <w:rsid w:val="00891E2C"/>
    <w:rsid w:val="00891EAB"/>
    <w:rsid w:val="00895D66"/>
    <w:rsid w:val="00897CBD"/>
    <w:rsid w:val="008A0825"/>
    <w:rsid w:val="008A0F7A"/>
    <w:rsid w:val="008A122A"/>
    <w:rsid w:val="008A19E6"/>
    <w:rsid w:val="008A2DA7"/>
    <w:rsid w:val="008A42CF"/>
    <w:rsid w:val="008A5B87"/>
    <w:rsid w:val="008A5BB6"/>
    <w:rsid w:val="008A5FE3"/>
    <w:rsid w:val="008A6479"/>
    <w:rsid w:val="008A659D"/>
    <w:rsid w:val="008A6844"/>
    <w:rsid w:val="008A696F"/>
    <w:rsid w:val="008A6E4B"/>
    <w:rsid w:val="008A7483"/>
    <w:rsid w:val="008B1DDE"/>
    <w:rsid w:val="008B46A5"/>
    <w:rsid w:val="008B47DE"/>
    <w:rsid w:val="008B5D39"/>
    <w:rsid w:val="008B63B8"/>
    <w:rsid w:val="008B705F"/>
    <w:rsid w:val="008B7481"/>
    <w:rsid w:val="008C12E4"/>
    <w:rsid w:val="008C15CD"/>
    <w:rsid w:val="008C2301"/>
    <w:rsid w:val="008C3017"/>
    <w:rsid w:val="008C30B0"/>
    <w:rsid w:val="008C3B3C"/>
    <w:rsid w:val="008C7A91"/>
    <w:rsid w:val="008D04F1"/>
    <w:rsid w:val="008D1386"/>
    <w:rsid w:val="008D234B"/>
    <w:rsid w:val="008D3D43"/>
    <w:rsid w:val="008D3F9C"/>
    <w:rsid w:val="008D59E1"/>
    <w:rsid w:val="008D5DD5"/>
    <w:rsid w:val="008D5F85"/>
    <w:rsid w:val="008D62D8"/>
    <w:rsid w:val="008D6618"/>
    <w:rsid w:val="008D6790"/>
    <w:rsid w:val="008E0722"/>
    <w:rsid w:val="008E1B4A"/>
    <w:rsid w:val="008E28F3"/>
    <w:rsid w:val="008E4071"/>
    <w:rsid w:val="008E4104"/>
    <w:rsid w:val="008E559F"/>
    <w:rsid w:val="008E61FC"/>
    <w:rsid w:val="008E6E2A"/>
    <w:rsid w:val="008E7112"/>
    <w:rsid w:val="008E7250"/>
    <w:rsid w:val="008E7584"/>
    <w:rsid w:val="008E7832"/>
    <w:rsid w:val="008E7EDA"/>
    <w:rsid w:val="008F0AF8"/>
    <w:rsid w:val="008F0BC7"/>
    <w:rsid w:val="008F0C46"/>
    <w:rsid w:val="008F22F6"/>
    <w:rsid w:val="008F47F2"/>
    <w:rsid w:val="008F5F79"/>
    <w:rsid w:val="008F6ACA"/>
    <w:rsid w:val="008F7842"/>
    <w:rsid w:val="009001CB"/>
    <w:rsid w:val="00901605"/>
    <w:rsid w:val="00902529"/>
    <w:rsid w:val="00904F94"/>
    <w:rsid w:val="00906941"/>
    <w:rsid w:val="00906F34"/>
    <w:rsid w:val="009075B3"/>
    <w:rsid w:val="0091210E"/>
    <w:rsid w:val="009126D7"/>
    <w:rsid w:val="00913993"/>
    <w:rsid w:val="009146AE"/>
    <w:rsid w:val="00915077"/>
    <w:rsid w:val="00916414"/>
    <w:rsid w:val="00917CF2"/>
    <w:rsid w:val="009203C9"/>
    <w:rsid w:val="00920794"/>
    <w:rsid w:val="00921667"/>
    <w:rsid w:val="009240F8"/>
    <w:rsid w:val="00924593"/>
    <w:rsid w:val="009247EE"/>
    <w:rsid w:val="00925063"/>
    <w:rsid w:val="009266EF"/>
    <w:rsid w:val="00927210"/>
    <w:rsid w:val="00927B3C"/>
    <w:rsid w:val="009328F6"/>
    <w:rsid w:val="009333EE"/>
    <w:rsid w:val="009337C4"/>
    <w:rsid w:val="00934B81"/>
    <w:rsid w:val="00935AA0"/>
    <w:rsid w:val="009413EC"/>
    <w:rsid w:val="0094169A"/>
    <w:rsid w:val="009449F9"/>
    <w:rsid w:val="0094526E"/>
    <w:rsid w:val="00945823"/>
    <w:rsid w:val="00947AF3"/>
    <w:rsid w:val="00947F20"/>
    <w:rsid w:val="009529F3"/>
    <w:rsid w:val="00953309"/>
    <w:rsid w:val="00954AAA"/>
    <w:rsid w:val="0095664E"/>
    <w:rsid w:val="00960807"/>
    <w:rsid w:val="00962CC7"/>
    <w:rsid w:val="0096331E"/>
    <w:rsid w:val="00963A00"/>
    <w:rsid w:val="00964C9C"/>
    <w:rsid w:val="0096544B"/>
    <w:rsid w:val="00966179"/>
    <w:rsid w:val="00966D39"/>
    <w:rsid w:val="00970629"/>
    <w:rsid w:val="009729A2"/>
    <w:rsid w:val="00973F05"/>
    <w:rsid w:val="00975035"/>
    <w:rsid w:val="0097516A"/>
    <w:rsid w:val="0097540B"/>
    <w:rsid w:val="009778AA"/>
    <w:rsid w:val="00981B7F"/>
    <w:rsid w:val="00981BE3"/>
    <w:rsid w:val="0098575E"/>
    <w:rsid w:val="009857F0"/>
    <w:rsid w:val="00985EDB"/>
    <w:rsid w:val="00987966"/>
    <w:rsid w:val="00987BE1"/>
    <w:rsid w:val="0099386A"/>
    <w:rsid w:val="00995C1F"/>
    <w:rsid w:val="009962ED"/>
    <w:rsid w:val="0099777D"/>
    <w:rsid w:val="009A01F7"/>
    <w:rsid w:val="009A08DE"/>
    <w:rsid w:val="009A1A34"/>
    <w:rsid w:val="009A21B5"/>
    <w:rsid w:val="009A22B2"/>
    <w:rsid w:val="009A27F9"/>
    <w:rsid w:val="009A2B4A"/>
    <w:rsid w:val="009A2E6D"/>
    <w:rsid w:val="009A2EF3"/>
    <w:rsid w:val="009A31AC"/>
    <w:rsid w:val="009A321A"/>
    <w:rsid w:val="009A33E3"/>
    <w:rsid w:val="009A4B0B"/>
    <w:rsid w:val="009A5018"/>
    <w:rsid w:val="009A5324"/>
    <w:rsid w:val="009A60D7"/>
    <w:rsid w:val="009A7A17"/>
    <w:rsid w:val="009A7FD1"/>
    <w:rsid w:val="009B10C2"/>
    <w:rsid w:val="009B255A"/>
    <w:rsid w:val="009B3D4E"/>
    <w:rsid w:val="009B423C"/>
    <w:rsid w:val="009B4582"/>
    <w:rsid w:val="009B46B0"/>
    <w:rsid w:val="009B4D67"/>
    <w:rsid w:val="009C03D7"/>
    <w:rsid w:val="009C0499"/>
    <w:rsid w:val="009C28AA"/>
    <w:rsid w:val="009C3578"/>
    <w:rsid w:val="009C3840"/>
    <w:rsid w:val="009C41D5"/>
    <w:rsid w:val="009C5915"/>
    <w:rsid w:val="009C5A32"/>
    <w:rsid w:val="009C6AEF"/>
    <w:rsid w:val="009C7D6F"/>
    <w:rsid w:val="009D0010"/>
    <w:rsid w:val="009D0AC3"/>
    <w:rsid w:val="009D1318"/>
    <w:rsid w:val="009D1364"/>
    <w:rsid w:val="009D23E2"/>
    <w:rsid w:val="009D32A1"/>
    <w:rsid w:val="009D3C00"/>
    <w:rsid w:val="009D47DB"/>
    <w:rsid w:val="009E0C04"/>
    <w:rsid w:val="009E0DC4"/>
    <w:rsid w:val="009E2788"/>
    <w:rsid w:val="009E2F90"/>
    <w:rsid w:val="009E3597"/>
    <w:rsid w:val="009E377D"/>
    <w:rsid w:val="009E3E22"/>
    <w:rsid w:val="009E5EB4"/>
    <w:rsid w:val="009E696D"/>
    <w:rsid w:val="009E757F"/>
    <w:rsid w:val="009F16C1"/>
    <w:rsid w:val="009F1C09"/>
    <w:rsid w:val="009F2D57"/>
    <w:rsid w:val="009F6004"/>
    <w:rsid w:val="009F67C8"/>
    <w:rsid w:val="009F6F90"/>
    <w:rsid w:val="00A000E6"/>
    <w:rsid w:val="00A01067"/>
    <w:rsid w:val="00A0140B"/>
    <w:rsid w:val="00A01A4C"/>
    <w:rsid w:val="00A02682"/>
    <w:rsid w:val="00A0448D"/>
    <w:rsid w:val="00A05E10"/>
    <w:rsid w:val="00A05FEA"/>
    <w:rsid w:val="00A065D9"/>
    <w:rsid w:val="00A06B42"/>
    <w:rsid w:val="00A07E56"/>
    <w:rsid w:val="00A10C53"/>
    <w:rsid w:val="00A12D66"/>
    <w:rsid w:val="00A131AD"/>
    <w:rsid w:val="00A14203"/>
    <w:rsid w:val="00A150C9"/>
    <w:rsid w:val="00A162B3"/>
    <w:rsid w:val="00A17E78"/>
    <w:rsid w:val="00A20461"/>
    <w:rsid w:val="00A207A2"/>
    <w:rsid w:val="00A21A4D"/>
    <w:rsid w:val="00A231D8"/>
    <w:rsid w:val="00A23670"/>
    <w:rsid w:val="00A25295"/>
    <w:rsid w:val="00A259FC"/>
    <w:rsid w:val="00A26ED0"/>
    <w:rsid w:val="00A27E62"/>
    <w:rsid w:val="00A32424"/>
    <w:rsid w:val="00A324A0"/>
    <w:rsid w:val="00A32A4E"/>
    <w:rsid w:val="00A334F0"/>
    <w:rsid w:val="00A344BF"/>
    <w:rsid w:val="00A35E86"/>
    <w:rsid w:val="00A40430"/>
    <w:rsid w:val="00A4056E"/>
    <w:rsid w:val="00A42C6F"/>
    <w:rsid w:val="00A430A4"/>
    <w:rsid w:val="00A454DD"/>
    <w:rsid w:val="00A45A46"/>
    <w:rsid w:val="00A464E6"/>
    <w:rsid w:val="00A47196"/>
    <w:rsid w:val="00A57016"/>
    <w:rsid w:val="00A57040"/>
    <w:rsid w:val="00A60329"/>
    <w:rsid w:val="00A60691"/>
    <w:rsid w:val="00A67807"/>
    <w:rsid w:val="00A67D67"/>
    <w:rsid w:val="00A718F2"/>
    <w:rsid w:val="00A73957"/>
    <w:rsid w:val="00A73D8B"/>
    <w:rsid w:val="00A75AC6"/>
    <w:rsid w:val="00A76F50"/>
    <w:rsid w:val="00A811EF"/>
    <w:rsid w:val="00A8164E"/>
    <w:rsid w:val="00A82765"/>
    <w:rsid w:val="00A829A3"/>
    <w:rsid w:val="00A8402C"/>
    <w:rsid w:val="00A855ED"/>
    <w:rsid w:val="00A9077B"/>
    <w:rsid w:val="00A90F6D"/>
    <w:rsid w:val="00A9237B"/>
    <w:rsid w:val="00A92E15"/>
    <w:rsid w:val="00A931E4"/>
    <w:rsid w:val="00A9463F"/>
    <w:rsid w:val="00A95454"/>
    <w:rsid w:val="00A9615B"/>
    <w:rsid w:val="00A96BE9"/>
    <w:rsid w:val="00A97966"/>
    <w:rsid w:val="00AA0B09"/>
    <w:rsid w:val="00AA0DA8"/>
    <w:rsid w:val="00AA1384"/>
    <w:rsid w:val="00AA300A"/>
    <w:rsid w:val="00AA3847"/>
    <w:rsid w:val="00AA5162"/>
    <w:rsid w:val="00AA551F"/>
    <w:rsid w:val="00AA758B"/>
    <w:rsid w:val="00AB0EC5"/>
    <w:rsid w:val="00AB3213"/>
    <w:rsid w:val="00AB3A51"/>
    <w:rsid w:val="00AB4B76"/>
    <w:rsid w:val="00AB4FCB"/>
    <w:rsid w:val="00AB5E4A"/>
    <w:rsid w:val="00AB65E7"/>
    <w:rsid w:val="00AB74B8"/>
    <w:rsid w:val="00AC089F"/>
    <w:rsid w:val="00AC13BB"/>
    <w:rsid w:val="00AC17E3"/>
    <w:rsid w:val="00AC18D7"/>
    <w:rsid w:val="00AC278A"/>
    <w:rsid w:val="00AC4110"/>
    <w:rsid w:val="00AC4A01"/>
    <w:rsid w:val="00AC5742"/>
    <w:rsid w:val="00AC5B41"/>
    <w:rsid w:val="00AC633F"/>
    <w:rsid w:val="00AC792F"/>
    <w:rsid w:val="00AC7EC1"/>
    <w:rsid w:val="00AD0A3E"/>
    <w:rsid w:val="00AD1DFA"/>
    <w:rsid w:val="00AD39C2"/>
    <w:rsid w:val="00AD3A44"/>
    <w:rsid w:val="00AD3A4A"/>
    <w:rsid w:val="00AD470C"/>
    <w:rsid w:val="00AD55D2"/>
    <w:rsid w:val="00AD6288"/>
    <w:rsid w:val="00AD70EC"/>
    <w:rsid w:val="00AD7AB6"/>
    <w:rsid w:val="00AE03ED"/>
    <w:rsid w:val="00AE0410"/>
    <w:rsid w:val="00AE5218"/>
    <w:rsid w:val="00AF043E"/>
    <w:rsid w:val="00AF0799"/>
    <w:rsid w:val="00AF1123"/>
    <w:rsid w:val="00AF191F"/>
    <w:rsid w:val="00AF2434"/>
    <w:rsid w:val="00AF3305"/>
    <w:rsid w:val="00AF67B9"/>
    <w:rsid w:val="00AF7463"/>
    <w:rsid w:val="00B0036F"/>
    <w:rsid w:val="00B00626"/>
    <w:rsid w:val="00B01BB1"/>
    <w:rsid w:val="00B02168"/>
    <w:rsid w:val="00B02BE9"/>
    <w:rsid w:val="00B037FA"/>
    <w:rsid w:val="00B04096"/>
    <w:rsid w:val="00B04C01"/>
    <w:rsid w:val="00B04EDA"/>
    <w:rsid w:val="00B0564F"/>
    <w:rsid w:val="00B110BF"/>
    <w:rsid w:val="00B13F6F"/>
    <w:rsid w:val="00B14ABC"/>
    <w:rsid w:val="00B1615A"/>
    <w:rsid w:val="00B16651"/>
    <w:rsid w:val="00B17BA0"/>
    <w:rsid w:val="00B17BAE"/>
    <w:rsid w:val="00B21287"/>
    <w:rsid w:val="00B23D2B"/>
    <w:rsid w:val="00B248C6"/>
    <w:rsid w:val="00B25024"/>
    <w:rsid w:val="00B309FE"/>
    <w:rsid w:val="00B32407"/>
    <w:rsid w:val="00B32557"/>
    <w:rsid w:val="00B33C1C"/>
    <w:rsid w:val="00B3662B"/>
    <w:rsid w:val="00B40968"/>
    <w:rsid w:val="00B40F77"/>
    <w:rsid w:val="00B4384E"/>
    <w:rsid w:val="00B44099"/>
    <w:rsid w:val="00B44B3E"/>
    <w:rsid w:val="00B461E8"/>
    <w:rsid w:val="00B46E9E"/>
    <w:rsid w:val="00B51DB8"/>
    <w:rsid w:val="00B51E3E"/>
    <w:rsid w:val="00B52429"/>
    <w:rsid w:val="00B53557"/>
    <w:rsid w:val="00B53B9B"/>
    <w:rsid w:val="00B53CFF"/>
    <w:rsid w:val="00B54395"/>
    <w:rsid w:val="00B56805"/>
    <w:rsid w:val="00B617D3"/>
    <w:rsid w:val="00B61CAA"/>
    <w:rsid w:val="00B6292C"/>
    <w:rsid w:val="00B666B0"/>
    <w:rsid w:val="00B67492"/>
    <w:rsid w:val="00B679C7"/>
    <w:rsid w:val="00B67A68"/>
    <w:rsid w:val="00B71E30"/>
    <w:rsid w:val="00B72F1A"/>
    <w:rsid w:val="00B73334"/>
    <w:rsid w:val="00B7599F"/>
    <w:rsid w:val="00B76588"/>
    <w:rsid w:val="00B767B6"/>
    <w:rsid w:val="00B769AD"/>
    <w:rsid w:val="00B76F07"/>
    <w:rsid w:val="00B77DC9"/>
    <w:rsid w:val="00B8099E"/>
    <w:rsid w:val="00B81343"/>
    <w:rsid w:val="00B81B2F"/>
    <w:rsid w:val="00B825D7"/>
    <w:rsid w:val="00B84A9E"/>
    <w:rsid w:val="00B86C57"/>
    <w:rsid w:val="00B86CBA"/>
    <w:rsid w:val="00B900EE"/>
    <w:rsid w:val="00B924B7"/>
    <w:rsid w:val="00B92514"/>
    <w:rsid w:val="00B92548"/>
    <w:rsid w:val="00B95940"/>
    <w:rsid w:val="00B95B23"/>
    <w:rsid w:val="00B97B94"/>
    <w:rsid w:val="00BA01CA"/>
    <w:rsid w:val="00BA095B"/>
    <w:rsid w:val="00BA195B"/>
    <w:rsid w:val="00BA4FEF"/>
    <w:rsid w:val="00BA5951"/>
    <w:rsid w:val="00BA74E4"/>
    <w:rsid w:val="00BB06F5"/>
    <w:rsid w:val="00BB0FA8"/>
    <w:rsid w:val="00BB13EF"/>
    <w:rsid w:val="00BB1DDF"/>
    <w:rsid w:val="00BB2F90"/>
    <w:rsid w:val="00BB4AF9"/>
    <w:rsid w:val="00BB58CD"/>
    <w:rsid w:val="00BB5BE1"/>
    <w:rsid w:val="00BB6F72"/>
    <w:rsid w:val="00BC25C7"/>
    <w:rsid w:val="00BC2A41"/>
    <w:rsid w:val="00BC330B"/>
    <w:rsid w:val="00BC352A"/>
    <w:rsid w:val="00BC5773"/>
    <w:rsid w:val="00BC5AED"/>
    <w:rsid w:val="00BC637B"/>
    <w:rsid w:val="00BC6A6D"/>
    <w:rsid w:val="00BC6D41"/>
    <w:rsid w:val="00BC7357"/>
    <w:rsid w:val="00BD2DF6"/>
    <w:rsid w:val="00BD4133"/>
    <w:rsid w:val="00BD46F6"/>
    <w:rsid w:val="00BD4DA6"/>
    <w:rsid w:val="00BD511D"/>
    <w:rsid w:val="00BD5679"/>
    <w:rsid w:val="00BD58D1"/>
    <w:rsid w:val="00BD6274"/>
    <w:rsid w:val="00BD671E"/>
    <w:rsid w:val="00BE052F"/>
    <w:rsid w:val="00BE21BA"/>
    <w:rsid w:val="00BE2637"/>
    <w:rsid w:val="00BE2799"/>
    <w:rsid w:val="00BE4EA2"/>
    <w:rsid w:val="00BE5B0C"/>
    <w:rsid w:val="00BE6B7B"/>
    <w:rsid w:val="00BF04FE"/>
    <w:rsid w:val="00BF0A54"/>
    <w:rsid w:val="00BF10FB"/>
    <w:rsid w:val="00BF1747"/>
    <w:rsid w:val="00BF2270"/>
    <w:rsid w:val="00BF2545"/>
    <w:rsid w:val="00BF4169"/>
    <w:rsid w:val="00BF4496"/>
    <w:rsid w:val="00BF5A63"/>
    <w:rsid w:val="00BF7543"/>
    <w:rsid w:val="00C0293F"/>
    <w:rsid w:val="00C03139"/>
    <w:rsid w:val="00C03EE5"/>
    <w:rsid w:val="00C0400B"/>
    <w:rsid w:val="00C0459D"/>
    <w:rsid w:val="00C05F69"/>
    <w:rsid w:val="00C064D1"/>
    <w:rsid w:val="00C11FB6"/>
    <w:rsid w:val="00C12CC6"/>
    <w:rsid w:val="00C13ED7"/>
    <w:rsid w:val="00C153FD"/>
    <w:rsid w:val="00C15E0C"/>
    <w:rsid w:val="00C16476"/>
    <w:rsid w:val="00C17D3D"/>
    <w:rsid w:val="00C20CEC"/>
    <w:rsid w:val="00C2123A"/>
    <w:rsid w:val="00C220C2"/>
    <w:rsid w:val="00C222E3"/>
    <w:rsid w:val="00C2406C"/>
    <w:rsid w:val="00C24ADC"/>
    <w:rsid w:val="00C27DE4"/>
    <w:rsid w:val="00C30757"/>
    <w:rsid w:val="00C30FD9"/>
    <w:rsid w:val="00C31AB8"/>
    <w:rsid w:val="00C3219A"/>
    <w:rsid w:val="00C35A49"/>
    <w:rsid w:val="00C35AEF"/>
    <w:rsid w:val="00C3643A"/>
    <w:rsid w:val="00C365FE"/>
    <w:rsid w:val="00C36810"/>
    <w:rsid w:val="00C36DE6"/>
    <w:rsid w:val="00C41532"/>
    <w:rsid w:val="00C4163C"/>
    <w:rsid w:val="00C41999"/>
    <w:rsid w:val="00C5111B"/>
    <w:rsid w:val="00C52CB4"/>
    <w:rsid w:val="00C5431B"/>
    <w:rsid w:val="00C5442E"/>
    <w:rsid w:val="00C57098"/>
    <w:rsid w:val="00C57E27"/>
    <w:rsid w:val="00C60CB0"/>
    <w:rsid w:val="00C62A4E"/>
    <w:rsid w:val="00C64604"/>
    <w:rsid w:val="00C65C91"/>
    <w:rsid w:val="00C65DD7"/>
    <w:rsid w:val="00C669C3"/>
    <w:rsid w:val="00C67476"/>
    <w:rsid w:val="00C67DAC"/>
    <w:rsid w:val="00C70120"/>
    <w:rsid w:val="00C70956"/>
    <w:rsid w:val="00C7168B"/>
    <w:rsid w:val="00C72102"/>
    <w:rsid w:val="00C72430"/>
    <w:rsid w:val="00C739E8"/>
    <w:rsid w:val="00C76057"/>
    <w:rsid w:val="00C76359"/>
    <w:rsid w:val="00C7661C"/>
    <w:rsid w:val="00C83546"/>
    <w:rsid w:val="00C837F2"/>
    <w:rsid w:val="00C839C7"/>
    <w:rsid w:val="00C83CB1"/>
    <w:rsid w:val="00C842D2"/>
    <w:rsid w:val="00C849C2"/>
    <w:rsid w:val="00C84E8E"/>
    <w:rsid w:val="00C872C6"/>
    <w:rsid w:val="00C9015C"/>
    <w:rsid w:val="00C90214"/>
    <w:rsid w:val="00C90EF7"/>
    <w:rsid w:val="00C91572"/>
    <w:rsid w:val="00C924ED"/>
    <w:rsid w:val="00C94F15"/>
    <w:rsid w:val="00C952A9"/>
    <w:rsid w:val="00C96C72"/>
    <w:rsid w:val="00C96F78"/>
    <w:rsid w:val="00C9793D"/>
    <w:rsid w:val="00CA0C0F"/>
    <w:rsid w:val="00CA1BE2"/>
    <w:rsid w:val="00CA29F4"/>
    <w:rsid w:val="00CA42AC"/>
    <w:rsid w:val="00CA435F"/>
    <w:rsid w:val="00CA523D"/>
    <w:rsid w:val="00CA52C1"/>
    <w:rsid w:val="00CA62C2"/>
    <w:rsid w:val="00CB3D10"/>
    <w:rsid w:val="00CB5633"/>
    <w:rsid w:val="00CB63C2"/>
    <w:rsid w:val="00CB6EDD"/>
    <w:rsid w:val="00CB70EF"/>
    <w:rsid w:val="00CB7477"/>
    <w:rsid w:val="00CC01CC"/>
    <w:rsid w:val="00CC02F3"/>
    <w:rsid w:val="00CC0AAC"/>
    <w:rsid w:val="00CC0C84"/>
    <w:rsid w:val="00CC3156"/>
    <w:rsid w:val="00CC34B0"/>
    <w:rsid w:val="00CC3712"/>
    <w:rsid w:val="00CC4977"/>
    <w:rsid w:val="00CC50D9"/>
    <w:rsid w:val="00CC5338"/>
    <w:rsid w:val="00CC7305"/>
    <w:rsid w:val="00CD0C2B"/>
    <w:rsid w:val="00CD62D6"/>
    <w:rsid w:val="00CE06F4"/>
    <w:rsid w:val="00CE1D98"/>
    <w:rsid w:val="00CE2628"/>
    <w:rsid w:val="00CE36B4"/>
    <w:rsid w:val="00CE4878"/>
    <w:rsid w:val="00CE4905"/>
    <w:rsid w:val="00CE602A"/>
    <w:rsid w:val="00CE6FB2"/>
    <w:rsid w:val="00CF059B"/>
    <w:rsid w:val="00CF075B"/>
    <w:rsid w:val="00CF1D4D"/>
    <w:rsid w:val="00CF44C7"/>
    <w:rsid w:val="00CF460D"/>
    <w:rsid w:val="00CF464D"/>
    <w:rsid w:val="00CF5568"/>
    <w:rsid w:val="00CF5759"/>
    <w:rsid w:val="00CF63F7"/>
    <w:rsid w:val="00CF7339"/>
    <w:rsid w:val="00D03694"/>
    <w:rsid w:val="00D038BC"/>
    <w:rsid w:val="00D0521D"/>
    <w:rsid w:val="00D06543"/>
    <w:rsid w:val="00D07EFB"/>
    <w:rsid w:val="00D10806"/>
    <w:rsid w:val="00D12065"/>
    <w:rsid w:val="00D123AA"/>
    <w:rsid w:val="00D138F5"/>
    <w:rsid w:val="00D13CEE"/>
    <w:rsid w:val="00D14BD9"/>
    <w:rsid w:val="00D16B07"/>
    <w:rsid w:val="00D16FC4"/>
    <w:rsid w:val="00D207BB"/>
    <w:rsid w:val="00D209AD"/>
    <w:rsid w:val="00D21DC2"/>
    <w:rsid w:val="00D22C68"/>
    <w:rsid w:val="00D2312B"/>
    <w:rsid w:val="00D233CD"/>
    <w:rsid w:val="00D2377A"/>
    <w:rsid w:val="00D27EE6"/>
    <w:rsid w:val="00D304A1"/>
    <w:rsid w:val="00D32585"/>
    <w:rsid w:val="00D32BBD"/>
    <w:rsid w:val="00D33BCE"/>
    <w:rsid w:val="00D33CC3"/>
    <w:rsid w:val="00D34279"/>
    <w:rsid w:val="00D35190"/>
    <w:rsid w:val="00D35253"/>
    <w:rsid w:val="00D36481"/>
    <w:rsid w:val="00D36929"/>
    <w:rsid w:val="00D3790C"/>
    <w:rsid w:val="00D41753"/>
    <w:rsid w:val="00D41AC6"/>
    <w:rsid w:val="00D4225E"/>
    <w:rsid w:val="00D44D3C"/>
    <w:rsid w:val="00D4648C"/>
    <w:rsid w:val="00D4693A"/>
    <w:rsid w:val="00D50C1D"/>
    <w:rsid w:val="00D540A2"/>
    <w:rsid w:val="00D54ABD"/>
    <w:rsid w:val="00D568F9"/>
    <w:rsid w:val="00D56BB2"/>
    <w:rsid w:val="00D57302"/>
    <w:rsid w:val="00D57AA0"/>
    <w:rsid w:val="00D60205"/>
    <w:rsid w:val="00D62610"/>
    <w:rsid w:val="00D6494B"/>
    <w:rsid w:val="00D64B22"/>
    <w:rsid w:val="00D6535B"/>
    <w:rsid w:val="00D65936"/>
    <w:rsid w:val="00D660DA"/>
    <w:rsid w:val="00D66A15"/>
    <w:rsid w:val="00D66C69"/>
    <w:rsid w:val="00D673AD"/>
    <w:rsid w:val="00D677AF"/>
    <w:rsid w:val="00D723B4"/>
    <w:rsid w:val="00D73B1A"/>
    <w:rsid w:val="00D73B33"/>
    <w:rsid w:val="00D7400D"/>
    <w:rsid w:val="00D76F99"/>
    <w:rsid w:val="00D7741D"/>
    <w:rsid w:val="00D83E15"/>
    <w:rsid w:val="00D8512A"/>
    <w:rsid w:val="00D85B49"/>
    <w:rsid w:val="00D861A1"/>
    <w:rsid w:val="00D86F97"/>
    <w:rsid w:val="00D87215"/>
    <w:rsid w:val="00D87865"/>
    <w:rsid w:val="00D91C0C"/>
    <w:rsid w:val="00D92154"/>
    <w:rsid w:val="00D93CAD"/>
    <w:rsid w:val="00D94897"/>
    <w:rsid w:val="00D95D01"/>
    <w:rsid w:val="00D96154"/>
    <w:rsid w:val="00D96665"/>
    <w:rsid w:val="00D96762"/>
    <w:rsid w:val="00DA0793"/>
    <w:rsid w:val="00DA1563"/>
    <w:rsid w:val="00DA2946"/>
    <w:rsid w:val="00DA3125"/>
    <w:rsid w:val="00DA31B8"/>
    <w:rsid w:val="00DB070A"/>
    <w:rsid w:val="00DB2465"/>
    <w:rsid w:val="00DB48B1"/>
    <w:rsid w:val="00DB7249"/>
    <w:rsid w:val="00DB7574"/>
    <w:rsid w:val="00DC1AB4"/>
    <w:rsid w:val="00DC23F9"/>
    <w:rsid w:val="00DC278A"/>
    <w:rsid w:val="00DC2EDD"/>
    <w:rsid w:val="00DC2F4C"/>
    <w:rsid w:val="00DC3E39"/>
    <w:rsid w:val="00DC43D6"/>
    <w:rsid w:val="00DC47CB"/>
    <w:rsid w:val="00DC4A25"/>
    <w:rsid w:val="00DC4E15"/>
    <w:rsid w:val="00DC5566"/>
    <w:rsid w:val="00DC6C8D"/>
    <w:rsid w:val="00DC73DF"/>
    <w:rsid w:val="00DD01FB"/>
    <w:rsid w:val="00DD0464"/>
    <w:rsid w:val="00DD2A4F"/>
    <w:rsid w:val="00DD4E0E"/>
    <w:rsid w:val="00DE0F4F"/>
    <w:rsid w:val="00DE1146"/>
    <w:rsid w:val="00DE13D9"/>
    <w:rsid w:val="00DE17DC"/>
    <w:rsid w:val="00DE1E79"/>
    <w:rsid w:val="00DE4668"/>
    <w:rsid w:val="00DE51C9"/>
    <w:rsid w:val="00DE7D81"/>
    <w:rsid w:val="00DF0051"/>
    <w:rsid w:val="00DF1D51"/>
    <w:rsid w:val="00DF2114"/>
    <w:rsid w:val="00DF226E"/>
    <w:rsid w:val="00DF2284"/>
    <w:rsid w:val="00DF2566"/>
    <w:rsid w:val="00DF3145"/>
    <w:rsid w:val="00DF32FB"/>
    <w:rsid w:val="00DF386D"/>
    <w:rsid w:val="00DF44B0"/>
    <w:rsid w:val="00DF76F1"/>
    <w:rsid w:val="00DF7A84"/>
    <w:rsid w:val="00DF7CEF"/>
    <w:rsid w:val="00E01BEA"/>
    <w:rsid w:val="00E01E02"/>
    <w:rsid w:val="00E022D2"/>
    <w:rsid w:val="00E025F3"/>
    <w:rsid w:val="00E035BA"/>
    <w:rsid w:val="00E04077"/>
    <w:rsid w:val="00E048A8"/>
    <w:rsid w:val="00E059ED"/>
    <w:rsid w:val="00E06789"/>
    <w:rsid w:val="00E07892"/>
    <w:rsid w:val="00E079BC"/>
    <w:rsid w:val="00E1015E"/>
    <w:rsid w:val="00E10FA3"/>
    <w:rsid w:val="00E112DC"/>
    <w:rsid w:val="00E1184F"/>
    <w:rsid w:val="00E12DA4"/>
    <w:rsid w:val="00E144A4"/>
    <w:rsid w:val="00E148B3"/>
    <w:rsid w:val="00E16226"/>
    <w:rsid w:val="00E16779"/>
    <w:rsid w:val="00E215C8"/>
    <w:rsid w:val="00E21948"/>
    <w:rsid w:val="00E223EA"/>
    <w:rsid w:val="00E303E3"/>
    <w:rsid w:val="00E333A6"/>
    <w:rsid w:val="00E339E1"/>
    <w:rsid w:val="00E3699C"/>
    <w:rsid w:val="00E371E6"/>
    <w:rsid w:val="00E37372"/>
    <w:rsid w:val="00E374AA"/>
    <w:rsid w:val="00E400A3"/>
    <w:rsid w:val="00E4019F"/>
    <w:rsid w:val="00E40EAE"/>
    <w:rsid w:val="00E418ED"/>
    <w:rsid w:val="00E45FB0"/>
    <w:rsid w:val="00E50F5C"/>
    <w:rsid w:val="00E53DF2"/>
    <w:rsid w:val="00E5485E"/>
    <w:rsid w:val="00E54CCC"/>
    <w:rsid w:val="00E5591E"/>
    <w:rsid w:val="00E55D07"/>
    <w:rsid w:val="00E55F30"/>
    <w:rsid w:val="00E572FE"/>
    <w:rsid w:val="00E57745"/>
    <w:rsid w:val="00E627A1"/>
    <w:rsid w:val="00E62D85"/>
    <w:rsid w:val="00E64BBB"/>
    <w:rsid w:val="00E65F47"/>
    <w:rsid w:val="00E66C78"/>
    <w:rsid w:val="00E67776"/>
    <w:rsid w:val="00E702B6"/>
    <w:rsid w:val="00E70C81"/>
    <w:rsid w:val="00E70EDF"/>
    <w:rsid w:val="00E7124B"/>
    <w:rsid w:val="00E7157B"/>
    <w:rsid w:val="00E718B6"/>
    <w:rsid w:val="00E71B7C"/>
    <w:rsid w:val="00E71C2D"/>
    <w:rsid w:val="00E72828"/>
    <w:rsid w:val="00E72B99"/>
    <w:rsid w:val="00E73A3A"/>
    <w:rsid w:val="00E74F38"/>
    <w:rsid w:val="00E775C1"/>
    <w:rsid w:val="00E81716"/>
    <w:rsid w:val="00E82B00"/>
    <w:rsid w:val="00E82F97"/>
    <w:rsid w:val="00E854F5"/>
    <w:rsid w:val="00E858BE"/>
    <w:rsid w:val="00E85FDF"/>
    <w:rsid w:val="00E87E53"/>
    <w:rsid w:val="00E913C7"/>
    <w:rsid w:val="00E92293"/>
    <w:rsid w:val="00E92921"/>
    <w:rsid w:val="00E93307"/>
    <w:rsid w:val="00E94506"/>
    <w:rsid w:val="00E94A4B"/>
    <w:rsid w:val="00E94AC2"/>
    <w:rsid w:val="00E95A1D"/>
    <w:rsid w:val="00E96ECB"/>
    <w:rsid w:val="00E97DCA"/>
    <w:rsid w:val="00EA4172"/>
    <w:rsid w:val="00EA6839"/>
    <w:rsid w:val="00EA6C18"/>
    <w:rsid w:val="00EB0A64"/>
    <w:rsid w:val="00EB0C28"/>
    <w:rsid w:val="00EB1229"/>
    <w:rsid w:val="00EB35BA"/>
    <w:rsid w:val="00EB380E"/>
    <w:rsid w:val="00EB4A81"/>
    <w:rsid w:val="00EB6087"/>
    <w:rsid w:val="00EB69EF"/>
    <w:rsid w:val="00EC0D6C"/>
    <w:rsid w:val="00EC20E3"/>
    <w:rsid w:val="00EC2792"/>
    <w:rsid w:val="00EC2F08"/>
    <w:rsid w:val="00EC33ED"/>
    <w:rsid w:val="00EC3426"/>
    <w:rsid w:val="00EC432A"/>
    <w:rsid w:val="00EC4957"/>
    <w:rsid w:val="00EC6073"/>
    <w:rsid w:val="00EC7C82"/>
    <w:rsid w:val="00ED0602"/>
    <w:rsid w:val="00ED34A7"/>
    <w:rsid w:val="00ED401A"/>
    <w:rsid w:val="00ED4252"/>
    <w:rsid w:val="00ED4AE8"/>
    <w:rsid w:val="00ED4C8D"/>
    <w:rsid w:val="00ED519D"/>
    <w:rsid w:val="00ED7FDA"/>
    <w:rsid w:val="00EE0490"/>
    <w:rsid w:val="00EE2DBA"/>
    <w:rsid w:val="00EE5099"/>
    <w:rsid w:val="00EE7A9E"/>
    <w:rsid w:val="00EF38FE"/>
    <w:rsid w:val="00EF4AA2"/>
    <w:rsid w:val="00EF6935"/>
    <w:rsid w:val="00EF6CFE"/>
    <w:rsid w:val="00F01071"/>
    <w:rsid w:val="00F011F2"/>
    <w:rsid w:val="00F02C84"/>
    <w:rsid w:val="00F050F1"/>
    <w:rsid w:val="00F07010"/>
    <w:rsid w:val="00F073DC"/>
    <w:rsid w:val="00F07AEC"/>
    <w:rsid w:val="00F110BF"/>
    <w:rsid w:val="00F14AB4"/>
    <w:rsid w:val="00F1583E"/>
    <w:rsid w:val="00F253A4"/>
    <w:rsid w:val="00F26FB9"/>
    <w:rsid w:val="00F27A6E"/>
    <w:rsid w:val="00F30374"/>
    <w:rsid w:val="00F33902"/>
    <w:rsid w:val="00F36BDC"/>
    <w:rsid w:val="00F40609"/>
    <w:rsid w:val="00F41361"/>
    <w:rsid w:val="00F41DCE"/>
    <w:rsid w:val="00F424C7"/>
    <w:rsid w:val="00F445AB"/>
    <w:rsid w:val="00F44909"/>
    <w:rsid w:val="00F4622D"/>
    <w:rsid w:val="00F47A4F"/>
    <w:rsid w:val="00F50914"/>
    <w:rsid w:val="00F50FC9"/>
    <w:rsid w:val="00F547B2"/>
    <w:rsid w:val="00F5763D"/>
    <w:rsid w:val="00F57E9C"/>
    <w:rsid w:val="00F61272"/>
    <w:rsid w:val="00F63BEC"/>
    <w:rsid w:val="00F65217"/>
    <w:rsid w:val="00F66141"/>
    <w:rsid w:val="00F6713A"/>
    <w:rsid w:val="00F673E7"/>
    <w:rsid w:val="00F7295D"/>
    <w:rsid w:val="00F73981"/>
    <w:rsid w:val="00F759E4"/>
    <w:rsid w:val="00F76167"/>
    <w:rsid w:val="00F80E66"/>
    <w:rsid w:val="00F80E79"/>
    <w:rsid w:val="00F8320B"/>
    <w:rsid w:val="00F84DB7"/>
    <w:rsid w:val="00F85CF0"/>
    <w:rsid w:val="00F8759A"/>
    <w:rsid w:val="00F9119E"/>
    <w:rsid w:val="00F927A7"/>
    <w:rsid w:val="00F928D8"/>
    <w:rsid w:val="00F92CBE"/>
    <w:rsid w:val="00F93B4C"/>
    <w:rsid w:val="00F94BE4"/>
    <w:rsid w:val="00F951CE"/>
    <w:rsid w:val="00F9665B"/>
    <w:rsid w:val="00F9750C"/>
    <w:rsid w:val="00F975BF"/>
    <w:rsid w:val="00FA09B1"/>
    <w:rsid w:val="00FA1E2F"/>
    <w:rsid w:val="00FA24C7"/>
    <w:rsid w:val="00FA3784"/>
    <w:rsid w:val="00FA3E1D"/>
    <w:rsid w:val="00FA429F"/>
    <w:rsid w:val="00FA4D4D"/>
    <w:rsid w:val="00FA544D"/>
    <w:rsid w:val="00FA63C4"/>
    <w:rsid w:val="00FA72E3"/>
    <w:rsid w:val="00FA78BE"/>
    <w:rsid w:val="00FB0EA6"/>
    <w:rsid w:val="00FB4218"/>
    <w:rsid w:val="00FB5B64"/>
    <w:rsid w:val="00FB5BA5"/>
    <w:rsid w:val="00FC2C6C"/>
    <w:rsid w:val="00FC3B97"/>
    <w:rsid w:val="00FC4121"/>
    <w:rsid w:val="00FC4826"/>
    <w:rsid w:val="00FC4E4C"/>
    <w:rsid w:val="00FC4F61"/>
    <w:rsid w:val="00FC62E1"/>
    <w:rsid w:val="00FC6D3A"/>
    <w:rsid w:val="00FC7243"/>
    <w:rsid w:val="00FD05B8"/>
    <w:rsid w:val="00FD3BD5"/>
    <w:rsid w:val="00FD43B8"/>
    <w:rsid w:val="00FD4665"/>
    <w:rsid w:val="00FD49FD"/>
    <w:rsid w:val="00FD52ED"/>
    <w:rsid w:val="00FD6126"/>
    <w:rsid w:val="00FE03B9"/>
    <w:rsid w:val="00FE1B23"/>
    <w:rsid w:val="00FE1CE9"/>
    <w:rsid w:val="00FE290A"/>
    <w:rsid w:val="00FE4BD3"/>
    <w:rsid w:val="00FE6799"/>
    <w:rsid w:val="00FE780D"/>
    <w:rsid w:val="00FE7F03"/>
    <w:rsid w:val="00FF05B3"/>
    <w:rsid w:val="00FF12AE"/>
    <w:rsid w:val="00FF1678"/>
    <w:rsid w:val="00FF3E30"/>
    <w:rsid w:val="00FF4CC1"/>
    <w:rsid w:val="00FF564B"/>
    <w:rsid w:val="00FF794D"/>
    <w:rsid w:val="00FF7CDC"/>
    <w:rsid w:val="00FF7D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800538"/>
  <w15:docId w15:val="{1FCF38C4-0D0E-4351-8F0B-77EB920A6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6C44"/>
    <w:rPr>
      <w:rFonts w:eastAsia="Calibri" w:cstheme="minorHAnsi"/>
      <w:sz w:val="22"/>
      <w:szCs w:val="24"/>
    </w:rPr>
  </w:style>
  <w:style w:type="paragraph" w:styleId="Heading1">
    <w:name w:val="heading 1"/>
    <w:basedOn w:val="Normal"/>
    <w:next w:val="Normal"/>
    <w:link w:val="Heading1Char"/>
    <w:uiPriority w:val="9"/>
    <w:qFormat/>
    <w:rsid w:val="00DF0051"/>
    <w:pPr>
      <w:keepNext/>
      <w:keepLines/>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DF0051"/>
    <w:pPr>
      <w:spacing w:after="0" w:line="360" w:lineRule="auto"/>
      <w:jc w:val="both"/>
      <w:outlineLvl w:val="1"/>
    </w:pPr>
    <w:rPr>
      <w:rFonts w:eastAsia="Arial" w:cs="Arial"/>
      <w:b/>
      <w:szCs w:val="20"/>
      <w:lang w:eastAsia="en-GB"/>
    </w:rPr>
  </w:style>
  <w:style w:type="paragraph" w:styleId="Heading3">
    <w:name w:val="heading 3"/>
    <w:basedOn w:val="Normal"/>
    <w:next w:val="Normal"/>
    <w:link w:val="Heading3Char"/>
    <w:uiPriority w:val="9"/>
    <w:unhideWhenUsed/>
    <w:qFormat/>
    <w:rsid w:val="00DF0051"/>
    <w:pPr>
      <w:keepNext/>
      <w:keepLines/>
      <w:spacing w:after="60" w:line="240" w:lineRule="auto"/>
      <w:outlineLvl w:val="2"/>
    </w:pPr>
    <w:rPr>
      <w:rFonts w:asciiTheme="majorHAnsi" w:eastAsiaTheme="majorEastAsia" w:hAnsiTheme="majorHAnsi" w:cstheme="majorBidi"/>
      <w:i/>
    </w:rPr>
  </w:style>
  <w:style w:type="paragraph" w:styleId="Heading4">
    <w:name w:val="heading 4"/>
    <w:basedOn w:val="Normal"/>
    <w:next w:val="Normal"/>
    <w:link w:val="Heading4Char"/>
    <w:uiPriority w:val="9"/>
    <w:unhideWhenUsed/>
    <w:qFormat/>
    <w:rsid w:val="00DF0051"/>
    <w:pPr>
      <w:keepNext/>
      <w:keepLines/>
      <w:spacing w:before="40" w:after="0" w:line="240" w:lineRule="auto"/>
      <w:ind w:left="851"/>
      <w:mirrorIndents/>
      <w:outlineLvl w:val="3"/>
    </w:pPr>
    <w:rPr>
      <w:rFonts w:asciiTheme="majorHAnsi" w:eastAsiaTheme="majorEastAsia" w:hAnsiTheme="majorHAnsi" w:cstheme="majorBidi"/>
      <w:i/>
      <w:iCs/>
      <w:color w:val="00B050"/>
      <w:szCs w:val="22"/>
    </w:rPr>
  </w:style>
  <w:style w:type="paragraph" w:styleId="Heading5">
    <w:name w:val="heading 5"/>
    <w:basedOn w:val="Normal"/>
    <w:next w:val="Normal"/>
    <w:link w:val="Heading5Char"/>
    <w:uiPriority w:val="9"/>
    <w:semiHidden/>
    <w:unhideWhenUsed/>
    <w:qFormat/>
    <w:rsid w:val="00E112D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F0051"/>
    <w:rPr>
      <w:rFonts w:asciiTheme="majorHAnsi" w:eastAsiaTheme="majorEastAsia" w:hAnsiTheme="majorHAnsi" w:cstheme="majorBidi"/>
      <w:i/>
      <w:iCs/>
      <w:color w:val="00B050"/>
    </w:rPr>
  </w:style>
  <w:style w:type="paragraph" w:styleId="Subtitle">
    <w:name w:val="Subtitle"/>
    <w:basedOn w:val="Normal"/>
    <w:next w:val="Normal"/>
    <w:link w:val="SubtitleChar"/>
    <w:autoRedefine/>
    <w:uiPriority w:val="11"/>
    <w:qFormat/>
    <w:rsid w:val="00DF0051"/>
    <w:pPr>
      <w:numPr>
        <w:ilvl w:val="1"/>
      </w:numPr>
      <w:spacing w:after="0" w:line="240" w:lineRule="auto"/>
      <w:ind w:left="1418"/>
      <w:mirrorIndents/>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DF0051"/>
    <w:rPr>
      <w:rFonts w:eastAsiaTheme="minorEastAsia"/>
      <w:color w:val="5A5A5A" w:themeColor="text1" w:themeTint="A5"/>
      <w:spacing w:val="15"/>
    </w:rPr>
  </w:style>
  <w:style w:type="paragraph" w:styleId="NoSpacing">
    <w:name w:val="No Spacing"/>
    <w:uiPriority w:val="1"/>
    <w:qFormat/>
    <w:rsid w:val="00D57302"/>
    <w:pPr>
      <w:spacing w:after="0" w:line="240" w:lineRule="auto"/>
    </w:pPr>
    <w:rPr>
      <w:rFonts w:asciiTheme="minorHAnsi" w:eastAsia="Calibri" w:hAnsiTheme="minorHAnsi" w:cstheme="minorHAnsi"/>
      <w:szCs w:val="24"/>
    </w:rPr>
  </w:style>
  <w:style w:type="character" w:customStyle="1" w:styleId="Heading2Char">
    <w:name w:val="Heading 2 Char"/>
    <w:basedOn w:val="DefaultParagraphFont"/>
    <w:link w:val="Heading2"/>
    <w:uiPriority w:val="9"/>
    <w:rsid w:val="00DF0051"/>
    <w:rPr>
      <w:rFonts w:eastAsia="Arial" w:cs="Arial"/>
      <w:b/>
      <w:szCs w:val="20"/>
      <w:lang w:eastAsia="en-GB"/>
    </w:rPr>
  </w:style>
  <w:style w:type="character" w:customStyle="1" w:styleId="Heading3Char">
    <w:name w:val="Heading 3 Char"/>
    <w:basedOn w:val="DefaultParagraphFont"/>
    <w:link w:val="Heading3"/>
    <w:uiPriority w:val="9"/>
    <w:rsid w:val="00DF0051"/>
    <w:rPr>
      <w:rFonts w:asciiTheme="majorHAnsi" w:eastAsiaTheme="majorEastAsia" w:hAnsiTheme="majorHAnsi" w:cstheme="majorBidi"/>
      <w:i/>
      <w:szCs w:val="24"/>
    </w:rPr>
  </w:style>
  <w:style w:type="paragraph" w:styleId="ListParagraph">
    <w:name w:val="List Paragraph"/>
    <w:basedOn w:val="Normal"/>
    <w:link w:val="ListParagraphChar"/>
    <w:uiPriority w:val="34"/>
    <w:qFormat/>
    <w:rsid w:val="00E339E1"/>
    <w:pPr>
      <w:ind w:left="720"/>
      <w:contextualSpacing/>
    </w:pPr>
  </w:style>
  <w:style w:type="character" w:styleId="CommentReference">
    <w:name w:val="annotation reference"/>
    <w:basedOn w:val="DefaultParagraphFont"/>
    <w:uiPriority w:val="99"/>
    <w:semiHidden/>
    <w:unhideWhenUsed/>
    <w:rsid w:val="001C296E"/>
    <w:rPr>
      <w:sz w:val="16"/>
      <w:szCs w:val="16"/>
    </w:rPr>
  </w:style>
  <w:style w:type="paragraph" w:styleId="CommentText">
    <w:name w:val="annotation text"/>
    <w:basedOn w:val="Normal"/>
    <w:link w:val="CommentTextChar"/>
    <w:uiPriority w:val="99"/>
    <w:semiHidden/>
    <w:unhideWhenUsed/>
    <w:rsid w:val="001C296E"/>
    <w:pPr>
      <w:spacing w:line="240" w:lineRule="auto"/>
    </w:pPr>
    <w:rPr>
      <w:szCs w:val="20"/>
    </w:rPr>
  </w:style>
  <w:style w:type="character" w:customStyle="1" w:styleId="CommentTextChar">
    <w:name w:val="Comment Text Char"/>
    <w:basedOn w:val="DefaultParagraphFont"/>
    <w:link w:val="CommentText"/>
    <w:uiPriority w:val="99"/>
    <w:semiHidden/>
    <w:rsid w:val="001C296E"/>
    <w:rPr>
      <w:rFonts w:cstheme="minorHAnsi"/>
      <w:sz w:val="20"/>
      <w:szCs w:val="20"/>
      <w:lang w:eastAsia="en-GB"/>
    </w:rPr>
  </w:style>
  <w:style w:type="paragraph" w:styleId="CommentSubject">
    <w:name w:val="annotation subject"/>
    <w:basedOn w:val="CommentText"/>
    <w:next w:val="CommentText"/>
    <w:link w:val="CommentSubjectChar"/>
    <w:uiPriority w:val="99"/>
    <w:semiHidden/>
    <w:unhideWhenUsed/>
    <w:rsid w:val="001C296E"/>
    <w:rPr>
      <w:b/>
      <w:bCs/>
    </w:rPr>
  </w:style>
  <w:style w:type="character" w:customStyle="1" w:styleId="CommentSubjectChar">
    <w:name w:val="Comment Subject Char"/>
    <w:basedOn w:val="CommentTextChar"/>
    <w:link w:val="CommentSubject"/>
    <w:uiPriority w:val="99"/>
    <w:semiHidden/>
    <w:rsid w:val="001C296E"/>
    <w:rPr>
      <w:rFonts w:cstheme="minorHAnsi"/>
      <w:b/>
      <w:bCs/>
      <w:sz w:val="20"/>
      <w:szCs w:val="20"/>
      <w:lang w:eastAsia="en-GB"/>
    </w:rPr>
  </w:style>
  <w:style w:type="paragraph" w:styleId="BalloonText">
    <w:name w:val="Balloon Text"/>
    <w:basedOn w:val="Normal"/>
    <w:link w:val="BalloonTextChar"/>
    <w:uiPriority w:val="99"/>
    <w:semiHidden/>
    <w:unhideWhenUsed/>
    <w:rsid w:val="001C2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96E"/>
    <w:rPr>
      <w:rFonts w:ascii="Segoe UI" w:hAnsi="Segoe UI" w:cs="Segoe UI"/>
      <w:sz w:val="18"/>
      <w:szCs w:val="18"/>
      <w:lang w:eastAsia="en-GB"/>
    </w:rPr>
  </w:style>
  <w:style w:type="character" w:styleId="HTMLCite">
    <w:name w:val="HTML Cite"/>
    <w:basedOn w:val="DefaultParagraphFont"/>
    <w:uiPriority w:val="99"/>
    <w:semiHidden/>
    <w:unhideWhenUsed/>
    <w:rsid w:val="001C296E"/>
    <w:rPr>
      <w:i/>
      <w:iCs/>
    </w:rPr>
  </w:style>
  <w:style w:type="character" w:customStyle="1" w:styleId="Heading1Char">
    <w:name w:val="Heading 1 Char"/>
    <w:basedOn w:val="DefaultParagraphFont"/>
    <w:link w:val="Heading1"/>
    <w:uiPriority w:val="9"/>
    <w:rsid w:val="00DF0051"/>
    <w:rPr>
      <w:rFonts w:asciiTheme="majorHAnsi" w:eastAsiaTheme="majorEastAsia" w:hAnsiTheme="majorHAnsi" w:cstheme="majorBidi"/>
      <w:b/>
      <w:caps/>
      <w:sz w:val="28"/>
      <w:szCs w:val="32"/>
    </w:rPr>
  </w:style>
  <w:style w:type="paragraph" w:styleId="EndnoteText">
    <w:name w:val="endnote text"/>
    <w:basedOn w:val="Normal"/>
    <w:link w:val="EndnoteTextChar"/>
    <w:uiPriority w:val="99"/>
    <w:semiHidden/>
    <w:unhideWhenUsed/>
    <w:rsid w:val="000238A3"/>
    <w:pPr>
      <w:spacing w:after="0" w:line="240" w:lineRule="auto"/>
    </w:pPr>
    <w:rPr>
      <w:szCs w:val="20"/>
    </w:rPr>
  </w:style>
  <w:style w:type="character" w:customStyle="1" w:styleId="EndnoteTextChar">
    <w:name w:val="Endnote Text Char"/>
    <w:basedOn w:val="DefaultParagraphFont"/>
    <w:link w:val="EndnoteText"/>
    <w:uiPriority w:val="99"/>
    <w:semiHidden/>
    <w:rsid w:val="000238A3"/>
    <w:rPr>
      <w:rFonts w:cstheme="minorHAnsi"/>
      <w:sz w:val="20"/>
      <w:szCs w:val="20"/>
      <w:lang w:eastAsia="en-GB"/>
    </w:rPr>
  </w:style>
  <w:style w:type="character" w:styleId="EndnoteReference">
    <w:name w:val="endnote reference"/>
    <w:basedOn w:val="DefaultParagraphFont"/>
    <w:uiPriority w:val="99"/>
    <w:semiHidden/>
    <w:unhideWhenUsed/>
    <w:rsid w:val="000238A3"/>
    <w:rPr>
      <w:vertAlign w:val="superscript"/>
    </w:rPr>
  </w:style>
  <w:style w:type="paragraph" w:customStyle="1" w:styleId="Normal1">
    <w:name w:val="Normal1"/>
    <w:rsid w:val="002E07E6"/>
    <w:rPr>
      <w:rFonts w:ascii="Cambria" w:eastAsia="Cambria" w:hAnsi="Cambria" w:cs="Cambria"/>
      <w:szCs w:val="24"/>
      <w:lang w:val="en-US"/>
    </w:rPr>
  </w:style>
  <w:style w:type="table" w:styleId="TableGrid">
    <w:name w:val="Table Grid"/>
    <w:basedOn w:val="TableNormal"/>
    <w:uiPriority w:val="59"/>
    <w:rsid w:val="002E07E6"/>
    <w:pPr>
      <w:spacing w:after="0" w:line="240" w:lineRule="auto"/>
    </w:pPr>
    <w:rPr>
      <w:rFonts w:asciiTheme="minorHAnsi" w:eastAsiaTheme="minorEastAsia" w:hAnsiTheme="minorHAnsi"/>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C4A01"/>
    <w:pPr>
      <w:spacing w:after="0"/>
      <w:jc w:val="center"/>
    </w:pPr>
    <w:rPr>
      <w:rFonts w:cs="Arial"/>
      <w:noProof/>
      <w:sz w:val="20"/>
    </w:rPr>
  </w:style>
  <w:style w:type="character" w:customStyle="1" w:styleId="ListParagraphChar">
    <w:name w:val="List Paragraph Char"/>
    <w:basedOn w:val="DefaultParagraphFont"/>
    <w:link w:val="ListParagraph"/>
    <w:uiPriority w:val="34"/>
    <w:rsid w:val="00AC4A01"/>
    <w:rPr>
      <w:rFonts w:asciiTheme="minorHAnsi" w:eastAsia="Calibri" w:hAnsiTheme="minorHAnsi" w:cstheme="minorHAnsi"/>
      <w:szCs w:val="24"/>
    </w:rPr>
  </w:style>
  <w:style w:type="character" w:customStyle="1" w:styleId="EndNoteBibliographyTitleChar">
    <w:name w:val="EndNote Bibliography Title Char"/>
    <w:basedOn w:val="ListParagraphChar"/>
    <w:link w:val="EndNoteBibliographyTitle"/>
    <w:rsid w:val="00AC4A01"/>
    <w:rPr>
      <w:rFonts w:asciiTheme="minorHAnsi" w:eastAsia="Calibri" w:hAnsiTheme="minorHAnsi" w:cs="Arial"/>
      <w:noProof/>
      <w:sz w:val="20"/>
      <w:szCs w:val="24"/>
    </w:rPr>
  </w:style>
  <w:style w:type="paragraph" w:customStyle="1" w:styleId="EndNoteBibliography">
    <w:name w:val="EndNote Bibliography"/>
    <w:basedOn w:val="Normal"/>
    <w:link w:val="EndNoteBibliographyChar"/>
    <w:rsid w:val="00AC4A01"/>
    <w:pPr>
      <w:spacing w:line="240" w:lineRule="auto"/>
      <w:jc w:val="both"/>
    </w:pPr>
    <w:rPr>
      <w:rFonts w:cs="Arial"/>
      <w:noProof/>
      <w:sz w:val="20"/>
    </w:rPr>
  </w:style>
  <w:style w:type="character" w:customStyle="1" w:styleId="EndNoteBibliographyChar">
    <w:name w:val="EndNote Bibliography Char"/>
    <w:basedOn w:val="ListParagraphChar"/>
    <w:link w:val="EndNoteBibliography"/>
    <w:rsid w:val="00AC4A01"/>
    <w:rPr>
      <w:rFonts w:asciiTheme="minorHAnsi" w:eastAsia="Calibri" w:hAnsiTheme="minorHAnsi" w:cs="Arial"/>
      <w:noProof/>
      <w:sz w:val="20"/>
      <w:szCs w:val="24"/>
    </w:rPr>
  </w:style>
  <w:style w:type="character" w:styleId="Hyperlink">
    <w:name w:val="Hyperlink"/>
    <w:basedOn w:val="DefaultParagraphFont"/>
    <w:uiPriority w:val="99"/>
    <w:unhideWhenUsed/>
    <w:rsid w:val="00796F25"/>
    <w:rPr>
      <w:color w:val="0000FF" w:themeColor="hyperlink"/>
      <w:u w:val="single"/>
    </w:rPr>
  </w:style>
  <w:style w:type="paragraph" w:styleId="Header">
    <w:name w:val="header"/>
    <w:basedOn w:val="Normal"/>
    <w:link w:val="HeaderChar"/>
    <w:uiPriority w:val="99"/>
    <w:unhideWhenUsed/>
    <w:rsid w:val="00754C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CED"/>
    <w:rPr>
      <w:rFonts w:cstheme="minorHAnsi"/>
      <w:sz w:val="20"/>
      <w:szCs w:val="24"/>
      <w:lang w:eastAsia="en-GB"/>
    </w:rPr>
  </w:style>
  <w:style w:type="paragraph" w:styleId="Footer">
    <w:name w:val="footer"/>
    <w:basedOn w:val="Normal"/>
    <w:link w:val="FooterChar"/>
    <w:uiPriority w:val="99"/>
    <w:unhideWhenUsed/>
    <w:rsid w:val="00754C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CED"/>
    <w:rPr>
      <w:rFonts w:cstheme="minorHAnsi"/>
      <w:sz w:val="20"/>
      <w:szCs w:val="24"/>
      <w:lang w:eastAsia="en-GB"/>
    </w:rPr>
  </w:style>
  <w:style w:type="character" w:customStyle="1" w:styleId="Heading5Char">
    <w:name w:val="Heading 5 Char"/>
    <w:basedOn w:val="DefaultParagraphFont"/>
    <w:link w:val="Heading5"/>
    <w:uiPriority w:val="9"/>
    <w:semiHidden/>
    <w:rsid w:val="00E112DC"/>
    <w:rPr>
      <w:rFonts w:asciiTheme="majorHAnsi" w:eastAsiaTheme="majorEastAsia" w:hAnsiTheme="majorHAnsi" w:cstheme="majorBidi"/>
      <w:color w:val="365F91" w:themeColor="accent1" w:themeShade="BF"/>
      <w:szCs w:val="24"/>
    </w:rPr>
  </w:style>
  <w:style w:type="character" w:customStyle="1" w:styleId="institution">
    <w:name w:val="institution"/>
    <w:basedOn w:val="DefaultParagraphFont"/>
    <w:rsid w:val="0061738A"/>
  </w:style>
  <w:style w:type="character" w:customStyle="1" w:styleId="addr-line">
    <w:name w:val="addr-line"/>
    <w:basedOn w:val="DefaultParagraphFont"/>
    <w:rsid w:val="0061738A"/>
  </w:style>
  <w:style w:type="character" w:customStyle="1" w:styleId="corresp-label">
    <w:name w:val="corresp-label"/>
    <w:basedOn w:val="DefaultParagraphFont"/>
    <w:rsid w:val="0061738A"/>
  </w:style>
  <w:style w:type="character" w:customStyle="1" w:styleId="em-addr">
    <w:name w:val="em-addr"/>
    <w:basedOn w:val="DefaultParagraphFont"/>
    <w:rsid w:val="0061738A"/>
  </w:style>
  <w:style w:type="paragraph" w:styleId="Title">
    <w:name w:val="Title"/>
    <w:basedOn w:val="Normal"/>
    <w:next w:val="Normal"/>
    <w:link w:val="TitleChar"/>
    <w:uiPriority w:val="10"/>
    <w:qFormat/>
    <w:rsid w:val="00DF0051"/>
    <w:pPr>
      <w:spacing w:after="0" w:line="240" w:lineRule="auto"/>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DF0051"/>
    <w:rPr>
      <w:rFonts w:asciiTheme="majorHAnsi" w:eastAsiaTheme="majorEastAsia" w:hAnsiTheme="majorHAnsi" w:cstheme="majorBidi"/>
      <w:spacing w:val="-10"/>
      <w:kern w:val="28"/>
      <w:sz w:val="32"/>
      <w:szCs w:val="56"/>
    </w:rPr>
  </w:style>
  <w:style w:type="paragraph" w:customStyle="1" w:styleId="NCNormal">
    <w:name w:val="NC_Normal"/>
    <w:basedOn w:val="Normal"/>
    <w:link w:val="NCNormalChar"/>
    <w:qFormat/>
    <w:rsid w:val="0081152D"/>
  </w:style>
  <w:style w:type="character" w:customStyle="1" w:styleId="NCNormalChar">
    <w:name w:val="NC_Normal Char"/>
    <w:basedOn w:val="Heading1Char"/>
    <w:link w:val="NCNormal"/>
    <w:rsid w:val="0081152D"/>
    <w:rPr>
      <w:rFonts w:asciiTheme="majorHAnsi" w:eastAsia="Calibri" w:hAnsiTheme="majorHAnsi" w:cstheme="minorHAnsi"/>
      <w:b w:val="0"/>
      <w:caps w:val="0"/>
      <w:sz w:val="22"/>
      <w:szCs w:val="24"/>
    </w:rPr>
  </w:style>
  <w:style w:type="paragraph" w:styleId="Revision">
    <w:name w:val="Revision"/>
    <w:hidden/>
    <w:uiPriority w:val="99"/>
    <w:semiHidden/>
    <w:rsid w:val="001C48C3"/>
    <w:pPr>
      <w:spacing w:after="0" w:line="240" w:lineRule="auto"/>
    </w:pPr>
    <w:rPr>
      <w:rFonts w:eastAsia="Calibri" w:cstheme="minorHAnsi"/>
      <w:sz w:val="22"/>
      <w:szCs w:val="24"/>
    </w:rPr>
  </w:style>
  <w:style w:type="character" w:styleId="PageNumber">
    <w:name w:val="page number"/>
    <w:basedOn w:val="DefaultParagraphFont"/>
    <w:uiPriority w:val="99"/>
    <w:semiHidden/>
    <w:unhideWhenUsed/>
    <w:rsid w:val="001C48C3"/>
  </w:style>
  <w:style w:type="character" w:styleId="LineNumber">
    <w:name w:val="line number"/>
    <w:basedOn w:val="DefaultParagraphFont"/>
    <w:uiPriority w:val="99"/>
    <w:semiHidden/>
    <w:unhideWhenUsed/>
    <w:rsid w:val="00E74F38"/>
  </w:style>
  <w:style w:type="character" w:styleId="FollowedHyperlink">
    <w:name w:val="FollowedHyperlink"/>
    <w:basedOn w:val="DefaultParagraphFont"/>
    <w:uiPriority w:val="99"/>
    <w:semiHidden/>
    <w:unhideWhenUsed/>
    <w:rsid w:val="00D304A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1947914">
      <w:bodyDiv w:val="1"/>
      <w:marLeft w:val="0"/>
      <w:marRight w:val="0"/>
      <w:marTop w:val="0"/>
      <w:marBottom w:val="0"/>
      <w:divBdr>
        <w:top w:val="none" w:sz="0" w:space="0" w:color="auto"/>
        <w:left w:val="none" w:sz="0" w:space="0" w:color="auto"/>
        <w:bottom w:val="none" w:sz="0" w:space="0" w:color="auto"/>
        <w:right w:val="none" w:sz="0" w:space="0" w:color="auto"/>
      </w:divBdr>
    </w:div>
    <w:div w:id="1178496122">
      <w:bodyDiv w:val="1"/>
      <w:marLeft w:val="0"/>
      <w:marRight w:val="0"/>
      <w:marTop w:val="0"/>
      <w:marBottom w:val="0"/>
      <w:divBdr>
        <w:top w:val="none" w:sz="0" w:space="0" w:color="auto"/>
        <w:left w:val="none" w:sz="0" w:space="0" w:color="auto"/>
        <w:bottom w:val="none" w:sz="0" w:space="0" w:color="auto"/>
        <w:right w:val="none" w:sz="0" w:space="0" w:color="auto"/>
      </w:divBdr>
    </w:div>
    <w:div w:id="1346788066">
      <w:bodyDiv w:val="1"/>
      <w:marLeft w:val="0"/>
      <w:marRight w:val="0"/>
      <w:marTop w:val="0"/>
      <w:marBottom w:val="0"/>
      <w:divBdr>
        <w:top w:val="none" w:sz="0" w:space="0" w:color="auto"/>
        <w:left w:val="none" w:sz="0" w:space="0" w:color="auto"/>
        <w:bottom w:val="none" w:sz="0" w:space="0" w:color="auto"/>
        <w:right w:val="none" w:sz="0" w:space="0" w:color="auto"/>
      </w:divBdr>
    </w:div>
    <w:div w:id="1485047007">
      <w:bodyDiv w:val="1"/>
      <w:marLeft w:val="0"/>
      <w:marRight w:val="0"/>
      <w:marTop w:val="0"/>
      <w:marBottom w:val="0"/>
      <w:divBdr>
        <w:top w:val="none" w:sz="0" w:space="0" w:color="auto"/>
        <w:left w:val="none" w:sz="0" w:space="0" w:color="auto"/>
        <w:bottom w:val="none" w:sz="0" w:space="0" w:color="auto"/>
        <w:right w:val="none" w:sz="0" w:space="0" w:color="auto"/>
      </w:divBdr>
    </w:div>
    <w:div w:id="1553345430">
      <w:bodyDiv w:val="1"/>
      <w:marLeft w:val="0"/>
      <w:marRight w:val="0"/>
      <w:marTop w:val="0"/>
      <w:marBottom w:val="0"/>
      <w:divBdr>
        <w:top w:val="none" w:sz="0" w:space="0" w:color="auto"/>
        <w:left w:val="none" w:sz="0" w:space="0" w:color="auto"/>
        <w:bottom w:val="none" w:sz="0" w:space="0" w:color="auto"/>
        <w:right w:val="none" w:sz="0" w:space="0" w:color="auto"/>
      </w:divBdr>
    </w:div>
    <w:div w:id="1864786786">
      <w:bodyDiv w:val="1"/>
      <w:marLeft w:val="0"/>
      <w:marRight w:val="0"/>
      <w:marTop w:val="0"/>
      <w:marBottom w:val="0"/>
      <w:divBdr>
        <w:top w:val="none" w:sz="0" w:space="0" w:color="auto"/>
        <w:left w:val="none" w:sz="0" w:space="0" w:color="auto"/>
        <w:bottom w:val="none" w:sz="0" w:space="0" w:color="auto"/>
        <w:right w:val="none" w:sz="0" w:space="0" w:color="auto"/>
      </w:divBdr>
      <w:divsChild>
        <w:div w:id="1635481514">
          <w:marLeft w:val="0"/>
          <w:marRight w:val="0"/>
          <w:marTop w:val="0"/>
          <w:marBottom w:val="0"/>
          <w:divBdr>
            <w:top w:val="none" w:sz="0" w:space="0" w:color="auto"/>
            <w:left w:val="none" w:sz="0" w:space="0" w:color="auto"/>
            <w:bottom w:val="none" w:sz="0" w:space="0" w:color="auto"/>
            <w:right w:val="none" w:sz="0" w:space="0" w:color="auto"/>
          </w:divBdr>
          <w:divsChild>
            <w:div w:id="537473847">
              <w:marLeft w:val="0"/>
              <w:marRight w:val="0"/>
              <w:marTop w:val="0"/>
              <w:marBottom w:val="0"/>
              <w:divBdr>
                <w:top w:val="none" w:sz="0" w:space="0" w:color="auto"/>
                <w:left w:val="none" w:sz="0" w:space="0" w:color="auto"/>
                <w:bottom w:val="none" w:sz="0" w:space="0" w:color="auto"/>
                <w:right w:val="none" w:sz="0" w:space="0" w:color="auto"/>
              </w:divBdr>
              <w:divsChild>
                <w:div w:id="721095875">
                  <w:marLeft w:val="0"/>
                  <w:marRight w:val="0"/>
                  <w:marTop w:val="0"/>
                  <w:marBottom w:val="0"/>
                  <w:divBdr>
                    <w:top w:val="none" w:sz="0" w:space="0" w:color="auto"/>
                    <w:left w:val="none" w:sz="0" w:space="0" w:color="auto"/>
                    <w:bottom w:val="none" w:sz="0" w:space="0" w:color="auto"/>
                    <w:right w:val="none" w:sz="0" w:space="0" w:color="auto"/>
                  </w:divBdr>
                  <w:divsChild>
                    <w:div w:id="1664508843">
                      <w:marLeft w:val="0"/>
                      <w:marRight w:val="0"/>
                      <w:marTop w:val="0"/>
                      <w:marBottom w:val="405"/>
                      <w:divBdr>
                        <w:top w:val="none" w:sz="0" w:space="0" w:color="auto"/>
                        <w:left w:val="none" w:sz="0" w:space="0" w:color="auto"/>
                        <w:bottom w:val="none" w:sz="0" w:space="0" w:color="auto"/>
                        <w:right w:val="none" w:sz="0" w:space="0" w:color="auto"/>
                      </w:divBdr>
                      <w:divsChild>
                        <w:div w:id="954016419">
                          <w:marLeft w:val="0"/>
                          <w:marRight w:val="0"/>
                          <w:marTop w:val="0"/>
                          <w:marBottom w:val="0"/>
                          <w:divBdr>
                            <w:top w:val="none" w:sz="0" w:space="0" w:color="auto"/>
                            <w:left w:val="none" w:sz="0" w:space="0" w:color="auto"/>
                            <w:bottom w:val="none" w:sz="0" w:space="0" w:color="auto"/>
                            <w:right w:val="none" w:sz="0" w:space="0" w:color="auto"/>
                          </w:divBdr>
                          <w:divsChild>
                            <w:div w:id="143863416">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092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turnbull@icr.ac.uk" TargetMode="External"/><Relationship Id="rId13" Type="http://schemas.openxmlformats.org/officeDocument/2006/relationships/hyperlink" Target="https://www.nature.com/articles/s41588-018-0204-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nas.org/content/100/14/8424.lon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002929717305025?via%3Dihub"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sge.gs.washington.edu/BRCA1/"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interactive-biosoftware.com/alamut-visua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B0454-3339-4FBA-9992-4F67E1057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1</Pages>
  <Words>10250</Words>
  <Characters>58431</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6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Turnbull</dc:creator>
  <cp:keywords/>
  <dc:description/>
  <cp:lastModifiedBy>Alice Garrett</cp:lastModifiedBy>
  <cp:revision>4</cp:revision>
  <dcterms:created xsi:type="dcterms:W3CDTF">2021-06-15T07:31:00Z</dcterms:created>
  <dcterms:modified xsi:type="dcterms:W3CDTF">2021-06-15T08:37:00Z</dcterms:modified>
</cp:coreProperties>
</file>